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73C5F65D" w:rsidR="0044351E" w:rsidRPr="004660D5" w:rsidRDefault="00FC1906" w:rsidP="000E43E4">
      <w:pPr>
        <w:jc w:val="center"/>
      </w:pPr>
      <w:bookmarkStart w:id="0" w:name="_Hlk12901885"/>
      <w:r w:rsidRPr="004660D5">
        <w:t xml:space="preserve">Analisa </w:t>
      </w:r>
      <w:r w:rsidR="00494196" w:rsidRPr="004660D5">
        <w:t xml:space="preserve">Sentimen </w:t>
      </w:r>
      <w:r w:rsidR="000B19A5" w:rsidRPr="004660D5">
        <w:t xml:space="preserve">and Pemodelan Topik </w:t>
      </w:r>
      <w:r w:rsidR="000B7001" w:rsidRPr="004660D5">
        <w:t>t</w:t>
      </w:r>
      <w:r w:rsidR="000B19A5" w:rsidRPr="004660D5">
        <w:t xml:space="preserve">erhadap Opini </w:t>
      </w:r>
      <w:r w:rsidR="00494196" w:rsidRPr="004660D5">
        <w:t xml:space="preserve">Masyarakat </w:t>
      </w:r>
      <w:r w:rsidR="000B19A5" w:rsidRPr="004660D5">
        <w:t xml:space="preserve">terkait </w:t>
      </w:r>
      <w:r w:rsidR="00494196" w:rsidRPr="004660D5">
        <w:t>Integritas</w:t>
      </w:r>
      <w:r w:rsidR="000B19A5" w:rsidRPr="004660D5">
        <w:t xml:space="preserve"> Penyelenggaraan</w:t>
      </w:r>
      <w:r w:rsidR="00494196" w:rsidRPr="004660D5">
        <w:t xml:space="preserve"> </w:t>
      </w:r>
      <w:r w:rsidR="007871D5" w:rsidRPr="004660D5">
        <w:t>Pemilu</w:t>
      </w:r>
      <w:r w:rsidR="00737868" w:rsidRPr="004660D5">
        <w:t xml:space="preserve"> </w:t>
      </w:r>
      <w:r w:rsidRPr="004660D5">
        <w:t>Indonesia 2024</w:t>
      </w:r>
      <w:bookmarkEnd w:id="0"/>
      <w:r w:rsidR="004A0D63" w:rsidRPr="004660D5">
        <w:t xml:space="preserve"> </w:t>
      </w:r>
      <w:r w:rsidR="00DA5146" w:rsidRPr="004660D5">
        <w:t>di</w:t>
      </w:r>
      <w:r w:rsidR="004A0D63" w:rsidRPr="004660D5">
        <w:t xml:space="preserve"> </w:t>
      </w:r>
      <w:r w:rsidR="002548FB" w:rsidRPr="004660D5">
        <w:t>Media Sosial</w:t>
      </w:r>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B55F63" w:rsidRDefault="00FC1906" w:rsidP="000E43E4">
      <w:pPr>
        <w:jc w:val="center"/>
        <w:rPr>
          <w:lang w:val="it-IT"/>
        </w:rPr>
      </w:pPr>
      <w:r w:rsidRPr="00B55F63">
        <w:rPr>
          <w:lang w:val="it-IT"/>
        </w:rPr>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402DDD">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61E58A93">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60C10A9" w:rsidR="00DA3786" w:rsidRPr="002E6BB9" w:rsidRDefault="0076059A" w:rsidP="00954363">
      <w:pPr>
        <w:jc w:val="center"/>
        <w:rPr>
          <w:lang w:val="it-IT"/>
        </w:rPr>
      </w:pPr>
      <w:r w:rsidRPr="00B55F63">
        <w:rPr>
          <w:lang w:val="it-IT"/>
        </w:rPr>
        <w:t xml:space="preserve">Analisa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Integritas</w:t>
      </w:r>
      <w:r w:rsidR="000B7001">
        <w:rPr>
          <w:lang w:val="it-IT"/>
        </w:rPr>
        <w:t xml:space="preserve"> Penyelenggaraan</w:t>
      </w:r>
      <w:r>
        <w:rPr>
          <w:lang w:val="it-IT"/>
        </w:rPr>
        <w:t xml:space="preserve"> </w:t>
      </w:r>
      <w:r w:rsidR="007871D5">
        <w:rPr>
          <w:lang w:val="it-IT"/>
        </w:rPr>
        <w:t>Pemilu</w:t>
      </w:r>
      <w:r>
        <w:rPr>
          <w:lang w:val="it-IT"/>
        </w:rPr>
        <w:t xml:space="preserve"> </w:t>
      </w:r>
      <w:r w:rsidRPr="00B55F63">
        <w:rPr>
          <w:lang w:val="it-IT"/>
        </w:rPr>
        <w:t>Indonesia 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r w:rsidRPr="00027F8E">
        <w:rPr>
          <w:lang w:val="en-ID"/>
        </w:rPr>
        <w:t>Diajukan sebagai salah satu syarat untuk memperoleh gelar</w:t>
      </w:r>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402DDD">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an semua sumber baik yang dikutip maupun dirujuk</w:t>
      </w:r>
    </w:p>
    <w:p w14:paraId="4330857C" w14:textId="79112AFE" w:rsidR="004D2185" w:rsidRPr="005B36B7" w:rsidRDefault="005B36B7" w:rsidP="00BF5A9B">
      <w:r w:rsidRPr="005B36B7">
        <w:t>T</w:t>
      </w:r>
      <w:r w:rsidR="004D2185" w:rsidRPr="005B36B7">
        <w:t>elah saya nyatakan dengan benar</w:t>
      </w:r>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402DDD">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r w:rsidRPr="008B6BA0">
        <w:t>Ka</w:t>
      </w:r>
      <w:r>
        <w:t>rya Akhir ini ditujukan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402DDD">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telah membimbing selama penelitian dengan penuh kesabaran.</w:t>
      </w:r>
    </w:p>
    <w:p w14:paraId="5FD1716E" w14:textId="283961A2" w:rsidR="00E44DB4" w:rsidRDefault="00E44DB4" w:rsidP="008B5459">
      <w:pPr>
        <w:pStyle w:val="ListParagraph"/>
        <w:numPr>
          <w:ilvl w:val="0"/>
          <w:numId w:val="1"/>
        </w:numPr>
      </w:pPr>
      <w:r>
        <w:t>Orang tua yang telah selalu tulus memberikan doa dan selalu sabar dalam memberikan dorongan untuk menyelesaiakan penyusunan Karya Akhir ini.</w:t>
      </w:r>
    </w:p>
    <w:p w14:paraId="5E120FA0" w14:textId="01E8FF9E" w:rsidR="00E44DB4" w:rsidRDefault="00E44DB4" w:rsidP="008B5459">
      <w:pPr>
        <w:pStyle w:val="ListParagraph"/>
        <w:numPr>
          <w:ilvl w:val="0"/>
          <w:numId w:val="1"/>
        </w:numPr>
      </w:pPr>
      <w:r>
        <w:t xml:space="preserve">Istri yang selalu mendukung dan memahami kesibukan peneliti dan selalu mendoakan untuk kelancaran selama penelitian </w:t>
      </w:r>
      <w:r w:rsidR="004C02CD">
        <w:t xml:space="preserve">Karya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402DDD">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4B0B00" w:rsidP="00BF5A9B">
      <w:pPr>
        <w:rPr>
          <w:lang w:val="it-IT"/>
        </w:rPr>
      </w:pPr>
      <w:r>
        <w:rPr>
          <w:noProof/>
        </w:rPr>
        <w:pict w14:anchorId="78B9F676">
          <v:line id="Straight Connector 36" o:spid="_x0000_s2050" style="position:absolute;left:0;text-align:left;z-index:251658240;visibility:visible;mso-wrap-style:square;mso-wrap-distance-left:9pt;mso-wrap-distance-top:0;mso-wrap-distance-right:9pt;mso-wrap-distance-bottom:0;mso-position-horizontal:absolute;mso-position-horizontal-relative:text;mso-position-vertical:absolute;mso-position-vertical-relative:text"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r>
        <w:t>Fakultas</w:t>
      </w:r>
      <w:r>
        <w:tab/>
        <w:t>: Ilmu Komputer</w:t>
      </w:r>
    </w:p>
    <w:p w14:paraId="4D633956" w14:textId="7173A73A" w:rsidR="001E06B1" w:rsidRDefault="001E06B1" w:rsidP="00BF5A9B">
      <w:r>
        <w:t>Jenis Karya</w:t>
      </w:r>
      <w:r>
        <w:tab/>
        <w:t>: Karya Akhir</w:t>
      </w:r>
    </w:p>
    <w:p w14:paraId="7CE340B2" w14:textId="77777777" w:rsidR="001E06B1" w:rsidRDefault="001E06B1" w:rsidP="00BF5A9B"/>
    <w:p w14:paraId="28A50901" w14:textId="77777777" w:rsidR="001E06B1" w:rsidRDefault="001E06B1" w:rsidP="00BF5A9B">
      <w:r>
        <w:t xml:space="preserve">Demi pengembangan ilmu pengetahuan, menyetujui untuk memberikan kepada Universitas Indonesia </w:t>
      </w:r>
      <w:r w:rsidRPr="00236E9B">
        <w:rPr>
          <w:b/>
          <w:bCs/>
        </w:rPr>
        <w:t>Hak Bebas Royalti Noneksklusif (</w:t>
      </w:r>
      <w:r w:rsidRPr="00236E9B">
        <w:rPr>
          <w:b/>
          <w:bCs/>
          <w:i/>
          <w:iCs/>
        </w:rPr>
        <w:t>Non-exclusive Royalti-Free Right</w:t>
      </w:r>
      <w:r w:rsidRPr="00236E9B">
        <w:rPr>
          <w:b/>
          <w:bCs/>
        </w:rPr>
        <w:t>)</w:t>
      </w:r>
      <w:r>
        <w:t xml:space="preserve"> atas Karya Akhir saya yang berjudul:</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r>
        <w:t>Demikian pernyataan ini saya buat dengan sebenarnya.</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r>
        <w:t>ttd</w:t>
      </w:r>
    </w:p>
    <w:p w14:paraId="36D4DB26" w14:textId="55CBBDA9" w:rsidR="001E06B1" w:rsidRPr="00FC75AD" w:rsidRDefault="001E06B1" w:rsidP="00BF5A9B">
      <w:pPr>
        <w:sectPr w:rsidR="001E06B1" w:rsidRPr="00FC75AD" w:rsidSect="00402DDD">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Magister Teknologi Informasi</w:t>
            </w:r>
          </w:p>
        </w:tc>
      </w:tr>
      <w:tr w:rsidR="00B97ED2" w14:paraId="1423261F" w14:textId="5EDB9141" w:rsidTr="005C3882">
        <w:tc>
          <w:tcPr>
            <w:tcW w:w="1800" w:type="dxa"/>
          </w:tcPr>
          <w:p w14:paraId="6A9A0B31" w14:textId="58B46032" w:rsidR="00B97ED2" w:rsidRDefault="00B97ED2" w:rsidP="00BF5A9B">
            <w:r>
              <w:t>Judul</w:t>
            </w:r>
            <w:r>
              <w:tab/>
            </w:r>
            <w:r>
              <w:tab/>
              <w:t>:</w:t>
            </w:r>
          </w:p>
        </w:tc>
        <w:tc>
          <w:tcPr>
            <w:tcW w:w="7025" w:type="dxa"/>
          </w:tcPr>
          <w:p w14:paraId="28604A13" w14:textId="284D5DD7" w:rsidR="00B97ED2" w:rsidRDefault="00B51F4F" w:rsidP="00BF5A9B">
            <w:r>
              <w:t>Analisis Sentimen dan Pemodelan Topik terhadap Opini Masyarakat terkait Penyelenggaraan Pemilihan Umum 2024</w:t>
            </w:r>
          </w:p>
        </w:tc>
      </w:tr>
      <w:tr w:rsidR="00B97ED2" w14:paraId="147C6EC4" w14:textId="11067E1E" w:rsidTr="005C3882">
        <w:tc>
          <w:tcPr>
            <w:tcW w:w="1800" w:type="dxa"/>
          </w:tcPr>
          <w:p w14:paraId="237A36D9" w14:textId="661A5A61" w:rsidR="00B97ED2" w:rsidRDefault="00B97ED2" w:rsidP="00BF5A9B">
            <w:r>
              <w:t>Pembimbing</w:t>
            </w:r>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96BF6D8"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Integritas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402DDD">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Magister Teknologi Informasi</w:t>
            </w:r>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Sentimen dan Pemodelan Topik terhadap Opini Masyarakat terkait </w:t>
            </w:r>
            <w:r w:rsidR="00EE31AF">
              <w:t>P</w:t>
            </w:r>
            <w:r>
              <w:t>enyelenggaraan Pemilihan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402DDD">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Pr>
                <w:noProof/>
                <w:webHidden/>
              </w:rPr>
              <w:t>iii</w:t>
            </w:r>
            <w:r w:rsidR="004660D5">
              <w:rPr>
                <w:noProof/>
                <w:webHidden/>
              </w:rPr>
              <w:fldChar w:fldCharType="end"/>
            </w:r>
          </w:hyperlink>
        </w:p>
        <w:p w14:paraId="70A72360" w14:textId="64D294BE"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Pr>
                <w:noProof/>
                <w:webHidden/>
              </w:rPr>
              <w:t>v</w:t>
            </w:r>
            <w:r w:rsidR="004660D5">
              <w:rPr>
                <w:noProof/>
                <w:webHidden/>
              </w:rPr>
              <w:fldChar w:fldCharType="end"/>
            </w:r>
          </w:hyperlink>
        </w:p>
        <w:p w14:paraId="570509AB" w14:textId="2910A149"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Pr>
                <w:noProof/>
                <w:webHidden/>
              </w:rPr>
              <w:t>vi</w:t>
            </w:r>
            <w:r w:rsidR="004660D5">
              <w:rPr>
                <w:noProof/>
                <w:webHidden/>
              </w:rPr>
              <w:fldChar w:fldCharType="end"/>
            </w:r>
          </w:hyperlink>
        </w:p>
        <w:p w14:paraId="7750BF42" w14:textId="1B8D09CA"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Pr>
                <w:noProof/>
                <w:webHidden/>
              </w:rPr>
              <w:t>vii</w:t>
            </w:r>
            <w:r w:rsidR="004660D5">
              <w:rPr>
                <w:noProof/>
                <w:webHidden/>
              </w:rPr>
              <w:fldChar w:fldCharType="end"/>
            </w:r>
          </w:hyperlink>
        </w:p>
        <w:p w14:paraId="6FC63485" w14:textId="56A9C82C"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Pr>
                <w:noProof/>
                <w:webHidden/>
              </w:rPr>
              <w:t>viii</w:t>
            </w:r>
            <w:r w:rsidR="004660D5">
              <w:rPr>
                <w:noProof/>
                <w:webHidden/>
              </w:rPr>
              <w:fldChar w:fldCharType="end"/>
            </w:r>
          </w:hyperlink>
        </w:p>
        <w:p w14:paraId="21D9C1BD" w14:textId="744E1367"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Pr>
                <w:noProof/>
                <w:webHidden/>
              </w:rPr>
              <w:t>ix</w:t>
            </w:r>
            <w:r w:rsidR="004660D5">
              <w:rPr>
                <w:noProof/>
                <w:webHidden/>
              </w:rPr>
              <w:fldChar w:fldCharType="end"/>
            </w:r>
          </w:hyperlink>
        </w:p>
        <w:p w14:paraId="39EA2708" w14:textId="4C898310"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Pr>
                <w:noProof/>
                <w:webHidden/>
              </w:rPr>
              <w:t>xii</w:t>
            </w:r>
            <w:r w:rsidR="004660D5">
              <w:rPr>
                <w:noProof/>
                <w:webHidden/>
              </w:rPr>
              <w:fldChar w:fldCharType="end"/>
            </w:r>
          </w:hyperlink>
        </w:p>
        <w:p w14:paraId="66E840A9" w14:textId="0FEBFCFF"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Pr>
                <w:noProof/>
                <w:webHidden/>
              </w:rPr>
              <w:t>xiii</w:t>
            </w:r>
            <w:r w:rsidR="004660D5">
              <w:rPr>
                <w:noProof/>
                <w:webHidden/>
              </w:rPr>
              <w:fldChar w:fldCharType="end"/>
            </w:r>
          </w:hyperlink>
        </w:p>
        <w:p w14:paraId="77057CAA" w14:textId="483F4C9B"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Pr>
                <w:noProof/>
                <w:webHidden/>
              </w:rPr>
              <w:t>xiv</w:t>
            </w:r>
            <w:r w:rsidR="004660D5">
              <w:rPr>
                <w:noProof/>
                <w:webHidden/>
              </w:rPr>
              <w:fldChar w:fldCharType="end"/>
            </w:r>
          </w:hyperlink>
        </w:p>
        <w:p w14:paraId="288C8DD4" w14:textId="78E38B45"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Pr>
                <w:noProof/>
                <w:webHidden/>
              </w:rPr>
              <w:t>15</w:t>
            </w:r>
            <w:r w:rsidR="004660D5">
              <w:rPr>
                <w:noProof/>
                <w:webHidden/>
              </w:rPr>
              <w:fldChar w:fldCharType="end"/>
            </w:r>
          </w:hyperlink>
        </w:p>
        <w:p w14:paraId="3329D276" w14:textId="0558B71D"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Pr>
                <w:webHidden/>
              </w:rPr>
              <w:t>15</w:t>
            </w:r>
            <w:r w:rsidR="004660D5" w:rsidRPr="00341BAD">
              <w:rPr>
                <w:webHidden/>
              </w:rPr>
              <w:fldChar w:fldCharType="end"/>
            </w:r>
          </w:hyperlink>
        </w:p>
        <w:p w14:paraId="667BC78A" w14:textId="3117434B"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Pr>
                <w:webHidden/>
              </w:rPr>
              <w:t>23</w:t>
            </w:r>
            <w:r w:rsidR="004660D5" w:rsidRPr="00341BAD">
              <w:rPr>
                <w:webHidden/>
              </w:rPr>
              <w:fldChar w:fldCharType="end"/>
            </w:r>
          </w:hyperlink>
        </w:p>
        <w:p w14:paraId="35A2EEB2" w14:textId="3668E80B"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Pr>
                <w:webHidden/>
              </w:rPr>
              <w:t>24</w:t>
            </w:r>
            <w:r w:rsidR="004660D5" w:rsidRPr="00341BAD">
              <w:rPr>
                <w:webHidden/>
              </w:rPr>
              <w:fldChar w:fldCharType="end"/>
            </w:r>
          </w:hyperlink>
        </w:p>
        <w:p w14:paraId="46ABFC47" w14:textId="5708AFE9"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Pr>
                <w:webHidden/>
              </w:rPr>
              <w:t>25</w:t>
            </w:r>
            <w:r w:rsidR="004660D5" w:rsidRPr="00341BAD">
              <w:rPr>
                <w:webHidden/>
              </w:rPr>
              <w:fldChar w:fldCharType="end"/>
            </w:r>
          </w:hyperlink>
        </w:p>
        <w:p w14:paraId="4EFA12EC" w14:textId="61820E22"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Pr>
                <w:webHidden/>
              </w:rPr>
              <w:t>25</w:t>
            </w:r>
            <w:r w:rsidR="004660D5" w:rsidRPr="00341BAD">
              <w:rPr>
                <w:webHidden/>
              </w:rPr>
              <w:fldChar w:fldCharType="end"/>
            </w:r>
          </w:hyperlink>
        </w:p>
        <w:p w14:paraId="6AB4CD7C" w14:textId="21B2D490"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Pr>
                <w:webHidden/>
              </w:rPr>
              <w:t>25</w:t>
            </w:r>
            <w:r w:rsidR="004660D5" w:rsidRPr="00341BAD">
              <w:rPr>
                <w:webHidden/>
              </w:rPr>
              <w:fldChar w:fldCharType="end"/>
            </w:r>
          </w:hyperlink>
        </w:p>
        <w:p w14:paraId="353C0183" w14:textId="3648E838"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Pr>
                <w:webHidden/>
              </w:rPr>
              <w:t>26</w:t>
            </w:r>
            <w:r w:rsidR="004660D5" w:rsidRPr="00341BAD">
              <w:rPr>
                <w:webHidden/>
              </w:rPr>
              <w:fldChar w:fldCharType="end"/>
            </w:r>
          </w:hyperlink>
        </w:p>
        <w:p w14:paraId="5A12D4E8" w14:textId="209D0C3E"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Pr>
                <w:noProof/>
                <w:webHidden/>
              </w:rPr>
              <w:t>28</w:t>
            </w:r>
            <w:r w:rsidR="004660D5" w:rsidRPr="00341BAD">
              <w:rPr>
                <w:noProof/>
                <w:webHidden/>
              </w:rPr>
              <w:fldChar w:fldCharType="end"/>
            </w:r>
          </w:hyperlink>
        </w:p>
        <w:p w14:paraId="1F7EABB7" w14:textId="3B916E01"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341BAD">
              <w:rPr>
                <w:rStyle w:val="Hyperlink"/>
                <w:b/>
                <w:bCs/>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b/>
                <w:bCs/>
              </w:rPr>
              <w:t>Media Sosial</w:t>
            </w:r>
            <w:r w:rsidR="004660D5" w:rsidRPr="00341BAD">
              <w:rPr>
                <w:webHidden/>
              </w:rPr>
              <w:tab/>
            </w:r>
            <w:r w:rsidR="004660D5" w:rsidRPr="00341BAD">
              <w:rPr>
                <w:webHidden/>
              </w:rPr>
              <w:fldChar w:fldCharType="begin"/>
            </w:r>
            <w:r w:rsidR="004660D5" w:rsidRPr="00341BAD">
              <w:rPr>
                <w:webHidden/>
              </w:rPr>
              <w:instrText xml:space="preserve"> PAGEREF _Toc160717509 \h </w:instrText>
            </w:r>
            <w:r w:rsidR="004660D5" w:rsidRPr="00341BAD">
              <w:rPr>
                <w:webHidden/>
              </w:rPr>
            </w:r>
            <w:r w:rsidR="004660D5" w:rsidRPr="00341BAD">
              <w:rPr>
                <w:webHidden/>
              </w:rPr>
              <w:fldChar w:fldCharType="separate"/>
            </w:r>
            <w:r>
              <w:rPr>
                <w:webHidden/>
              </w:rPr>
              <w:t>28</w:t>
            </w:r>
            <w:r w:rsidR="004660D5" w:rsidRPr="00341BAD">
              <w:rPr>
                <w:webHidden/>
              </w:rPr>
              <w:fldChar w:fldCharType="end"/>
            </w:r>
          </w:hyperlink>
        </w:p>
        <w:p w14:paraId="598E4061" w14:textId="0ECC01C0"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341BAD">
              <w:rPr>
                <w:rStyle w:val="Hyperlink"/>
                <w:b/>
                <w:bCs/>
              </w:rPr>
              <w:t>2.2 Analisa Media Sosial</w:t>
            </w:r>
            <w:r w:rsidR="004660D5" w:rsidRPr="00341BAD">
              <w:rPr>
                <w:webHidden/>
              </w:rPr>
              <w:tab/>
            </w:r>
            <w:r w:rsidR="004660D5" w:rsidRPr="00341BAD">
              <w:rPr>
                <w:webHidden/>
              </w:rPr>
              <w:fldChar w:fldCharType="begin"/>
            </w:r>
            <w:r w:rsidR="004660D5" w:rsidRPr="00341BAD">
              <w:rPr>
                <w:webHidden/>
              </w:rPr>
              <w:instrText xml:space="preserve"> PAGEREF _Toc160717510 \h </w:instrText>
            </w:r>
            <w:r w:rsidR="004660D5" w:rsidRPr="00341BAD">
              <w:rPr>
                <w:webHidden/>
              </w:rPr>
            </w:r>
            <w:r w:rsidR="004660D5" w:rsidRPr="00341BAD">
              <w:rPr>
                <w:webHidden/>
              </w:rPr>
              <w:fldChar w:fldCharType="separate"/>
            </w:r>
            <w:r>
              <w:rPr>
                <w:webHidden/>
              </w:rPr>
              <w:t>29</w:t>
            </w:r>
            <w:r w:rsidR="004660D5" w:rsidRPr="00341BAD">
              <w:rPr>
                <w:webHidden/>
              </w:rPr>
              <w:fldChar w:fldCharType="end"/>
            </w:r>
          </w:hyperlink>
        </w:p>
        <w:p w14:paraId="4148AC38" w14:textId="1E1CBD2E"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341BAD">
              <w:rPr>
                <w:rStyle w:val="Hyperlink"/>
                <w:b/>
                <w:bCs/>
              </w:rPr>
              <w:t>2.3 CRIPS-DM</w:t>
            </w:r>
            <w:r w:rsidR="004660D5" w:rsidRPr="00341BAD">
              <w:rPr>
                <w:webHidden/>
              </w:rPr>
              <w:tab/>
            </w:r>
            <w:r w:rsidR="004660D5" w:rsidRPr="00341BAD">
              <w:rPr>
                <w:webHidden/>
              </w:rPr>
              <w:fldChar w:fldCharType="begin"/>
            </w:r>
            <w:r w:rsidR="004660D5" w:rsidRPr="00341BAD">
              <w:rPr>
                <w:webHidden/>
              </w:rPr>
              <w:instrText xml:space="preserve"> PAGEREF _Toc160717511 \h </w:instrText>
            </w:r>
            <w:r w:rsidR="004660D5" w:rsidRPr="00341BAD">
              <w:rPr>
                <w:webHidden/>
              </w:rPr>
            </w:r>
            <w:r w:rsidR="004660D5" w:rsidRPr="00341BAD">
              <w:rPr>
                <w:webHidden/>
              </w:rPr>
              <w:fldChar w:fldCharType="separate"/>
            </w:r>
            <w:r>
              <w:rPr>
                <w:webHidden/>
              </w:rPr>
              <w:t>31</w:t>
            </w:r>
            <w:r w:rsidR="004660D5" w:rsidRPr="00341BAD">
              <w:rPr>
                <w:webHidden/>
              </w:rPr>
              <w:fldChar w:fldCharType="end"/>
            </w:r>
          </w:hyperlink>
        </w:p>
        <w:p w14:paraId="1C03B82A" w14:textId="3B6DE27F"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341BAD">
              <w:rPr>
                <w:rStyle w:val="Hyperlink"/>
                <w:b/>
                <w:bCs/>
              </w:rPr>
              <w:t>2.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b/>
                <w:bCs/>
              </w:rPr>
              <w:t>Analisis Sentimen</w:t>
            </w:r>
            <w:r w:rsidR="004660D5" w:rsidRPr="00341BAD">
              <w:rPr>
                <w:webHidden/>
              </w:rPr>
              <w:tab/>
            </w:r>
            <w:r w:rsidR="004660D5" w:rsidRPr="00341BAD">
              <w:rPr>
                <w:webHidden/>
              </w:rPr>
              <w:fldChar w:fldCharType="begin"/>
            </w:r>
            <w:r w:rsidR="004660D5" w:rsidRPr="00341BAD">
              <w:rPr>
                <w:webHidden/>
              </w:rPr>
              <w:instrText xml:space="preserve"> PAGEREF _Toc160717512 \h </w:instrText>
            </w:r>
            <w:r w:rsidR="004660D5" w:rsidRPr="00341BAD">
              <w:rPr>
                <w:webHidden/>
              </w:rPr>
            </w:r>
            <w:r w:rsidR="004660D5" w:rsidRPr="00341BAD">
              <w:rPr>
                <w:webHidden/>
              </w:rPr>
              <w:fldChar w:fldCharType="separate"/>
            </w:r>
            <w:r>
              <w:rPr>
                <w:webHidden/>
              </w:rPr>
              <w:t>33</w:t>
            </w:r>
            <w:r w:rsidR="004660D5" w:rsidRPr="00341BAD">
              <w:rPr>
                <w:webHidden/>
              </w:rPr>
              <w:fldChar w:fldCharType="end"/>
            </w:r>
          </w:hyperlink>
        </w:p>
        <w:p w14:paraId="55BCD23D" w14:textId="14C9BFF9" w:rsidR="004660D5" w:rsidRPr="00341BAD"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341BAD">
              <w:rPr>
                <w:rStyle w:val="Hyperlink"/>
                <w:b/>
                <w:bCs/>
              </w:rPr>
              <w:t>2.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b/>
                <w:bCs/>
              </w:rPr>
              <w:t>Text Mining</w:t>
            </w:r>
            <w:r w:rsidR="004660D5" w:rsidRPr="00341BAD">
              <w:rPr>
                <w:webHidden/>
              </w:rPr>
              <w:tab/>
            </w:r>
            <w:r w:rsidR="004660D5" w:rsidRPr="00341BAD">
              <w:rPr>
                <w:webHidden/>
              </w:rPr>
              <w:fldChar w:fldCharType="begin"/>
            </w:r>
            <w:r w:rsidR="004660D5" w:rsidRPr="00341BAD">
              <w:rPr>
                <w:webHidden/>
              </w:rPr>
              <w:instrText xml:space="preserve"> PAGEREF _Toc160717513 \h </w:instrText>
            </w:r>
            <w:r w:rsidR="004660D5" w:rsidRPr="00341BAD">
              <w:rPr>
                <w:webHidden/>
              </w:rPr>
            </w:r>
            <w:r w:rsidR="004660D5" w:rsidRPr="00341BAD">
              <w:rPr>
                <w:webHidden/>
              </w:rPr>
              <w:fldChar w:fldCharType="separate"/>
            </w:r>
            <w:r>
              <w:rPr>
                <w:webHidden/>
              </w:rPr>
              <w:t>34</w:t>
            </w:r>
            <w:r w:rsidR="004660D5" w:rsidRPr="00341BAD">
              <w:rPr>
                <w:webHidden/>
              </w:rPr>
              <w:fldChar w:fldCharType="end"/>
            </w:r>
          </w:hyperlink>
        </w:p>
        <w:p w14:paraId="47DA43BA" w14:textId="31BB7385"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Pr>
                <w:noProof/>
                <w:webHidden/>
              </w:rPr>
              <w:t>35</w:t>
            </w:r>
            <w:r w:rsidR="004660D5">
              <w:rPr>
                <w:noProof/>
                <w:webHidden/>
              </w:rPr>
              <w:fldChar w:fldCharType="end"/>
            </w:r>
          </w:hyperlink>
        </w:p>
        <w:p w14:paraId="1B65210C" w14:textId="0F4B83F4"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Pr>
                <w:noProof/>
                <w:webHidden/>
              </w:rPr>
              <w:t>36</w:t>
            </w:r>
            <w:r w:rsidR="004660D5">
              <w:rPr>
                <w:noProof/>
                <w:webHidden/>
              </w:rPr>
              <w:fldChar w:fldCharType="end"/>
            </w:r>
          </w:hyperlink>
        </w:p>
        <w:p w14:paraId="11B1811C" w14:textId="4D6004E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Pr>
                <w:noProof/>
                <w:webHidden/>
              </w:rPr>
              <w:t>38</w:t>
            </w:r>
            <w:r w:rsidR="004660D5">
              <w:rPr>
                <w:noProof/>
                <w:webHidden/>
              </w:rPr>
              <w:fldChar w:fldCharType="end"/>
            </w:r>
          </w:hyperlink>
        </w:p>
        <w:p w14:paraId="61B2C80A" w14:textId="4DD87CF5"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Pr>
                <w:noProof/>
                <w:webHidden/>
              </w:rPr>
              <w:t>39</w:t>
            </w:r>
            <w:r w:rsidR="004660D5">
              <w:rPr>
                <w:noProof/>
                <w:webHidden/>
              </w:rPr>
              <w:fldChar w:fldCharType="end"/>
            </w:r>
          </w:hyperlink>
        </w:p>
        <w:p w14:paraId="22B122AB" w14:textId="4C816E3F" w:rsidR="004660D5" w:rsidRPr="000C60BF" w:rsidRDefault="004B0B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Pr>
                <w:webHidden/>
              </w:rPr>
              <w:t>51</w:t>
            </w:r>
            <w:r w:rsidR="004660D5" w:rsidRPr="000C60BF">
              <w:rPr>
                <w:webHidden/>
              </w:rPr>
              <w:fldChar w:fldCharType="end"/>
            </w:r>
          </w:hyperlink>
        </w:p>
        <w:p w14:paraId="008BB757" w14:textId="733B2F6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Pr>
                <w:noProof/>
                <w:webHidden/>
              </w:rPr>
              <w:t>51</w:t>
            </w:r>
            <w:r w:rsidR="004660D5">
              <w:rPr>
                <w:noProof/>
                <w:webHidden/>
              </w:rPr>
              <w:fldChar w:fldCharType="end"/>
            </w:r>
          </w:hyperlink>
        </w:p>
        <w:p w14:paraId="0B054772" w14:textId="0E653226"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Pr>
                <w:noProof/>
                <w:webHidden/>
              </w:rPr>
              <w:t>52</w:t>
            </w:r>
            <w:r w:rsidR="004660D5">
              <w:rPr>
                <w:noProof/>
                <w:webHidden/>
              </w:rPr>
              <w:fldChar w:fldCharType="end"/>
            </w:r>
          </w:hyperlink>
        </w:p>
        <w:p w14:paraId="649294CA" w14:textId="002D8BC9"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Pr>
                <w:noProof/>
                <w:webHidden/>
              </w:rPr>
              <w:t>53</w:t>
            </w:r>
            <w:r w:rsidR="004660D5">
              <w:rPr>
                <w:noProof/>
                <w:webHidden/>
              </w:rPr>
              <w:fldChar w:fldCharType="end"/>
            </w:r>
          </w:hyperlink>
        </w:p>
        <w:p w14:paraId="6662ED73" w14:textId="4C862EF5"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Pr>
                <w:noProof/>
                <w:webHidden/>
              </w:rPr>
              <w:t>55</w:t>
            </w:r>
            <w:r w:rsidR="004660D5">
              <w:rPr>
                <w:noProof/>
                <w:webHidden/>
              </w:rPr>
              <w:fldChar w:fldCharType="end"/>
            </w:r>
          </w:hyperlink>
        </w:p>
        <w:p w14:paraId="7C3C31AF" w14:textId="4FA21559"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Pr>
                <w:noProof/>
                <w:webHidden/>
              </w:rPr>
              <w:t>57</w:t>
            </w:r>
            <w:r w:rsidR="004660D5">
              <w:rPr>
                <w:noProof/>
                <w:webHidden/>
              </w:rPr>
              <w:fldChar w:fldCharType="end"/>
            </w:r>
          </w:hyperlink>
        </w:p>
        <w:p w14:paraId="2C4B0FC5" w14:textId="2FA8AB9C" w:rsidR="004660D5" w:rsidRDefault="004B0B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Pr>
                <w:webHidden/>
              </w:rPr>
              <w:t>59</w:t>
            </w:r>
            <w:r w:rsidR="004660D5">
              <w:rPr>
                <w:webHidden/>
              </w:rPr>
              <w:fldChar w:fldCharType="end"/>
            </w:r>
          </w:hyperlink>
        </w:p>
        <w:p w14:paraId="56A8C285" w14:textId="5B11F09C" w:rsidR="004660D5" w:rsidRDefault="004B0B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Pr>
                <w:webHidden/>
              </w:rPr>
              <w:t>61</w:t>
            </w:r>
            <w:r w:rsidR="004660D5">
              <w:rPr>
                <w:webHidden/>
              </w:rPr>
              <w:fldChar w:fldCharType="end"/>
            </w:r>
          </w:hyperlink>
        </w:p>
        <w:p w14:paraId="233B4CDF" w14:textId="2A1653A3" w:rsidR="004660D5" w:rsidRDefault="004B0B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Pr>
                <w:webHidden/>
              </w:rPr>
              <w:t>66</w:t>
            </w:r>
            <w:r w:rsidR="004660D5">
              <w:rPr>
                <w:webHidden/>
              </w:rPr>
              <w:fldChar w:fldCharType="end"/>
            </w:r>
          </w:hyperlink>
        </w:p>
        <w:p w14:paraId="3500D7B6" w14:textId="74481CE0"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Pr>
                <w:noProof/>
                <w:webHidden/>
              </w:rPr>
              <w:t>68</w:t>
            </w:r>
            <w:r w:rsidR="004660D5">
              <w:rPr>
                <w:noProof/>
                <w:webHidden/>
              </w:rPr>
              <w:fldChar w:fldCharType="end"/>
            </w:r>
          </w:hyperlink>
        </w:p>
        <w:p w14:paraId="7C602CA4" w14:textId="5084B808" w:rsidR="004660D5" w:rsidRDefault="004B0B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Pr>
                <w:webHidden/>
              </w:rPr>
              <w:t>68</w:t>
            </w:r>
            <w:r w:rsidR="004660D5">
              <w:rPr>
                <w:webHidden/>
              </w:rPr>
              <w:fldChar w:fldCharType="end"/>
            </w:r>
          </w:hyperlink>
        </w:p>
        <w:p w14:paraId="082BB733" w14:textId="0171610E" w:rsidR="004660D5" w:rsidRPr="002B45C3" w:rsidRDefault="004B0B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Pr>
                <w:webHidden/>
              </w:rPr>
              <w:t>70</w:t>
            </w:r>
            <w:r w:rsidR="004660D5">
              <w:rPr>
                <w:webHidden/>
              </w:rPr>
              <w:fldChar w:fldCharType="end"/>
            </w:r>
          </w:hyperlink>
        </w:p>
        <w:p w14:paraId="101FD388" w14:textId="5575A19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Pr>
                <w:noProof/>
                <w:webHidden/>
              </w:rPr>
              <w:t>72</w:t>
            </w:r>
            <w:r w:rsidR="004660D5">
              <w:rPr>
                <w:noProof/>
                <w:webHidden/>
              </w:rPr>
              <w:fldChar w:fldCharType="end"/>
            </w:r>
          </w:hyperlink>
        </w:p>
        <w:p w14:paraId="3002BE22" w14:textId="7421A3E1"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Pr>
                <w:noProof/>
                <w:webHidden/>
              </w:rPr>
              <w:t>72</w:t>
            </w:r>
            <w:r w:rsidR="004660D5">
              <w:rPr>
                <w:noProof/>
                <w:webHidden/>
              </w:rPr>
              <w:fldChar w:fldCharType="end"/>
            </w:r>
          </w:hyperlink>
        </w:p>
        <w:p w14:paraId="7444DAE4" w14:textId="0B586233"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Pr>
                <w:noProof/>
                <w:webHidden/>
              </w:rPr>
              <w:t>72</w:t>
            </w:r>
            <w:r w:rsidR="004660D5">
              <w:rPr>
                <w:noProof/>
                <w:webHidden/>
              </w:rPr>
              <w:fldChar w:fldCharType="end"/>
            </w:r>
          </w:hyperlink>
        </w:p>
        <w:p w14:paraId="108E540B" w14:textId="3AE71D11"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Pr>
                <w:noProof/>
                <w:webHidden/>
              </w:rPr>
              <w:t>73</w:t>
            </w:r>
            <w:r w:rsidR="004660D5">
              <w:rPr>
                <w:noProof/>
                <w:webHidden/>
              </w:rPr>
              <w:fldChar w:fldCharType="end"/>
            </w:r>
          </w:hyperlink>
        </w:p>
        <w:p w14:paraId="3F3ADD2C" w14:textId="386F433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Pr>
                <w:noProof/>
                <w:webHidden/>
              </w:rPr>
              <w:t>74</w:t>
            </w:r>
            <w:r w:rsidR="004660D5">
              <w:rPr>
                <w:noProof/>
                <w:webHidden/>
              </w:rPr>
              <w:fldChar w:fldCharType="end"/>
            </w:r>
          </w:hyperlink>
        </w:p>
        <w:p w14:paraId="5043BD25" w14:textId="2B451C7C"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Pr>
                <w:noProof/>
                <w:webHidden/>
              </w:rPr>
              <w:t>74</w:t>
            </w:r>
            <w:r w:rsidR="004660D5">
              <w:rPr>
                <w:noProof/>
                <w:webHidden/>
              </w:rPr>
              <w:fldChar w:fldCharType="end"/>
            </w:r>
          </w:hyperlink>
        </w:p>
        <w:p w14:paraId="51BC1E50" w14:textId="02BD2990"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Pr>
                <w:noProof/>
                <w:webHidden/>
              </w:rPr>
              <w:t>75</w:t>
            </w:r>
            <w:r w:rsidR="004660D5">
              <w:rPr>
                <w:noProof/>
                <w:webHidden/>
              </w:rPr>
              <w:fldChar w:fldCharType="end"/>
            </w:r>
          </w:hyperlink>
        </w:p>
        <w:p w14:paraId="38E3D627" w14:textId="72ED27C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Pr>
                <w:noProof/>
                <w:webHidden/>
              </w:rPr>
              <w:t>75</w:t>
            </w:r>
            <w:r w:rsidR="004660D5">
              <w:rPr>
                <w:noProof/>
                <w:webHidden/>
              </w:rPr>
              <w:fldChar w:fldCharType="end"/>
            </w:r>
          </w:hyperlink>
        </w:p>
        <w:p w14:paraId="179B7003" w14:textId="63BBA58E" w:rsidR="004660D5" w:rsidRDefault="004B0B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Pr>
                <w:noProof/>
                <w:webHidden/>
              </w:rPr>
              <w:t>76</w:t>
            </w:r>
            <w:r w:rsidR="004660D5">
              <w:rPr>
                <w:noProof/>
                <w:webHidden/>
              </w:rPr>
              <w:fldChar w:fldCharType="end"/>
            </w:r>
          </w:hyperlink>
        </w:p>
        <w:p w14:paraId="4124CE66" w14:textId="7E711902" w:rsidR="004660D5" w:rsidRDefault="004B0B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Pr>
                <w:noProof/>
                <w:webHidden/>
              </w:rPr>
              <w:t>76</w:t>
            </w:r>
            <w:r w:rsidR="004660D5">
              <w:rPr>
                <w:noProof/>
                <w:webHidden/>
              </w:rPr>
              <w:fldChar w:fldCharType="end"/>
            </w:r>
          </w:hyperlink>
        </w:p>
        <w:p w14:paraId="3C0EF872" w14:textId="570D07EE" w:rsidR="004660D5" w:rsidRDefault="004B0B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Pr>
                <w:noProof/>
                <w:webHidden/>
              </w:rPr>
              <w:t>76</w:t>
            </w:r>
            <w:r w:rsidR="004660D5">
              <w:rPr>
                <w:noProof/>
                <w:webHidden/>
              </w:rPr>
              <w:fldChar w:fldCharType="end"/>
            </w:r>
          </w:hyperlink>
        </w:p>
        <w:p w14:paraId="255DFBA4" w14:textId="63BDC037"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Pr>
                <w:noProof/>
                <w:webHidden/>
              </w:rPr>
              <w:t>77</w:t>
            </w:r>
            <w:r w:rsidR="004660D5">
              <w:rPr>
                <w:noProof/>
                <w:webHidden/>
              </w:rPr>
              <w:fldChar w:fldCharType="end"/>
            </w:r>
          </w:hyperlink>
        </w:p>
        <w:p w14:paraId="218B8E55" w14:textId="3C6B28E6"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Pr>
                <w:noProof/>
                <w:webHidden/>
              </w:rPr>
              <w:t>78</w:t>
            </w:r>
            <w:r w:rsidR="004660D5">
              <w:rPr>
                <w:noProof/>
                <w:webHidden/>
              </w:rPr>
              <w:fldChar w:fldCharType="end"/>
            </w:r>
          </w:hyperlink>
        </w:p>
        <w:p w14:paraId="01E01EDC" w14:textId="64228A2A" w:rsidR="004660D5" w:rsidRDefault="004B0B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402DDD">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15171D8"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integritas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Pr>
            <w:noProof/>
            <w:webHidden/>
          </w:rPr>
          <w:t>43</w:t>
        </w:r>
        <w:r w:rsidR="00B04082">
          <w:rPr>
            <w:noProof/>
            <w:webHidden/>
          </w:rPr>
          <w:fldChar w:fldCharType="end"/>
        </w:r>
      </w:hyperlink>
    </w:p>
    <w:p w14:paraId="5E74888B" w14:textId="7EDB4266" w:rsidR="00B04082"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Pr>
            <w:noProof/>
            <w:webHidden/>
          </w:rPr>
          <w:t>45</w:t>
        </w:r>
        <w:r w:rsidR="00B04082">
          <w:rPr>
            <w:noProof/>
            <w:webHidden/>
          </w:rPr>
          <w:fldChar w:fldCharType="end"/>
        </w:r>
      </w:hyperlink>
    </w:p>
    <w:p w14:paraId="37A71729" w14:textId="6152F2DB" w:rsidR="00B04082"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Pr>
            <w:noProof/>
            <w:webHidden/>
          </w:rPr>
          <w:t>47</w:t>
        </w:r>
        <w:r w:rsidR="00B04082">
          <w:rPr>
            <w:noProof/>
            <w:webHidden/>
          </w:rPr>
          <w:fldChar w:fldCharType="end"/>
        </w:r>
      </w:hyperlink>
    </w:p>
    <w:p w14:paraId="2030517E" w14:textId="7AD02E54" w:rsidR="00B04082"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402DDD">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Pr>
            <w:noProof/>
            <w:webHidden/>
          </w:rPr>
          <w:t>19</w:t>
        </w:r>
        <w:r w:rsidR="00655A93">
          <w:rPr>
            <w:noProof/>
            <w:webHidden/>
          </w:rPr>
          <w:fldChar w:fldCharType="end"/>
        </w:r>
      </w:hyperlink>
    </w:p>
    <w:p w14:paraId="78B721FB" w14:textId="736EE0A6"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Pr>
            <w:noProof/>
            <w:webHidden/>
          </w:rPr>
          <w:t>23</w:t>
        </w:r>
        <w:r w:rsidR="00655A93">
          <w:rPr>
            <w:noProof/>
            <w:webHidden/>
          </w:rPr>
          <w:fldChar w:fldCharType="end"/>
        </w:r>
      </w:hyperlink>
    </w:p>
    <w:p w14:paraId="2E65D101" w14:textId="357682A1" w:rsidR="00655A93" w:rsidRPr="00655A93" w:rsidRDefault="00655A93" w:rsidP="00655A93">
      <w:pPr>
        <w:pStyle w:val="Heading1"/>
        <w:jc w:val="both"/>
        <w:rPr>
          <w:noProof/>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Pr>
            <w:noProof/>
            <w:webHidden/>
          </w:rPr>
          <w:t>41</w:t>
        </w:r>
        <w:r w:rsidR="00655A93">
          <w:rPr>
            <w:noProof/>
            <w:webHidden/>
          </w:rPr>
          <w:fldChar w:fldCharType="end"/>
        </w:r>
      </w:hyperlink>
    </w:p>
    <w:p w14:paraId="651A14EA" w14:textId="505E3571"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Pr>
            <w:noProof/>
            <w:webHidden/>
          </w:rPr>
          <w:t>48</w:t>
        </w:r>
        <w:r w:rsidR="00655A93">
          <w:rPr>
            <w:noProof/>
            <w:webHidden/>
          </w:rPr>
          <w:fldChar w:fldCharType="end"/>
        </w:r>
      </w:hyperlink>
    </w:p>
    <w:p w14:paraId="34A14028" w14:textId="156FA2FB"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Pr>
            <w:noProof/>
            <w:webHidden/>
          </w:rPr>
          <w:t>48</w:t>
        </w:r>
        <w:r w:rsidR="00655A93">
          <w:rPr>
            <w:noProof/>
            <w:webHidden/>
          </w:rPr>
          <w:fldChar w:fldCharType="end"/>
        </w:r>
      </w:hyperlink>
    </w:p>
    <w:p w14:paraId="29270EA2" w14:textId="15367CE9"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Pr>
            <w:noProof/>
            <w:webHidden/>
          </w:rPr>
          <w:t>59</w:t>
        </w:r>
        <w:r w:rsidR="00655A93">
          <w:rPr>
            <w:noProof/>
            <w:webHidden/>
          </w:rPr>
          <w:fldChar w:fldCharType="end"/>
        </w:r>
      </w:hyperlink>
    </w:p>
    <w:p w14:paraId="5A6916FF" w14:textId="71F73B00" w:rsidR="00655A93"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Pr>
            <w:noProof/>
            <w:webHidden/>
          </w:rPr>
          <w:t>61</w:t>
        </w:r>
        <w:r w:rsidR="00655A93">
          <w:rPr>
            <w:noProof/>
            <w:webHidden/>
          </w:rPr>
          <w:fldChar w:fldCharType="end"/>
        </w:r>
      </w:hyperlink>
    </w:p>
    <w:p w14:paraId="3612C076" w14:textId="61CAC309" w:rsidR="0078359F" w:rsidRPr="0078359F" w:rsidRDefault="00655A93" w:rsidP="0078359F">
      <w:pPr>
        <w:pStyle w:val="Heading1"/>
        <w:jc w:val="both"/>
        <w:rPr>
          <w:noProof/>
        </w:rPr>
      </w:pPr>
      <w:r>
        <w:fldChar w:fldCharType="end"/>
      </w:r>
      <w:r w:rsidR="0078359F">
        <w:fldChar w:fldCharType="begin"/>
      </w:r>
      <w:r w:rsidR="0078359F">
        <w:instrText xml:space="preserve"> TOC \h \z \c "Tabel 3." </w:instrText>
      </w:r>
      <w:r w:rsidR="0078359F">
        <w:fldChar w:fldCharType="separate"/>
      </w:r>
      <w:hyperlink w:anchor="_Toc160717706" w:history="1">
        <w:r w:rsidR="0078359F" w:rsidRPr="00757481">
          <w:rPr>
            <w:rStyle w:val="Hyperlink"/>
            <w:noProof/>
          </w:rPr>
          <w:t>Tabel 3. 1 Ringkasan Rancangan Penelitian</w:t>
        </w:r>
        <w:r w:rsidR="0078359F">
          <w:rPr>
            <w:noProof/>
            <w:webHidden/>
          </w:rPr>
          <w:tab/>
        </w:r>
        <w:r w:rsidR="0078359F">
          <w:rPr>
            <w:noProof/>
            <w:webHidden/>
          </w:rPr>
          <w:fldChar w:fldCharType="begin"/>
        </w:r>
        <w:r w:rsidR="0078359F">
          <w:rPr>
            <w:noProof/>
            <w:webHidden/>
          </w:rPr>
          <w:instrText xml:space="preserve"> PAGEREF _Toc160717706 \h </w:instrText>
        </w:r>
        <w:r w:rsidR="0078359F">
          <w:rPr>
            <w:noProof/>
            <w:webHidden/>
          </w:rPr>
        </w:r>
        <w:r w:rsidR="0078359F">
          <w:rPr>
            <w:noProof/>
            <w:webHidden/>
          </w:rPr>
          <w:fldChar w:fldCharType="separate"/>
        </w:r>
        <w:r w:rsidR="004B0B00">
          <w:rPr>
            <w:noProof/>
            <w:webHidden/>
          </w:rPr>
          <w:t>68</w:t>
        </w:r>
        <w:r w:rsidR="0078359F">
          <w:rPr>
            <w:noProof/>
            <w:webHidden/>
          </w:rPr>
          <w:fldChar w:fldCharType="end"/>
        </w:r>
      </w:hyperlink>
    </w:p>
    <w:p w14:paraId="086E31B5" w14:textId="03967318" w:rsidR="0078359F"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Pr>
            <w:noProof/>
            <w:webHidden/>
          </w:rPr>
          <w:t>70</w:t>
        </w:r>
        <w:r w:rsidR="0078359F">
          <w:rPr>
            <w:noProof/>
            <w:webHidden/>
          </w:rPr>
          <w:fldChar w:fldCharType="end"/>
        </w:r>
      </w:hyperlink>
    </w:p>
    <w:p w14:paraId="0675AC99" w14:textId="0EADBB8D" w:rsidR="0078359F"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integritas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Pr>
            <w:noProof/>
            <w:webHidden/>
          </w:rPr>
          <w:t>73</w:t>
        </w:r>
        <w:r w:rsidR="0078359F">
          <w:rPr>
            <w:noProof/>
            <w:webHidden/>
          </w:rPr>
          <w:fldChar w:fldCharType="end"/>
        </w:r>
      </w:hyperlink>
    </w:p>
    <w:p w14:paraId="6B6B13C4" w14:textId="4C3AC65C" w:rsidR="0078359F" w:rsidRDefault="004B0B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Pr>
            <w:noProof/>
            <w:webHidden/>
          </w:rPr>
          <w:t>74</w:t>
        </w:r>
        <w:r w:rsidR="0078359F">
          <w:rPr>
            <w:noProof/>
            <w:webHidden/>
          </w:rPr>
          <w:fldChar w:fldCharType="end"/>
        </w:r>
      </w:hyperlink>
    </w:p>
    <w:p w14:paraId="6B67C774" w14:textId="3114ABB2" w:rsidR="00E14529" w:rsidRPr="00E14529" w:rsidRDefault="0078359F" w:rsidP="001D0BC4">
      <w:pPr>
        <w:pStyle w:val="Heading1"/>
        <w:jc w:val="both"/>
      </w:pPr>
      <w:r>
        <w:fldChar w:fldCharType="end"/>
      </w:r>
      <w:r w:rsidR="00B81418" w:rsidRPr="00B81418">
        <w:br/>
      </w:r>
    </w:p>
    <w:p w14:paraId="70A848A5" w14:textId="77702022" w:rsidR="00582D14" w:rsidRDefault="00582D14" w:rsidP="00BF5A9B">
      <w:pPr>
        <w:sectPr w:rsidR="00582D14" w:rsidSect="00402DDD">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402DDD">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bab ini dibahas mengenai latar belakang penelitian, perumusan masalah, batasan masalah, tujuan penelitian, manfaat penelitian, sistematika penelitian. </w:t>
      </w:r>
    </w:p>
    <w:p w14:paraId="68F058CA" w14:textId="1B744E83" w:rsidR="00DD1E37" w:rsidRPr="00B90EA6" w:rsidRDefault="00B0622D" w:rsidP="00B90EA6">
      <w:pPr>
        <w:pStyle w:val="Heading2"/>
      </w:pPr>
      <w:bookmarkStart w:id="13" w:name="_Toc160717501"/>
      <w:r w:rsidRPr="00B90EA6">
        <w:t>Latar Belakang</w:t>
      </w:r>
      <w:bookmarkEnd w:id="13"/>
    </w:p>
    <w:p w14:paraId="40E4A9C9" w14:textId="77777777" w:rsidR="0025771C" w:rsidRDefault="00DA3A89" w:rsidP="00BF5A9B">
      <w:pPr>
        <w:rPr>
          <w:lang w:val="en-ID"/>
        </w:rPr>
      </w:pPr>
      <w:r w:rsidRPr="00DA3A89">
        <w:rPr>
          <w:lang w:val="en-ID"/>
        </w:rPr>
        <w:t>Tahun 2024 merupakan tahun politik bagi Negara Kesatuan Rep</w:t>
      </w:r>
      <w:r>
        <w:rPr>
          <w:lang w:val="en-ID"/>
        </w:rPr>
        <w:t>ublik Indonesia</w:t>
      </w:r>
      <w:r w:rsidR="00AB2374">
        <w:rPr>
          <w:lang w:val="en-ID"/>
        </w:rPr>
        <w:t>, p</w:t>
      </w:r>
      <w:r w:rsidR="00C2754B">
        <w:rPr>
          <w:lang w:val="en-ID"/>
        </w:rPr>
        <w:t>asalnya</w:t>
      </w:r>
      <w:r w:rsidR="00EF0B91">
        <w:rPr>
          <w:lang w:val="en-ID"/>
        </w:rPr>
        <w:t xml:space="preserve">, </w:t>
      </w:r>
      <w:r w:rsidR="00C2754B">
        <w:rPr>
          <w:lang w:val="en-ID"/>
        </w:rPr>
        <w:t>di</w:t>
      </w:r>
      <w:r w:rsidR="00450245">
        <w:rPr>
          <w:lang w:val="en-ID"/>
        </w:rPr>
        <w:t xml:space="preserve"> </w:t>
      </w:r>
      <w:r w:rsidR="00C2754B">
        <w:rPr>
          <w:lang w:val="en-ID"/>
        </w:rPr>
        <w:t xml:space="preserve">tahun tersebut </w:t>
      </w:r>
      <w:r w:rsidR="00892FF8">
        <w:rPr>
          <w:lang w:val="en-ID"/>
        </w:rPr>
        <w:t>telah</w:t>
      </w:r>
      <w:r w:rsidR="00C2754B">
        <w:rPr>
          <w:lang w:val="en-ID"/>
        </w:rPr>
        <w:t xml:space="preserve"> diselengarakannya Pemilihan Umum</w:t>
      </w:r>
      <w:r w:rsidR="00AB2374">
        <w:rPr>
          <w:lang w:val="en-ID"/>
        </w:rPr>
        <w:t xml:space="preserve">. </w:t>
      </w:r>
      <w:r w:rsidR="00AB2374" w:rsidRPr="00AB2374">
        <w:rPr>
          <w:lang w:val="en-ID"/>
        </w:rPr>
        <w:t xml:space="preserve">Pemilihan Umum atau </w:t>
      </w:r>
      <w:r w:rsidR="007871D5">
        <w:rPr>
          <w:lang w:val="en-ID"/>
        </w:rPr>
        <w:t>Pemilu</w:t>
      </w:r>
      <w:r w:rsidR="00AB2374" w:rsidRPr="00AB2374">
        <w:rPr>
          <w:lang w:val="en-ID"/>
        </w:rPr>
        <w:t xml:space="preserve"> adalah hak </w:t>
      </w:r>
      <w:r w:rsidR="00534A60" w:rsidRPr="00AB2374">
        <w:rPr>
          <w:lang w:val="en-ID"/>
        </w:rPr>
        <w:t>demokrasi</w:t>
      </w:r>
      <w:r w:rsidR="00534A60">
        <w:rPr>
          <w:lang w:val="en-ID"/>
        </w:rPr>
        <w:t xml:space="preserve"> dan perwujudan </w:t>
      </w:r>
      <w:r w:rsidR="00A647A8">
        <w:rPr>
          <w:lang w:val="en-ID"/>
        </w:rPr>
        <w:t>kedaulatan</w:t>
      </w:r>
      <w:r w:rsidR="00A647A8" w:rsidRPr="00AB2374">
        <w:rPr>
          <w:lang w:val="en-ID"/>
        </w:rPr>
        <w:t xml:space="preserve"> </w:t>
      </w:r>
      <w:r w:rsidR="00AB2374" w:rsidRPr="00AB2374">
        <w:rPr>
          <w:lang w:val="en-ID"/>
        </w:rPr>
        <w:t>rakyat untuk memilih Presiden dan Wakil Presiden</w:t>
      </w:r>
      <w:r w:rsidR="00075A19">
        <w:rPr>
          <w:lang w:val="en-ID"/>
        </w:rPr>
        <w:t xml:space="preserve">, </w:t>
      </w:r>
      <w:r w:rsidR="009036B8">
        <w:rPr>
          <w:lang w:val="en-ID"/>
        </w:rPr>
        <w:t>a</w:t>
      </w:r>
      <w:r w:rsidR="00075A19">
        <w:rPr>
          <w:lang w:val="en-ID"/>
        </w:rPr>
        <w:t>nggota Dewan Perwakilan Rakyat</w:t>
      </w:r>
      <w:r w:rsidR="009036B8">
        <w:rPr>
          <w:lang w:val="en-ID"/>
        </w:rPr>
        <w:t xml:space="preserve">, anggota Dewan Perwakilan Daerah dan anggota Dewan Perwakilan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r w:rsidR="00AB2374" w:rsidRPr="00AB2374">
        <w:rPr>
          <w:lang w:val="en-ID"/>
        </w:rPr>
        <w:t xml:space="preserve">Berdasarkan Undang-Undang Dasar Negara Republik Indonesia Tahun 1945, </w:t>
      </w:r>
      <w:r w:rsidR="005C531D">
        <w:rPr>
          <w:lang w:val="en-ID"/>
        </w:rPr>
        <w:t>Pemilu</w:t>
      </w:r>
      <w:r w:rsidR="00AB2374" w:rsidRPr="00AB2374">
        <w:rPr>
          <w:lang w:val="en-ID"/>
        </w:rPr>
        <w:t xml:space="preserve"> yang diselengarakan haruslah </w:t>
      </w:r>
      <w:r w:rsidR="000B0B49">
        <w:rPr>
          <w:lang w:val="en-ID"/>
        </w:rPr>
        <w:t>berasaskan</w:t>
      </w:r>
      <w:r w:rsidR="00AB2374" w:rsidRPr="00AB2374">
        <w:rPr>
          <w:lang w:val="en-ID"/>
        </w:rPr>
        <w:t xml:space="preserve"> langsung, umum, rahasia, jujur dan adil.</w:t>
      </w:r>
      <w:r w:rsidR="008F710C">
        <w:rPr>
          <w:lang w:val="en-ID"/>
        </w:rPr>
        <w:t xml:space="preserve"> </w:t>
      </w:r>
      <w:r w:rsidR="007B7F6A">
        <w:rPr>
          <w:lang w:val="en-ID"/>
        </w:rPr>
        <w:t xml:space="preserve">Maka untuk mewujudkan hal tersebut, </w:t>
      </w:r>
      <w:r w:rsidR="00507692">
        <w:rPr>
          <w:lang w:val="en-ID"/>
        </w:rPr>
        <w:t>P</w:t>
      </w:r>
      <w:r w:rsidR="007B7F6A">
        <w:rPr>
          <w:lang w:val="en-ID"/>
        </w:rPr>
        <w:t xml:space="preserve">emerintah </w:t>
      </w:r>
      <w:r w:rsidR="00CB3304">
        <w:rPr>
          <w:lang w:val="en-ID"/>
        </w:rPr>
        <w:t xml:space="preserve">telah menetapkan Undang-Undang Nomor 7 Tahun 2017 </w:t>
      </w:r>
      <w:r w:rsidR="0084699D">
        <w:rPr>
          <w:lang w:val="en-ID"/>
        </w:rPr>
        <w:t>tentang Pemilihan Umum</w:t>
      </w:r>
      <w:r w:rsidR="00D44AFE">
        <w:rPr>
          <w:lang w:val="en-ID"/>
        </w:rPr>
        <w:t xml:space="preserve"> </w:t>
      </w:r>
      <w:r w:rsidR="000C41A4">
        <w:rPr>
          <w:lang w:val="en-ID"/>
        </w:rPr>
        <w:t xml:space="preserve">yang merupakan penyatuan dan penyederhanaan </w:t>
      </w:r>
      <w:r w:rsidR="00EA7804">
        <w:rPr>
          <w:lang w:val="en-ID"/>
        </w:rPr>
        <w:t xml:space="preserve">dari </w:t>
      </w:r>
      <w:r w:rsidR="00077083">
        <w:rPr>
          <w:lang w:val="en-ID"/>
        </w:rPr>
        <w:t xml:space="preserve">undang-undang sebelumnya yang mengatur tentang </w:t>
      </w:r>
      <w:r w:rsidR="007871D5">
        <w:rPr>
          <w:lang w:val="en-ID"/>
        </w:rPr>
        <w:t>Pemilu</w:t>
      </w:r>
      <w:r w:rsidR="00BB1675">
        <w:rPr>
          <w:lang w:val="en-ID"/>
        </w:rPr>
        <w:t>.</w:t>
      </w:r>
    </w:p>
    <w:p w14:paraId="068CA166" w14:textId="5FAB520D" w:rsidR="002B5D7A" w:rsidRDefault="0084699D" w:rsidP="00F62C43">
      <w:pPr>
        <w:rPr>
          <w:lang w:val="en-ID"/>
        </w:rPr>
      </w:pPr>
      <w:r>
        <w:rPr>
          <w:lang w:val="en-ID"/>
        </w:rPr>
        <w:t xml:space="preserve">Undang-Undang </w:t>
      </w:r>
      <w:r w:rsidR="0025771C">
        <w:rPr>
          <w:lang w:val="en-ID"/>
        </w:rPr>
        <w:t>Nomor 7 Tahun 2017</w:t>
      </w:r>
      <w:r>
        <w:rPr>
          <w:lang w:val="en-ID"/>
        </w:rPr>
        <w:t xml:space="preserve"> diharapkan dapat </w:t>
      </w:r>
      <w:r w:rsidR="00507692">
        <w:rPr>
          <w:lang w:val="en-ID"/>
        </w:rPr>
        <w:t xml:space="preserve">menjadi </w:t>
      </w:r>
      <w:r w:rsidR="00536DDE">
        <w:rPr>
          <w:lang w:val="en-ID"/>
        </w:rPr>
        <w:t xml:space="preserve">wujud </w:t>
      </w:r>
      <w:r w:rsidR="00B56B23">
        <w:rPr>
          <w:lang w:val="en-ID"/>
        </w:rPr>
        <w:t>sistem ketatanegaraan yang menjunjung tinggi nilai</w:t>
      </w:r>
      <w:r w:rsidR="00FF4125">
        <w:rPr>
          <w:lang w:val="en-ID"/>
        </w:rPr>
        <w:t>-nilai</w:t>
      </w:r>
      <w:r w:rsidR="00B56B23">
        <w:rPr>
          <w:lang w:val="en-ID"/>
        </w:rPr>
        <w:t xml:space="preserve"> demo</w:t>
      </w:r>
      <w:r w:rsidR="00CE69CF">
        <w:rPr>
          <w:lang w:val="en-ID"/>
        </w:rPr>
        <w:t>krasi</w:t>
      </w:r>
      <w:r w:rsidR="00B56B23">
        <w:rPr>
          <w:lang w:val="en-ID"/>
        </w:rPr>
        <w:t xml:space="preserve"> </w:t>
      </w:r>
      <w:r w:rsidR="00CE69CF">
        <w:rPr>
          <w:lang w:val="en-ID"/>
        </w:rPr>
        <w:t xml:space="preserve">dan menjadi landasan hukum yang menjamin terselengaranya </w:t>
      </w:r>
      <w:r w:rsidR="007871D5">
        <w:rPr>
          <w:lang w:val="en-ID"/>
        </w:rPr>
        <w:t>Pemilu</w:t>
      </w:r>
      <w:r w:rsidR="00CE69CF">
        <w:rPr>
          <w:lang w:val="en-ID"/>
        </w:rPr>
        <w:t xml:space="preserve"> yang </w:t>
      </w:r>
      <w:r w:rsidR="00394B83">
        <w:rPr>
          <w:lang w:val="en-ID"/>
        </w:rPr>
        <w:t>berintegritas</w:t>
      </w:r>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r w:rsidR="00695253">
        <w:rPr>
          <w:lang w:val="en-ID"/>
        </w:rPr>
        <w:t xml:space="preserve">Menurut Pippa Noris, </w:t>
      </w:r>
      <w:r w:rsidR="007871D5">
        <w:rPr>
          <w:lang w:val="en-ID"/>
        </w:rPr>
        <w:t>Pemilu</w:t>
      </w:r>
      <w:r w:rsidR="00695253">
        <w:rPr>
          <w:lang w:val="en-ID"/>
        </w:rPr>
        <w:t xml:space="preserve"> yang berintegritas </w:t>
      </w:r>
      <w:r w:rsidR="00CE4D8B">
        <w:rPr>
          <w:lang w:val="en-ID"/>
        </w:rPr>
        <w:t xml:space="preserve">adalah </w:t>
      </w:r>
      <w:r w:rsidR="007871D5">
        <w:rPr>
          <w:lang w:val="en-ID"/>
        </w:rPr>
        <w:t>Pemilu</w:t>
      </w:r>
      <w:r w:rsidR="00CE4D8B">
        <w:rPr>
          <w:lang w:val="en-ID"/>
        </w:rPr>
        <w:t xml:space="preserve"> yang men</w:t>
      </w:r>
      <w:r w:rsidR="00B0740F">
        <w:rPr>
          <w:lang w:val="en-ID"/>
        </w:rPr>
        <w:t>g</w:t>
      </w:r>
      <w:r w:rsidR="00CE4D8B">
        <w:rPr>
          <w:lang w:val="en-ID"/>
        </w:rPr>
        <w:t xml:space="preserve">adopsi norma dan kesepakatan </w:t>
      </w:r>
      <w:r w:rsidR="003079E6">
        <w:rPr>
          <w:lang w:val="en-ID"/>
        </w:rPr>
        <w:t>universal</w:t>
      </w:r>
      <w:r w:rsidR="00CE4D8B">
        <w:rPr>
          <w:lang w:val="en-ID"/>
        </w:rPr>
        <w:t xml:space="preserve"> dalam</w:t>
      </w:r>
      <w:r w:rsidR="00DE47EE">
        <w:rPr>
          <w:lang w:val="en-ID"/>
        </w:rPr>
        <w:t xml:space="preserve"> menjalankan siklusnya</w:t>
      </w:r>
      <w:r w:rsidR="00CE4D8B">
        <w:rPr>
          <w:lang w:val="en-ID"/>
        </w:rPr>
        <w:t xml:space="preserve">, mulai dari </w:t>
      </w:r>
      <w:r w:rsidR="00EE3CC4">
        <w:rPr>
          <w:lang w:val="en-ID"/>
        </w:rPr>
        <w:t xml:space="preserve">proses (a) perencanaan </w:t>
      </w:r>
      <w:r w:rsidR="007871D5">
        <w:rPr>
          <w:lang w:val="en-ID"/>
        </w:rPr>
        <w:t>Pemilu</w:t>
      </w:r>
      <w:r w:rsidR="00EE3CC4">
        <w:rPr>
          <w:lang w:val="en-ID"/>
        </w:rPr>
        <w:t xml:space="preserve">, (b) pelaksanaan kampanye, (c) pemungutan dan perhitungan suara, dan (d) proses sesudahnya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Dimana norma dan kesepakatan universal yang dimaksud merujuk pada kriteria yang dikemuka</w:t>
      </w:r>
      <w:r w:rsidR="00B32E46">
        <w:rPr>
          <w:lang w:val="en-ID"/>
        </w:rPr>
        <w:t xml:space="preserve">kan </w:t>
      </w:r>
      <w:r w:rsidR="00B32E46" w:rsidRPr="00B32E46">
        <w:rPr>
          <w:lang w:val="en-ID"/>
        </w:rPr>
        <w:t>Robert Dahl</w:t>
      </w:r>
      <w:r w:rsidR="00086F1A">
        <w:rPr>
          <w:lang w:val="en-ID"/>
        </w:rPr>
        <w:t>, dalam teori demokrasinya</w:t>
      </w:r>
      <w:r w:rsidR="00B32E46">
        <w:rPr>
          <w:lang w:val="en-ID"/>
        </w:rPr>
        <w:t>, yaitu partisipasi dan kontestasi diselenggarakan dengan jujur dan adil</w:t>
      </w:r>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kesepakatan tersebut tertuang pada </w:t>
      </w:r>
      <w:r w:rsidR="001004B2" w:rsidRPr="001004B2">
        <w:rPr>
          <w:lang w:val="en-ID"/>
        </w:rPr>
        <w:t>Pasal 25 Kovenan Internasional PBB untuk Hak Sipil dan Hak Politik pada tahun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0609086F" w:rsidR="004E4CC5" w:rsidRDefault="00937852" w:rsidP="00F62C43">
      <w:pPr>
        <w:rPr>
          <w:lang w:val="en-ID"/>
        </w:rPr>
      </w:pPr>
      <w:r w:rsidRPr="00A91C7C">
        <w:rPr>
          <w:lang w:val="en-ID"/>
        </w:rPr>
        <w:t xml:space="preserve">Penelitian tentang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menunjukkan betapa pentingnya Pemilu yang berintegritas di mata masyarakat. </w:t>
      </w:r>
      <w:r w:rsidRPr="004F7D1A">
        <w:rPr>
          <w:lang w:val="en-ID"/>
        </w:rPr>
        <w:t xml:space="preserve">Norris mengungkapkan bahwa </w:t>
      </w:r>
      <w:r>
        <w:rPr>
          <w:lang w:val="en-ID"/>
        </w:rPr>
        <w:t>Pemilu</w:t>
      </w:r>
      <w:r w:rsidRPr="004F7D1A">
        <w:rPr>
          <w:lang w:val="en-ID"/>
        </w:rPr>
        <w:t xml:space="preserve"> yang berintegritas merupakan faktor </w:t>
      </w:r>
      <w:r>
        <w:rPr>
          <w:lang w:val="en-ID"/>
        </w:rPr>
        <w:t xml:space="preserve">terpenting dalam </w:t>
      </w:r>
      <w:r w:rsidRPr="004F7D1A">
        <w:rPr>
          <w:lang w:val="en-ID"/>
        </w:rPr>
        <w:t xml:space="preserve">mendorong tingkat kepuasan </w:t>
      </w:r>
      <w:r>
        <w:rPr>
          <w:lang w:val="en-ID"/>
        </w:rPr>
        <w:t xml:space="preserve">masyarakat terhadap </w:t>
      </w:r>
      <w:r w:rsidRPr="004F7D1A">
        <w:rPr>
          <w:lang w:val="en-ID"/>
        </w:rPr>
        <w:t xml:space="preserve">sistem demokrasi, bahkan jika dibandingkan dengan </w:t>
      </w:r>
      <w:r w:rsidRPr="004F7D1A">
        <w:rPr>
          <w:lang w:val="en-ID"/>
        </w:rPr>
        <w:lastRenderedPageBreak/>
        <w:t>kebijakan yang dirasakan langsung oleh masyarakat (</w:t>
      </w:r>
      <w:r w:rsidRPr="00D84831">
        <w:rPr>
          <w:i/>
          <w:iCs/>
          <w:lang w:val="en-ID"/>
        </w:rPr>
        <w:t>policy performance</w:t>
      </w:r>
      <w:r w:rsidRPr="004F7D1A">
        <w:rPr>
          <w:lang w:val="en-ID"/>
        </w:rPr>
        <w:t>) seperti perpajakan, kesehatan, pendidikan, atau bahkan jaminan sosial</w:t>
      </w:r>
      <w:r>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r w:rsidRPr="009E60C4">
        <w:rPr>
          <w:lang w:val="en-ID"/>
        </w:rPr>
        <w:t xml:space="preserve">Sementara Marlene Mauk dalam penelitiannya mengungkapkan bahwa, persepsi publik akan </w:t>
      </w:r>
      <w:r>
        <w:rPr>
          <w:lang w:val="en-ID"/>
        </w:rPr>
        <w:t>Pemilu</w:t>
      </w:r>
      <w:r w:rsidRPr="009E60C4">
        <w:rPr>
          <w:lang w:val="en-ID"/>
        </w:rPr>
        <w:t xml:space="preserve"> yang </w:t>
      </w:r>
      <w:r>
        <w:rPr>
          <w:lang w:val="en-ID"/>
        </w:rPr>
        <w:t xml:space="preserve">terselenggara dengan baik dan </w:t>
      </w:r>
      <w:r w:rsidRPr="009E60C4">
        <w:rPr>
          <w:lang w:val="en-ID"/>
        </w:rPr>
        <w:t>berintegritas</w:t>
      </w:r>
      <w:r>
        <w:rPr>
          <w:lang w:val="en-ID"/>
        </w:rPr>
        <w:t xml:space="preserve"> dapat meminimalisir terjadinya </w:t>
      </w:r>
      <w:r w:rsidRPr="009E60C4">
        <w:rPr>
          <w:i/>
          <w:iCs/>
          <w:lang w:val="en-ID"/>
        </w:rPr>
        <w:t>political distrust</w:t>
      </w:r>
      <w:r>
        <w:rPr>
          <w:i/>
          <w:iCs/>
          <w:lang w:val="en-ID"/>
        </w:rPr>
        <w:t xml:space="preserve"> </w:t>
      </w:r>
      <w:r>
        <w:rPr>
          <w:lang w:val="en-ID"/>
        </w:rPr>
        <w:t xml:space="preserve">bagi para pendukung kontestan yang kalah, dimana </w:t>
      </w:r>
      <w:r w:rsidRPr="00D47C1A">
        <w:rPr>
          <w:i/>
          <w:iCs/>
          <w:lang w:val="en-ID"/>
        </w:rPr>
        <w:t>political distrust</w:t>
      </w:r>
      <w:r>
        <w:rPr>
          <w:lang w:val="en-ID"/>
        </w:rPr>
        <w:t xml:space="preserve"> dapat berdampak pada kurangnya dukungan publik terhadap pemerintahan yang baru terpilih</w:t>
      </w:r>
      <w:r w:rsidR="009D4F08">
        <w:rPr>
          <w:lang w:val="en-ID"/>
        </w:rPr>
        <w:t xml:space="preserve">, bahkan lebih dari itu, yaitu disintegrasi sosial di </w:t>
      </w:r>
      <w:r w:rsidR="002365F4">
        <w:rPr>
          <w:lang w:val="en-ID"/>
        </w:rPr>
        <w:t>t</w:t>
      </w:r>
      <w:r w:rsidR="009D4F08">
        <w:rPr>
          <w:lang w:val="en-ID"/>
        </w:rPr>
        <w:t>engah masyarakat</w:t>
      </w:r>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044AA1F9" w:rsidR="008A1CEA" w:rsidRPr="00B03BE3" w:rsidRDefault="00B658E3" w:rsidP="00BB0CA5">
      <w:pPr>
        <w:rPr>
          <w:lang w:val="en-ID"/>
        </w:rPr>
      </w:pPr>
      <w:r w:rsidRPr="00A34A55">
        <w:rPr>
          <w:lang w:val="en-ID"/>
        </w:rPr>
        <w:t>D</w:t>
      </w:r>
      <w:r w:rsidR="00C404B1" w:rsidRPr="00A34A55">
        <w:rPr>
          <w:lang w:val="en-ID"/>
        </w:rPr>
        <w:t xml:space="preserve">alam upaya menyelenggarakan </w:t>
      </w:r>
      <w:r w:rsidR="007871D5" w:rsidRPr="00A34A55">
        <w:rPr>
          <w:lang w:val="en-ID"/>
        </w:rPr>
        <w:t>Pemilu</w:t>
      </w:r>
      <w:r w:rsidR="00C404B1" w:rsidRPr="00A34A55">
        <w:rPr>
          <w:lang w:val="en-ID"/>
        </w:rPr>
        <w:t xml:space="preserve"> yang berintegritas</w:t>
      </w:r>
      <w:r w:rsidR="00333D7B" w:rsidRPr="00A34A55">
        <w:rPr>
          <w:lang w:val="en-ID"/>
        </w:rPr>
        <w:t xml:space="preserve"> </w:t>
      </w:r>
      <w:r w:rsidR="008E2977">
        <w:rPr>
          <w:lang w:val="en-ID"/>
        </w:rPr>
        <w:t xml:space="preserve">sering kali </w:t>
      </w:r>
      <w:r w:rsidR="00333D7B" w:rsidRPr="00A34A55">
        <w:rPr>
          <w:lang w:val="en-ID"/>
        </w:rPr>
        <w:t>tidak lepas dari adanya</w:t>
      </w:r>
      <w:r w:rsidRPr="00A34A55">
        <w:rPr>
          <w:lang w:val="en-ID"/>
        </w:rPr>
        <w:t xml:space="preserve"> tantangan berupa</w:t>
      </w:r>
      <w:r w:rsidR="00333D7B" w:rsidRPr="00A34A55">
        <w:rPr>
          <w:lang w:val="en-ID"/>
        </w:rPr>
        <w:t xml:space="preserve"> temuan </w:t>
      </w:r>
      <w:r w:rsidR="00B47B24" w:rsidRPr="00A34A55">
        <w:rPr>
          <w:lang w:val="en-ID"/>
        </w:rPr>
        <w:t>pelanggaran</w:t>
      </w:r>
      <w:r w:rsidR="005F6917" w:rsidRPr="00A34A55">
        <w:rPr>
          <w:lang w:val="en-ID"/>
        </w:rPr>
        <w:t xml:space="preserve"> </w:t>
      </w:r>
      <w:r w:rsidR="00A34A55" w:rsidRPr="00A34A55">
        <w:rPr>
          <w:lang w:val="en-ID"/>
        </w:rPr>
        <w:t>di dala</w:t>
      </w:r>
      <w:r w:rsidR="00A34A55">
        <w:rPr>
          <w:lang w:val="en-ID"/>
        </w:rPr>
        <w:t>mnya</w:t>
      </w:r>
      <w:r w:rsidR="00333D7B" w:rsidRPr="00A34A55">
        <w:rPr>
          <w:lang w:val="en-ID"/>
        </w:rPr>
        <w:t>.</w:t>
      </w:r>
      <w:r w:rsidR="00C404B1" w:rsidRPr="00A34A55">
        <w:rPr>
          <w:lang w:val="en-ID"/>
        </w:rPr>
        <w:t xml:space="preserve"> </w:t>
      </w:r>
      <w:r w:rsidRPr="00686C0F">
        <w:rPr>
          <w:lang w:val="en-ID"/>
        </w:rPr>
        <w:t xml:space="preserve">Dalam konteks internasional, </w:t>
      </w:r>
      <w:r w:rsidR="00686C0F" w:rsidRPr="00686C0F">
        <w:rPr>
          <w:lang w:val="en-ID"/>
        </w:rPr>
        <w:t>hal ini juga terjadi b</w:t>
      </w:r>
      <w:r w:rsidR="003B6104" w:rsidRPr="00686C0F">
        <w:rPr>
          <w:lang w:val="en-ID"/>
        </w:rPr>
        <w:t xml:space="preserve">ahkan </w:t>
      </w:r>
      <w:r w:rsidR="00686C0F">
        <w:rPr>
          <w:lang w:val="en-ID"/>
        </w:rPr>
        <w:t>pada</w:t>
      </w:r>
      <w:r w:rsidR="003B6104" w:rsidRPr="00686C0F">
        <w:rPr>
          <w:lang w:val="en-ID"/>
        </w:rPr>
        <w:t xml:space="preserve"> negara-negara yang menjadi kiblat demokrasi seperti </w:t>
      </w:r>
      <w:r w:rsidR="003F170F" w:rsidRPr="00686C0F">
        <w:rPr>
          <w:lang w:val="en-ID"/>
        </w:rPr>
        <w:t>n</w:t>
      </w:r>
      <w:r w:rsidR="007C648C" w:rsidRPr="00686C0F">
        <w:rPr>
          <w:lang w:val="en-ID"/>
        </w:rPr>
        <w:t xml:space="preserve">egara-negara di kawasan </w:t>
      </w:r>
      <w:r w:rsidR="003B6104" w:rsidRPr="00686C0F">
        <w:rPr>
          <w:lang w:val="en-ID"/>
        </w:rPr>
        <w:t xml:space="preserve">Amerika </w:t>
      </w:r>
      <w:r w:rsidR="007C648C" w:rsidRPr="00686C0F">
        <w:rPr>
          <w:lang w:val="en-ID"/>
        </w:rPr>
        <w:t>Utara</w:t>
      </w:r>
      <w:r w:rsidR="003B6104" w:rsidRPr="00686C0F">
        <w:rPr>
          <w:lang w:val="en-ID"/>
        </w:rPr>
        <w:t>, Eropa Barat dan Eropa Utara</w:t>
      </w:r>
      <w:r w:rsidR="008B16D1" w:rsidRPr="00686C0F">
        <w:rPr>
          <w:lang w:val="en-ID"/>
        </w:rPr>
        <w:t xml:space="preserve">, </w:t>
      </w:r>
      <w:r w:rsidR="003B0018" w:rsidRPr="00686C0F">
        <w:rPr>
          <w:lang w:val="en-ID"/>
        </w:rPr>
        <w:t>pelanggaran</w:t>
      </w:r>
      <w:r w:rsidR="008B16D1" w:rsidRPr="00686C0F">
        <w:rPr>
          <w:lang w:val="en-ID"/>
        </w:rPr>
        <w:t xml:space="preserve"> di dalam </w:t>
      </w:r>
      <w:r w:rsidR="007871D5" w:rsidRPr="00686C0F">
        <w:rPr>
          <w:lang w:val="en-ID"/>
        </w:rPr>
        <w:t>Pemilu</w:t>
      </w:r>
      <w:r w:rsidR="008B16D1" w:rsidRPr="00686C0F">
        <w:rPr>
          <w:lang w:val="en-ID"/>
        </w:rPr>
        <w:t xml:space="preserve"> masih saja terjadi</w:t>
      </w:r>
      <w:r w:rsidR="003B0018" w:rsidRPr="00686C0F">
        <w:rPr>
          <w:lang w:val="en-ID"/>
        </w:rPr>
        <w:t xml:space="preserve"> </w:t>
      </w:r>
      <w:r w:rsidR="003B0018">
        <w:rPr>
          <w:lang w:val="it-IT"/>
        </w:rPr>
        <w:fldChar w:fldCharType="begin" w:fldLock="1"/>
      </w:r>
      <w:r w:rsidR="00EE0BF7" w:rsidRPr="00686C0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86C0F">
        <w:rPr>
          <w:noProof/>
          <w:lang w:val="en-ID"/>
        </w:rPr>
        <w:t>(Van Ham, 2020)</w:t>
      </w:r>
      <w:r w:rsidR="003B0018">
        <w:rPr>
          <w:lang w:val="it-IT"/>
        </w:rPr>
        <w:fldChar w:fldCharType="end"/>
      </w:r>
      <w:r w:rsidR="00336189" w:rsidRPr="00686C0F">
        <w:rPr>
          <w:lang w:val="en-ID"/>
        </w:rPr>
        <w:t xml:space="preserve">. </w:t>
      </w:r>
      <w:r w:rsidR="00336189" w:rsidRPr="001926DF">
        <w:rPr>
          <w:lang w:val="en-ID"/>
        </w:rPr>
        <w:t xml:space="preserve">Pelanggaran seperti </w:t>
      </w:r>
      <w:r w:rsidR="00336189" w:rsidRPr="001926DF">
        <w:rPr>
          <w:i/>
          <w:iCs/>
          <w:lang w:val="en-ID"/>
        </w:rPr>
        <w:t>garrymendering</w:t>
      </w:r>
      <w:r w:rsidR="004702B5">
        <w:rPr>
          <w:rStyle w:val="FootnoteReference"/>
          <w:i/>
          <w:iCs/>
          <w:lang w:val="it-IT"/>
        </w:rPr>
        <w:footnoteReference w:id="2"/>
      </w:r>
      <w:r w:rsidR="00336189" w:rsidRPr="001926DF">
        <w:rPr>
          <w:lang w:val="en-ID"/>
        </w:rPr>
        <w:t xml:space="preserve">, manipulasi pendaftaraan pemilih, </w:t>
      </w:r>
      <w:r w:rsidR="009B7F10" w:rsidRPr="001926DF">
        <w:rPr>
          <w:lang w:val="en-ID"/>
        </w:rPr>
        <w:t xml:space="preserve">aturan </w:t>
      </w:r>
      <w:r w:rsidR="009B7F10" w:rsidRPr="001926DF">
        <w:rPr>
          <w:i/>
          <w:iCs/>
          <w:lang w:val="en-ID"/>
        </w:rPr>
        <w:t>campaign finance</w:t>
      </w:r>
      <w:r w:rsidR="009B7F10" w:rsidRPr="001926DF">
        <w:rPr>
          <w:lang w:val="en-ID"/>
        </w:rPr>
        <w:t xml:space="preserve"> yang tidak adil, </w:t>
      </w:r>
      <w:r w:rsidR="00336189" w:rsidRPr="001926DF">
        <w:rPr>
          <w:lang w:val="en-ID"/>
        </w:rPr>
        <w:t xml:space="preserve">bias media, berita hoaks, </w:t>
      </w:r>
      <w:r w:rsidR="00B842D6" w:rsidRPr="001926DF">
        <w:rPr>
          <w:i/>
          <w:iCs/>
          <w:lang w:val="en-ID"/>
        </w:rPr>
        <w:t>vote buying</w:t>
      </w:r>
      <w:r w:rsidR="00B842D6" w:rsidRPr="001926DF">
        <w:rPr>
          <w:lang w:val="en-ID"/>
        </w:rPr>
        <w:t xml:space="preserve">, </w:t>
      </w:r>
      <w:r w:rsidR="009B7F10" w:rsidRPr="001926DF">
        <w:rPr>
          <w:lang w:val="en-ID"/>
        </w:rPr>
        <w:t>manipulasi proses pemunggutan suara,</w:t>
      </w:r>
      <w:r w:rsidR="00B842D6" w:rsidRPr="001926DF">
        <w:rPr>
          <w:lang w:val="en-ID"/>
        </w:rPr>
        <w:t xml:space="preserve"> sampai dengan</w:t>
      </w:r>
      <w:r w:rsidR="009B7F10" w:rsidRPr="001926DF">
        <w:rPr>
          <w:lang w:val="en-ID"/>
        </w:rPr>
        <w:t xml:space="preserve"> </w:t>
      </w:r>
      <w:r w:rsidR="00336189" w:rsidRPr="001926DF">
        <w:rPr>
          <w:lang w:val="en-ID"/>
        </w:rPr>
        <w:t>penggunaan teknologi yang tidak aman</w:t>
      </w:r>
      <w:r w:rsidR="00B842D6" w:rsidRPr="001926DF">
        <w:rPr>
          <w:lang w:val="en-ID"/>
        </w:rPr>
        <w:t xml:space="preserve"> </w:t>
      </w:r>
      <w:r w:rsidR="00240E23" w:rsidRPr="001926DF">
        <w:rPr>
          <w:lang w:val="en-ID"/>
        </w:rPr>
        <w:t>menjadi pelanggaran yang sering muncul di negara-negara tersebut</w:t>
      </w:r>
      <w:r w:rsidR="00336189" w:rsidRPr="001926DF">
        <w:rPr>
          <w:lang w:val="en-ID"/>
        </w:rPr>
        <w:t>. W</w:t>
      </w:r>
      <w:r w:rsidR="005E5E7C" w:rsidRPr="001926DF">
        <w:rPr>
          <w:lang w:val="en-ID"/>
        </w:rPr>
        <w:t xml:space="preserve">alaupun </w:t>
      </w:r>
      <w:r w:rsidR="003F170F" w:rsidRPr="001926DF">
        <w:rPr>
          <w:lang w:val="en-ID"/>
        </w:rPr>
        <w:t>skor</w:t>
      </w:r>
      <w:r w:rsidR="002C045E" w:rsidRPr="001926DF">
        <w:rPr>
          <w:lang w:val="en-ID"/>
        </w:rPr>
        <w:t xml:space="preserve"> </w:t>
      </w:r>
      <w:r w:rsidR="00176EF2" w:rsidRPr="001926DF">
        <w:rPr>
          <w:lang w:val="en-ID"/>
        </w:rPr>
        <w:t xml:space="preserve">persepsi </w:t>
      </w:r>
      <w:r w:rsidR="007871D5" w:rsidRPr="001926DF">
        <w:rPr>
          <w:lang w:val="en-ID"/>
        </w:rPr>
        <w:t>Pemilu</w:t>
      </w:r>
      <w:r w:rsidR="00176EF2" w:rsidRPr="001926DF">
        <w:rPr>
          <w:lang w:val="en-ID"/>
        </w:rPr>
        <w:t xml:space="preserve"> berintegritas </w:t>
      </w:r>
      <w:r w:rsidR="002C045E" w:rsidRPr="001926DF">
        <w:rPr>
          <w:lang w:val="en-ID"/>
        </w:rPr>
        <w:t>dari negara-negara tersebut masih</w:t>
      </w:r>
      <w:r w:rsidR="003F170F" w:rsidRPr="001926DF">
        <w:rPr>
          <w:lang w:val="en-ID"/>
        </w:rPr>
        <w:t xml:space="preserve"> lebih baik </w:t>
      </w:r>
      <w:r w:rsidR="005E5E7C" w:rsidRPr="001926DF">
        <w:rPr>
          <w:lang w:val="en-ID"/>
        </w:rPr>
        <w:t xml:space="preserve">jika dibandingkan dengan negara di </w:t>
      </w:r>
      <w:r w:rsidR="00164354" w:rsidRPr="001926DF">
        <w:rPr>
          <w:lang w:val="en-ID"/>
        </w:rPr>
        <w:t>k</w:t>
      </w:r>
      <w:r w:rsidR="005E5E7C" w:rsidRPr="001926DF">
        <w:rPr>
          <w:lang w:val="en-ID"/>
        </w:rPr>
        <w:t>awasan lain</w:t>
      </w:r>
      <w:r w:rsidR="00164354" w:rsidRPr="001926DF">
        <w:rPr>
          <w:lang w:val="en-ID"/>
        </w:rPr>
        <w:t xml:space="preserve">, sebagaimana ditunjukkan pada Gambar </w:t>
      </w:r>
      <w:r w:rsidR="000E20C4" w:rsidRPr="001926DF">
        <w:rPr>
          <w:lang w:val="en-ID"/>
        </w:rPr>
        <w:t>1</w:t>
      </w:r>
      <w:r w:rsidR="0076106E" w:rsidRPr="001926DF">
        <w:rPr>
          <w:lang w:val="en-ID"/>
        </w:rPr>
        <w:t>.1</w:t>
      </w:r>
      <w:r w:rsidR="0044067D" w:rsidRPr="001926DF">
        <w:rPr>
          <w:lang w:val="en-ID"/>
        </w:rPr>
        <w:t xml:space="preserve"> </w:t>
      </w:r>
      <w:r w:rsidR="0044067D">
        <w:rPr>
          <w:lang w:val="en-ID"/>
        </w:rPr>
        <w:fldChar w:fldCharType="begin" w:fldLock="1"/>
      </w:r>
      <w:r w:rsidR="00735CF1" w:rsidRPr="001926D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w:instrText>
      </w:r>
      <w:r w:rsidR="00735CF1" w:rsidRPr="00B03BE3">
        <w:rPr>
          <w:lang w:val="en-ID"/>
        </w:rPr>
        <w:instrText xml:space="preserve">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B03BE3">
        <w:rPr>
          <w:noProof/>
          <w:lang w:val="en-ID"/>
        </w:rPr>
        <w:t>(Van Ham, 2020)</w:t>
      </w:r>
      <w:r w:rsidR="0044067D">
        <w:rPr>
          <w:lang w:val="en-ID"/>
        </w:rPr>
        <w:fldChar w:fldCharType="end"/>
      </w:r>
      <w:r w:rsidR="007C0D82" w:rsidRPr="00B03BE3">
        <w:rPr>
          <w:lang w:val="en-ID"/>
        </w:rPr>
        <w:t>.</w:t>
      </w:r>
      <w:r w:rsidR="00686C0F" w:rsidRPr="00B03BE3">
        <w:rPr>
          <w:lang w:val="en-ID"/>
        </w:rPr>
        <w:t xml:space="preserve"> Hal ini telah menunjukkan bahwa pelanggaran di dalam Pemilu merupakan suatu hal yang umum terjadi </w:t>
      </w:r>
      <w:r w:rsidR="00686C0F">
        <w:rPr>
          <w:lang w:val="en-ID"/>
        </w:rPr>
        <w:fldChar w:fldCharType="begin" w:fldLock="1"/>
      </w:r>
      <w:r w:rsidR="00686C0F" w:rsidRPr="00B03BE3">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B03BE3">
        <w:rPr>
          <w:noProof/>
          <w:lang w:val="en-ID"/>
        </w:rPr>
        <w:t>(Tan, 2023)</w:t>
      </w:r>
      <w:r w:rsidR="00686C0F">
        <w:rPr>
          <w:lang w:val="en-ID"/>
        </w:rPr>
        <w:fldChar w:fldCharType="end"/>
      </w:r>
      <w:r w:rsidR="00686C0F" w:rsidRPr="00B03BE3">
        <w:rPr>
          <w:lang w:val="en-ID"/>
        </w:rPr>
        <w:t>.</w:t>
      </w:r>
    </w:p>
    <w:p w14:paraId="131E264C" w14:textId="13859C87" w:rsidR="00FC3E8A" w:rsidRPr="008D42FD" w:rsidRDefault="00D005FD" w:rsidP="00BB0CA5">
      <w:pPr>
        <w:rPr>
          <w:lang w:val="it-IT"/>
        </w:rPr>
      </w:pPr>
      <w:r w:rsidRPr="00A57CE6">
        <w:rPr>
          <w:lang w:val="it-IT"/>
        </w:rPr>
        <w:t xml:space="preserve">Sedangkan dalam konteks </w:t>
      </w:r>
      <w:r w:rsidR="009725F6">
        <w:rPr>
          <w:lang w:val="it-IT"/>
        </w:rPr>
        <w:t>p</w:t>
      </w:r>
      <w:r>
        <w:rPr>
          <w:lang w:val="it-IT"/>
        </w:rPr>
        <w:t xml:space="preserve">enyelenggaraan </w:t>
      </w:r>
      <w:r w:rsidR="009725F6">
        <w:rPr>
          <w:lang w:val="it-IT"/>
        </w:rPr>
        <w:t xml:space="preserve">Pemilu </w:t>
      </w:r>
      <w:r w:rsidRPr="00A57CE6">
        <w:rPr>
          <w:lang w:val="it-IT"/>
        </w:rPr>
        <w:t>di Indonesia.</w:t>
      </w:r>
      <w:r>
        <w:rPr>
          <w:lang w:val="it-IT"/>
        </w:rPr>
        <w:t xml:space="preserve"> Menurut</w:t>
      </w:r>
      <w:r w:rsidRPr="00A57CE6">
        <w:rPr>
          <w:lang w:val="it-IT"/>
        </w:rPr>
        <w:t xml:space="preserve"> Badan Pusat Statistik (BPS)</w:t>
      </w:r>
      <w:r>
        <w:rPr>
          <w:lang w:val="it-IT"/>
        </w:rPr>
        <w:t xml:space="preserve">, </w:t>
      </w:r>
      <w:r w:rsidRPr="00A57CE6">
        <w:rPr>
          <w:lang w:val="it-IT"/>
        </w:rPr>
        <w:t xml:space="preserve">masih rendahnya tingkat kepercayaan masyarakat Indonesia terhadap proses penyelengaraan </w:t>
      </w:r>
      <w:r w:rsidR="007871D5">
        <w:rPr>
          <w:lang w:val="it-IT"/>
        </w:rPr>
        <w:t>Pemilu</w:t>
      </w:r>
      <w:r w:rsidRPr="00A57CE6">
        <w:rPr>
          <w:lang w:val="it-IT"/>
        </w:rPr>
        <w:t>, dimana nilai rata-rata tingkat kepercayaan untuk masing-masing provinsi adalah 69,72 poin</w:t>
      </w:r>
      <w:r w:rsidR="006F2477">
        <w:rPr>
          <w:lang w:val="it-IT"/>
        </w:rPr>
        <w:t xml:space="preserve"> </w:t>
      </w:r>
      <w:r w:rsidR="006F2477">
        <w:rPr>
          <w:lang w:val="it-IT"/>
        </w:rPr>
        <w:fldChar w:fldCharType="begin" w:fldLock="1"/>
      </w:r>
      <w:r w:rsidR="0029760C">
        <w:rPr>
          <w:lang w:val="it-IT"/>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6F2477">
        <w:rPr>
          <w:lang w:val="it-IT"/>
        </w:rPr>
        <w:fldChar w:fldCharType="separate"/>
      </w:r>
      <w:r w:rsidR="006F2477" w:rsidRPr="006F2477">
        <w:rPr>
          <w:noProof/>
          <w:lang w:val="it-IT"/>
        </w:rPr>
        <w:t>(DataIndonesia.id, 2023)</w:t>
      </w:r>
      <w:r w:rsidR="006F2477">
        <w:rPr>
          <w:lang w:val="it-IT"/>
        </w:rPr>
        <w:fldChar w:fldCharType="end"/>
      </w:r>
      <w:r w:rsidRPr="00A57CE6">
        <w:rPr>
          <w:lang w:val="it-IT"/>
        </w:rPr>
        <w:t xml:space="preserve">. </w:t>
      </w:r>
      <w:r w:rsidRPr="007C648C">
        <w:rPr>
          <w:lang w:val="it-IT"/>
        </w:rPr>
        <w:t xml:space="preserve">Provinsi Papua, Banten dan Aceh menjadi provinsi dengan tingkat kepercayaan terkecil, dengan nilai 63.7 poin, 63.88 poin dan 64.05 poin. </w:t>
      </w:r>
      <w:r w:rsidR="00FC3E8A" w:rsidRPr="00FC3E8A">
        <w:rPr>
          <w:lang w:val="it-IT"/>
        </w:rPr>
        <w:t xml:space="preserve">Selain itu, berdasarkan data dari Bawaslu, ada pelanggaran netralitas ASN sebanyak 854 kasus yang terjadi selama Pilkada 2020 </w:t>
      </w:r>
      <w:r w:rsidR="00FC3E8A">
        <w:rPr>
          <w:lang w:val="en-ID"/>
        </w:rPr>
        <w:fldChar w:fldCharType="begin" w:fldLock="1"/>
      </w:r>
      <w:r w:rsidR="00FC3E8A" w:rsidRPr="00FC3E8A">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FC3E8A">
        <w:rPr>
          <w:lang w:val="en-ID"/>
        </w:rPr>
        <w:fldChar w:fldCharType="separate"/>
      </w:r>
      <w:r w:rsidR="00FC3E8A" w:rsidRPr="00FC3E8A">
        <w:rPr>
          <w:noProof/>
          <w:lang w:val="it-IT"/>
        </w:rPr>
        <w:t>(Sirait et al., 2022)</w:t>
      </w:r>
      <w:r w:rsidR="00FC3E8A">
        <w:rPr>
          <w:lang w:val="en-ID"/>
        </w:rPr>
        <w:fldChar w:fldCharType="end"/>
      </w:r>
      <w:r w:rsidR="00FC3E8A" w:rsidRPr="00FC3E8A">
        <w:rPr>
          <w:lang w:val="it-IT"/>
        </w:rPr>
        <w:t xml:space="preserve">. </w:t>
      </w:r>
      <w:r w:rsidR="00FC3E8A" w:rsidRPr="00CC1A05">
        <w:rPr>
          <w:lang w:val="it-IT"/>
        </w:rPr>
        <w:t xml:space="preserve">Pelanggaran dalam bentuk kampanye di media sosial menjadi yang </w:t>
      </w:r>
      <w:r w:rsidR="00FC3E8A" w:rsidRPr="00CC1A05">
        <w:rPr>
          <w:lang w:val="it-IT"/>
        </w:rPr>
        <w:lastRenderedPageBreak/>
        <w:t xml:space="preserve">terbanyak. </w:t>
      </w:r>
      <w:r w:rsidR="00FC3E8A" w:rsidRPr="00815F92">
        <w:rPr>
          <w:lang w:val="it-IT"/>
        </w:rPr>
        <w:t>Selain itu pelanggaran yang sama juga tercatat telah terjadi pada pemilihan presiden 2019.</w:t>
      </w:r>
      <w:r w:rsidR="00FC3E8A">
        <w:rPr>
          <w:lang w:val="it-IT"/>
        </w:rPr>
        <w:t xml:space="preserve"> </w:t>
      </w:r>
      <w:r w:rsidR="00FC3E8A" w:rsidRPr="003D6EFD">
        <w:rPr>
          <w:lang w:val="it-IT"/>
        </w:rPr>
        <w:t>Hal ini tidak sejalan dengan apa yang tertuang dalam UU No 7 Tahun 2017,</w:t>
      </w:r>
      <w:r w:rsidR="00FC3E8A">
        <w:rPr>
          <w:lang w:val="it-IT"/>
        </w:rPr>
        <w:t xml:space="preserve"> dimana </w:t>
      </w:r>
      <w:r w:rsidR="00FC3E8A" w:rsidRPr="003D6EFD">
        <w:rPr>
          <w:lang w:val="it-IT"/>
        </w:rPr>
        <w:t xml:space="preserve">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rovinsi, </w:t>
      </w:r>
      <w:r w:rsidR="00FC3E8A">
        <w:rPr>
          <w:lang w:val="it-IT"/>
        </w:rPr>
        <w:t>P</w:t>
      </w:r>
      <w:r w:rsidR="00FC3E8A" w:rsidRPr="003D6EFD">
        <w:rPr>
          <w:lang w:val="it-IT"/>
        </w:rPr>
        <w:t xml:space="preserve">emerintah </w:t>
      </w:r>
      <w:r w:rsidR="00FC3E8A">
        <w:rPr>
          <w:lang w:val="it-IT"/>
        </w:rPr>
        <w:t>K</w:t>
      </w:r>
      <w:r w:rsidR="00FC3E8A" w:rsidRPr="003D6EFD">
        <w:rPr>
          <w:lang w:val="it-IT"/>
        </w:rPr>
        <w:t>abupaten/</w:t>
      </w:r>
      <w:r w:rsidR="00FC3E8A">
        <w:rPr>
          <w:lang w:val="it-IT"/>
        </w:rPr>
        <w:t>K</w:t>
      </w:r>
      <w:r w:rsidR="00FC3E8A" w:rsidRPr="003D6EFD">
        <w:rPr>
          <w:lang w:val="it-IT"/>
        </w:rPr>
        <w:t xml:space="preserve">ota, </w:t>
      </w:r>
      <w:r w:rsidR="00FC3E8A">
        <w:rPr>
          <w:lang w:val="it-IT"/>
        </w:rPr>
        <w:t>K</w:t>
      </w:r>
      <w:r w:rsidR="00FC3E8A" w:rsidRPr="003D6EFD">
        <w:rPr>
          <w:lang w:val="it-IT"/>
        </w:rPr>
        <w:t xml:space="preserve">ecamatan, </w:t>
      </w:r>
      <w:r w:rsidR="00FC3E8A">
        <w:rPr>
          <w:lang w:val="it-IT"/>
        </w:rPr>
        <w:t>K</w:t>
      </w:r>
      <w:r w:rsidR="00FC3E8A" w:rsidRPr="003D6EFD">
        <w:rPr>
          <w:lang w:val="it-IT"/>
        </w:rPr>
        <w:t>elurahan/</w:t>
      </w:r>
      <w:r w:rsidR="00FC3E8A">
        <w:rPr>
          <w:lang w:val="it-IT"/>
        </w:rPr>
        <w:t>D</w:t>
      </w:r>
      <w:r w:rsidR="00FC3E8A" w:rsidRPr="003D6EFD">
        <w:rPr>
          <w:lang w:val="it-IT"/>
        </w:rPr>
        <w:t xml:space="preserve">esa, Tentara Nasional Indonesia dan Kepolisian Negara republik Indonesia dilarang melakukan tindakan yang dapat menguntungkan atau merugikan Peserta </w:t>
      </w:r>
      <w:r w:rsidR="00FC3E8A">
        <w:rPr>
          <w:lang w:val="it-IT"/>
        </w:rPr>
        <w:t>Pemilu</w:t>
      </w:r>
      <w:r w:rsidR="00FC3E8A" w:rsidRPr="003D6EFD">
        <w:rPr>
          <w:lang w:val="it-IT"/>
        </w:rPr>
        <w:t xml:space="preserve"> </w:t>
      </w:r>
      <w:r w:rsidR="00FC3E8A">
        <w:rPr>
          <w:lang w:val="en-ID"/>
        </w:rPr>
        <w:fldChar w:fldCharType="begin" w:fldLock="1"/>
      </w:r>
      <w:r w:rsidR="00FC3E8A">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C3E8A">
        <w:rPr>
          <w:lang w:val="en-ID"/>
        </w:rPr>
        <w:fldChar w:fldCharType="separate"/>
      </w:r>
      <w:r w:rsidR="00FC3E8A" w:rsidRPr="003D6EFD">
        <w:rPr>
          <w:noProof/>
          <w:lang w:val="it-IT"/>
        </w:rPr>
        <w:t>(DPR RI, 2017)</w:t>
      </w:r>
      <w:r w:rsidR="00FC3E8A">
        <w:rPr>
          <w:lang w:val="en-ID"/>
        </w:rPr>
        <w:fldChar w:fldCharType="end"/>
      </w:r>
      <w:r w:rsidR="00FC3E8A"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158B0085" w:rsidR="0044067D" w:rsidRDefault="0059049B" w:rsidP="00916618">
      <w:pPr>
        <w:pStyle w:val="ImageandTableCaption"/>
        <w:rPr>
          <w:lang w:val="en-ID"/>
        </w:rPr>
      </w:pPr>
      <w:bookmarkStart w:id="14" w:name="_Toc160717618"/>
      <w:r>
        <w:t xml:space="preserve">Gambar 1. </w:t>
      </w:r>
      <w:r>
        <w:fldChar w:fldCharType="begin"/>
      </w:r>
      <w:r>
        <w:instrText xml:space="preserve"> SEQ Gambar_1. \* ARABIC </w:instrText>
      </w:r>
      <w:r>
        <w:fldChar w:fldCharType="separate"/>
      </w:r>
      <w:r w:rsidR="004B0B00">
        <w:rPr>
          <w:noProof/>
        </w:rPr>
        <w:t>1</w:t>
      </w:r>
      <w:r>
        <w:rPr>
          <w:noProof/>
        </w:rPr>
        <w:fldChar w:fldCharType="end"/>
      </w:r>
      <w:r>
        <w:t xml:space="preserve"> </w:t>
      </w:r>
      <w:r w:rsidR="00C05BA5">
        <w:t>Skor integritas Pemilu</w:t>
      </w:r>
      <w:r w:rsidRPr="00DC4737">
        <w:t xml:space="preserve"> berdasarkan kawasan dari waktu ke waktu 1990-2018, </w:t>
      </w:r>
      <w:r w:rsidR="00776405">
        <w:t>rentang nilai</w:t>
      </w:r>
      <w:r w:rsidRPr="00DC4737">
        <w:t xml:space="preserve"> 0-4 (Van Ham, 2020).</w:t>
      </w:r>
      <w:bookmarkEnd w:id="14"/>
    </w:p>
    <w:p w14:paraId="186DE006" w14:textId="0E342CB1" w:rsidR="00EE5652" w:rsidRPr="001926DF" w:rsidRDefault="008652CC" w:rsidP="002D1099">
      <w:pPr>
        <w:rPr>
          <w:lang w:val="en-ID"/>
        </w:rPr>
      </w:pPr>
      <w:r w:rsidRPr="00FC3E8A">
        <w:rPr>
          <w:lang w:val="en-ID"/>
        </w:rPr>
        <w:t xml:space="preserve">Kemudian berdasarkan data </w:t>
      </w:r>
      <w:r w:rsidRPr="00FC3E8A">
        <w:rPr>
          <w:i/>
          <w:iCs/>
          <w:lang w:val="en-ID"/>
        </w:rPr>
        <w:t>post-</w:t>
      </w:r>
      <w:r w:rsidR="005F4312" w:rsidRPr="00FC3E8A">
        <w:rPr>
          <w:i/>
          <w:iCs/>
          <w:lang w:val="en-ID"/>
        </w:rPr>
        <w:t>f</w:t>
      </w:r>
      <w:r w:rsidRPr="00FC3E8A">
        <w:rPr>
          <w:i/>
          <w:iCs/>
          <w:lang w:val="en-ID"/>
        </w:rPr>
        <w:t xml:space="preserve">actum </w:t>
      </w:r>
      <w:r w:rsidR="007871D5" w:rsidRPr="00FC3E8A">
        <w:rPr>
          <w:lang w:val="en-ID"/>
        </w:rPr>
        <w:t>Pemilu</w:t>
      </w:r>
      <w:r w:rsidRPr="00FC3E8A">
        <w:rPr>
          <w:lang w:val="en-ID"/>
        </w:rPr>
        <w:t xml:space="preserve"> sebelumnya</w:t>
      </w:r>
      <w:r w:rsidR="00FA7CA6" w:rsidRPr="00FC3E8A">
        <w:rPr>
          <w:lang w:val="en-ID"/>
        </w:rPr>
        <w:t>, periode 2017-2020,</w:t>
      </w:r>
      <w:r w:rsidRPr="00FC3E8A">
        <w:rPr>
          <w:lang w:val="en-ID"/>
        </w:rPr>
        <w:t xml:space="preserve"> yang disusun Bawaslu </w:t>
      </w:r>
      <w:r w:rsidR="00702EEB" w:rsidRPr="00FC3E8A">
        <w:rPr>
          <w:lang w:val="en-ID"/>
        </w:rPr>
        <w:t xml:space="preserve">ke </w:t>
      </w:r>
      <w:r w:rsidRPr="00FC3E8A">
        <w:rPr>
          <w:lang w:val="en-ID"/>
        </w:rPr>
        <w:t xml:space="preserve">dalam Indeks Kerawanan </w:t>
      </w:r>
      <w:r w:rsidR="007871D5" w:rsidRPr="00FC3E8A">
        <w:rPr>
          <w:lang w:val="en-ID"/>
        </w:rPr>
        <w:t>Pemilu</w:t>
      </w:r>
      <w:r w:rsidRPr="00FC3E8A">
        <w:rPr>
          <w:lang w:val="en-ID"/>
        </w:rPr>
        <w:t xml:space="preserve"> (IKP), </w:t>
      </w:r>
      <w:r w:rsidR="00B83D26" w:rsidRPr="00FC3E8A">
        <w:rPr>
          <w:lang w:val="en-ID"/>
        </w:rPr>
        <w:t xml:space="preserve">menunjukkan </w:t>
      </w:r>
      <w:r w:rsidR="002E15DE" w:rsidRPr="00FC3E8A">
        <w:rPr>
          <w:lang w:val="en-ID"/>
        </w:rPr>
        <w:t xml:space="preserve">selama tahun 2017-2020 masih banyak masalah yang harus dihadapi </w:t>
      </w:r>
      <w:r w:rsidR="001C7CBA" w:rsidRPr="00FC3E8A">
        <w:rPr>
          <w:lang w:val="en-ID"/>
        </w:rPr>
        <w:t xml:space="preserve">yang berkaitan </w:t>
      </w:r>
      <w:r w:rsidR="00196029" w:rsidRPr="00FC3E8A">
        <w:rPr>
          <w:lang w:val="en-ID"/>
        </w:rPr>
        <w:t xml:space="preserve">dengan </w:t>
      </w:r>
      <w:r w:rsidR="009D73B4" w:rsidRPr="00FC3E8A">
        <w:rPr>
          <w:lang w:val="en-ID"/>
        </w:rPr>
        <w:t>D</w:t>
      </w:r>
      <w:r w:rsidR="008B5D53" w:rsidRPr="00FC3E8A">
        <w:rPr>
          <w:lang w:val="en-ID"/>
        </w:rPr>
        <w:t xml:space="preserve">imensi Penyelenggaraan </w:t>
      </w:r>
      <w:r w:rsidR="007871D5" w:rsidRPr="00FC3E8A">
        <w:rPr>
          <w:lang w:val="en-ID"/>
        </w:rPr>
        <w:t>Pemilu</w:t>
      </w:r>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04082" w:rsidRPr="001926DF">
        <w:rPr>
          <w:lang w:val="en-ID"/>
        </w:rPr>
        <w:t xml:space="preserve">Hal ini dikhawatirkan masih akan berlangsung ketika </w:t>
      </w:r>
      <w:r w:rsidR="007871D5" w:rsidRPr="001926DF">
        <w:rPr>
          <w:lang w:val="en-ID"/>
        </w:rPr>
        <w:t>Pemilu</w:t>
      </w:r>
      <w:r w:rsidR="00404082" w:rsidRPr="001926DF">
        <w:rPr>
          <w:lang w:val="en-ID"/>
        </w:rPr>
        <w:t xml:space="preserve"> serentak 2024 diselenggarakan.</w:t>
      </w:r>
      <w:r w:rsidR="00F479C6" w:rsidRPr="001926DF">
        <w:rPr>
          <w:lang w:val="en-ID"/>
        </w:rPr>
        <w:t xml:space="preserve"> </w:t>
      </w:r>
      <w:r w:rsidR="00DE1CFE" w:rsidRPr="001926DF">
        <w:rPr>
          <w:lang w:val="en-ID"/>
        </w:rPr>
        <w:t xml:space="preserve">IKP mengelompokan </w:t>
      </w:r>
      <w:r w:rsidR="00085461" w:rsidRPr="001926DF">
        <w:rPr>
          <w:lang w:val="en-ID"/>
        </w:rPr>
        <w:t>indikator</w:t>
      </w:r>
      <w:r w:rsidR="00DE1CFE" w:rsidRPr="001926DF">
        <w:rPr>
          <w:lang w:val="en-ID"/>
        </w:rPr>
        <w:t xml:space="preserve"> pelanggaran </w:t>
      </w:r>
      <w:r w:rsidR="007871D5" w:rsidRPr="001926DF">
        <w:rPr>
          <w:lang w:val="en-ID"/>
        </w:rPr>
        <w:t>Pemilu</w:t>
      </w:r>
      <w:r w:rsidR="00DE1CFE" w:rsidRPr="001926DF">
        <w:rPr>
          <w:lang w:val="en-ID"/>
        </w:rPr>
        <w:t xml:space="preserve"> ke dalam 4 dimensi, yaitu: (a) Dimensi </w:t>
      </w:r>
      <w:r w:rsidR="00B742E1" w:rsidRPr="001926DF">
        <w:rPr>
          <w:lang w:val="en-ID"/>
        </w:rPr>
        <w:t>S</w:t>
      </w:r>
      <w:r w:rsidR="00DE1CFE" w:rsidRPr="001926DF">
        <w:rPr>
          <w:lang w:val="en-ID"/>
        </w:rPr>
        <w:t xml:space="preserve">osial </w:t>
      </w:r>
      <w:r w:rsidR="00B742E1" w:rsidRPr="001926DF">
        <w:rPr>
          <w:lang w:val="en-ID"/>
        </w:rPr>
        <w:t>P</w:t>
      </w:r>
      <w:r w:rsidR="00DE1CFE" w:rsidRPr="001926DF">
        <w:rPr>
          <w:lang w:val="en-ID"/>
        </w:rPr>
        <w:t xml:space="preserve">olitik </w:t>
      </w:r>
      <w:r w:rsidR="00B742E1" w:rsidRPr="001926DF">
        <w:rPr>
          <w:lang w:val="en-ID"/>
        </w:rPr>
        <w:t xml:space="preserve">yang berkaitan dengan penggunaan otoritas penyelenggara negara dan penyelenggara </w:t>
      </w:r>
      <w:r w:rsidR="007871D5" w:rsidRPr="001926DF">
        <w:rPr>
          <w:lang w:val="en-ID"/>
        </w:rPr>
        <w:t>Pemilu</w:t>
      </w:r>
      <w:r w:rsidR="00B742E1" w:rsidRPr="001926DF">
        <w:rPr>
          <w:lang w:val="en-ID"/>
        </w:rPr>
        <w:t>, (b)</w:t>
      </w:r>
      <w:r w:rsidR="00DE1CFE" w:rsidRPr="001926DF">
        <w:rPr>
          <w:lang w:val="en-ID"/>
        </w:rPr>
        <w:t xml:space="preserve"> </w:t>
      </w:r>
      <w:r w:rsidR="00B742E1" w:rsidRPr="001926DF">
        <w:rPr>
          <w:lang w:val="en-ID"/>
        </w:rPr>
        <w:t xml:space="preserve">Dimensi </w:t>
      </w:r>
      <w:r w:rsidR="001E453E" w:rsidRPr="001926DF">
        <w:rPr>
          <w:lang w:val="en-ID"/>
        </w:rPr>
        <w:t xml:space="preserve">Penyelenggaraan </w:t>
      </w:r>
      <w:r w:rsidR="007871D5" w:rsidRPr="001926DF">
        <w:rPr>
          <w:lang w:val="en-ID"/>
        </w:rPr>
        <w:t>Pemilu</w:t>
      </w:r>
      <w:r w:rsidR="001E453E" w:rsidRPr="001926DF">
        <w:rPr>
          <w:lang w:val="en-ID"/>
        </w:rPr>
        <w:t xml:space="preserve"> </w:t>
      </w:r>
      <w:r w:rsidR="00EC07F2" w:rsidRPr="001926DF">
        <w:rPr>
          <w:lang w:val="en-ID"/>
        </w:rPr>
        <w:t xml:space="preserve">yang berkaitan dengan kegiatan atau tahapan di dalam </w:t>
      </w:r>
      <w:r w:rsidR="007871D5" w:rsidRPr="001926DF">
        <w:rPr>
          <w:lang w:val="en-ID"/>
        </w:rPr>
        <w:t>Pemilu</w:t>
      </w:r>
      <w:r w:rsidR="00BD7328" w:rsidRPr="001926DF">
        <w:rPr>
          <w:lang w:val="en-ID"/>
        </w:rPr>
        <w:t xml:space="preserve"> mulai dari </w:t>
      </w:r>
      <w:r w:rsidR="00232DD1" w:rsidRPr="001926DF">
        <w:rPr>
          <w:lang w:val="en-ID"/>
        </w:rPr>
        <w:t xml:space="preserve">pendaftaran pemilih, </w:t>
      </w:r>
      <w:r w:rsidR="00BD7328" w:rsidRPr="001926DF">
        <w:rPr>
          <w:lang w:val="en-ID"/>
        </w:rPr>
        <w:t>kampanye</w:t>
      </w:r>
      <w:r w:rsidR="00232DD1" w:rsidRPr="001926DF">
        <w:rPr>
          <w:lang w:val="en-ID"/>
        </w:rPr>
        <w:t xml:space="preserve">, pemungutan suara, </w:t>
      </w:r>
      <w:r w:rsidR="00BD7328" w:rsidRPr="001926DF">
        <w:rPr>
          <w:lang w:val="en-ID"/>
        </w:rPr>
        <w:t>ajudikasi,</w:t>
      </w:r>
      <w:r w:rsidR="00232DD1" w:rsidRPr="001926DF">
        <w:rPr>
          <w:lang w:val="en-ID"/>
        </w:rPr>
        <w:t xml:space="preserve"> sampai dengan </w:t>
      </w:r>
      <w:r w:rsidR="00DA25AE" w:rsidRPr="001926DF">
        <w:rPr>
          <w:lang w:val="en-ID"/>
        </w:rPr>
        <w:t>pengawasan</w:t>
      </w:r>
      <w:r w:rsidR="00873770" w:rsidRPr="001926DF">
        <w:rPr>
          <w:lang w:val="en-ID"/>
        </w:rPr>
        <w:t xml:space="preserve">, </w:t>
      </w:r>
      <w:r w:rsidR="00BD7328" w:rsidRPr="001926DF">
        <w:rPr>
          <w:lang w:val="en-ID"/>
        </w:rPr>
        <w:t>(c)</w:t>
      </w:r>
      <w:r w:rsidR="00F55F37" w:rsidRPr="001926DF">
        <w:rPr>
          <w:lang w:val="en-ID"/>
        </w:rPr>
        <w:t xml:space="preserve"> Dimensi Partisipasi </w:t>
      </w:r>
      <w:r w:rsidR="00232DD1" w:rsidRPr="001926DF">
        <w:rPr>
          <w:lang w:val="en-ID"/>
        </w:rPr>
        <w:t xml:space="preserve">terkait dengan hak </w:t>
      </w:r>
      <w:r w:rsidR="00696BBE" w:rsidRPr="001926DF">
        <w:rPr>
          <w:lang w:val="en-ID"/>
        </w:rPr>
        <w:t xml:space="preserve">warga </w:t>
      </w:r>
      <w:r w:rsidR="00696BBE" w:rsidRPr="001926DF">
        <w:rPr>
          <w:lang w:val="en-ID"/>
        </w:rPr>
        <w:lastRenderedPageBreak/>
        <w:t xml:space="preserve">negara untuk </w:t>
      </w:r>
      <w:r w:rsidR="00420CCD" w:rsidRPr="001926DF">
        <w:rPr>
          <w:lang w:val="en-ID"/>
        </w:rPr>
        <w:t xml:space="preserve">memberikan </w:t>
      </w:r>
      <w:r w:rsidR="00232DD1" w:rsidRPr="001926DF">
        <w:rPr>
          <w:lang w:val="en-ID"/>
        </w:rPr>
        <w:t xml:space="preserve">suara </w:t>
      </w:r>
      <w:r w:rsidR="00F55F37" w:rsidRPr="001926DF">
        <w:rPr>
          <w:lang w:val="en-ID"/>
        </w:rPr>
        <w:t>dan (d) Dimensi Kontestasi</w:t>
      </w:r>
      <w:r w:rsidR="00560D72" w:rsidRPr="001926DF">
        <w:rPr>
          <w:lang w:val="en-ID"/>
        </w:rPr>
        <w:t xml:space="preserve"> terkait dengan hak warga negara untuk berkontestasi menjadi peserta </w:t>
      </w:r>
      <w:r w:rsidR="007871D5" w:rsidRPr="001926DF">
        <w:rPr>
          <w:lang w:val="en-ID"/>
        </w:rPr>
        <w:t>Pemilu</w:t>
      </w:r>
      <w:r w:rsidR="00325E23" w:rsidRPr="001926DF">
        <w:rPr>
          <w:lang w:val="en-ID"/>
        </w:rPr>
        <w:t>.</w:t>
      </w:r>
    </w:p>
    <w:p w14:paraId="78EAB208" w14:textId="134AFCA9" w:rsidR="00FB62D8" w:rsidRPr="001926DF" w:rsidRDefault="00B83D26" w:rsidP="00782EA3">
      <w:pPr>
        <w:rPr>
          <w:lang w:val="en-ID"/>
        </w:rPr>
      </w:pPr>
      <w:r w:rsidRPr="001926DF">
        <w:rPr>
          <w:lang w:val="en-ID"/>
        </w:rPr>
        <w:t xml:space="preserve">IKP disajikan dalam bentuk </w:t>
      </w:r>
      <w:r w:rsidR="009E3928" w:rsidRPr="001926DF">
        <w:rPr>
          <w:lang w:val="en-ID"/>
        </w:rPr>
        <w:t xml:space="preserve">pemeringkatan </w:t>
      </w:r>
      <w:r w:rsidR="00FA670F" w:rsidRPr="001926DF">
        <w:rPr>
          <w:lang w:val="en-ID"/>
        </w:rPr>
        <w:t>daerah</w:t>
      </w:r>
      <w:r w:rsidR="00D04F4A" w:rsidRPr="001926DF">
        <w:rPr>
          <w:lang w:val="en-ID"/>
        </w:rPr>
        <w:t xml:space="preserve"> tingkat</w:t>
      </w:r>
      <w:r w:rsidR="00164E8B" w:rsidRPr="001926DF">
        <w:rPr>
          <w:lang w:val="en-ID"/>
        </w:rPr>
        <w:t xml:space="preserve"> </w:t>
      </w:r>
      <w:r w:rsidRPr="001926DF">
        <w:rPr>
          <w:lang w:val="en-ID"/>
        </w:rPr>
        <w:t>provinsi dan kabupaten/kot</w:t>
      </w:r>
      <w:r w:rsidR="00697DB4" w:rsidRPr="001926DF">
        <w:rPr>
          <w:lang w:val="en-ID"/>
        </w:rPr>
        <w:t>a, yang dikelompokkan ke dalam 3 tingkat kategori kerawanan (a) tinggi, (b) sedang, dan (c) rendah</w:t>
      </w:r>
      <w:r w:rsidRPr="001926DF">
        <w:rPr>
          <w:lang w:val="en-ID"/>
        </w:rPr>
        <w:t xml:space="preserve">. </w:t>
      </w:r>
      <w:r w:rsidR="009659ED" w:rsidRPr="001926DF">
        <w:rPr>
          <w:lang w:val="en-ID"/>
        </w:rPr>
        <w:t>Dimana DKI Jakarta</w:t>
      </w:r>
      <w:r w:rsidR="002D145C" w:rsidRPr="001926DF">
        <w:rPr>
          <w:lang w:val="en-ID"/>
        </w:rPr>
        <w:t xml:space="preserve"> (dengan skor IKP 88,95)</w:t>
      </w:r>
      <w:r w:rsidR="009659ED" w:rsidRPr="001926DF">
        <w:rPr>
          <w:lang w:val="en-ID"/>
        </w:rPr>
        <w:t>, Sulawesi Utara</w:t>
      </w:r>
      <w:r w:rsidR="00E154FB" w:rsidRPr="001926DF">
        <w:rPr>
          <w:lang w:val="en-ID"/>
        </w:rPr>
        <w:t xml:space="preserve"> (87,48)</w:t>
      </w:r>
      <w:r w:rsidR="009659ED" w:rsidRPr="001926DF">
        <w:rPr>
          <w:lang w:val="en-ID"/>
        </w:rPr>
        <w:t>, Maluku Utara</w:t>
      </w:r>
      <w:r w:rsidR="00EB29CD" w:rsidRPr="001926DF">
        <w:rPr>
          <w:lang w:val="en-ID"/>
        </w:rPr>
        <w:t xml:space="preserve"> (84,86)</w:t>
      </w:r>
      <w:r w:rsidR="009659ED" w:rsidRPr="001926DF">
        <w:rPr>
          <w:lang w:val="en-ID"/>
        </w:rPr>
        <w:t>, Jawa Barat</w:t>
      </w:r>
      <w:r w:rsidR="00EB29CD" w:rsidRPr="001926DF">
        <w:rPr>
          <w:lang w:val="en-ID"/>
        </w:rPr>
        <w:t xml:space="preserve"> (77,04)</w:t>
      </w:r>
      <w:r w:rsidR="009659ED" w:rsidRPr="001926DF">
        <w:rPr>
          <w:lang w:val="en-ID"/>
        </w:rPr>
        <w:t>, Kalimantan Timur</w:t>
      </w:r>
      <w:r w:rsidR="00F466D5" w:rsidRPr="001926DF">
        <w:rPr>
          <w:lang w:val="en-ID"/>
        </w:rPr>
        <w:t xml:space="preserve"> </w:t>
      </w:r>
      <w:r w:rsidR="00EB29CD" w:rsidRPr="001926DF">
        <w:rPr>
          <w:lang w:val="en-ID"/>
        </w:rPr>
        <w:t xml:space="preserve">(77,04) </w:t>
      </w:r>
      <w:r w:rsidR="00F466D5" w:rsidRPr="001926DF">
        <w:rPr>
          <w:lang w:val="en-ID"/>
        </w:rPr>
        <w:t>masuk sebagai 5 provinsi dengan tingkat kerawanan tertinggi</w:t>
      </w:r>
      <w:r w:rsidR="009659ED" w:rsidRPr="001926DF">
        <w:rPr>
          <w:lang w:val="en-ID"/>
        </w:rPr>
        <w:t xml:space="preserve">. </w:t>
      </w:r>
      <w:r w:rsidR="00C63D6D" w:rsidRPr="001926DF">
        <w:rPr>
          <w:lang w:val="en-ID"/>
        </w:rPr>
        <w:t>Sedangkan pada tingkat kabupaten/kota, 5 kabupaten/kota yang masuk dalam provinsi Papua dan Papua Barat teridentifikasi masuk dalam jajaran daerah dengan tingkat kerawanan tinggi.</w:t>
      </w:r>
      <w:r w:rsidR="006873D7" w:rsidRPr="001926DF">
        <w:rPr>
          <w:lang w:val="en-ID"/>
        </w:rPr>
        <w:t xml:space="preserve"> </w:t>
      </w:r>
      <w:r w:rsidR="00782EA3" w:rsidRPr="00782EA3">
        <w:rPr>
          <w:lang w:val="en-ID"/>
        </w:rPr>
        <w:t>Gambar</w:t>
      </w:r>
      <w:r w:rsidR="001E05B6" w:rsidRPr="00782EA3">
        <w:rPr>
          <w:lang w:val="en-ID"/>
        </w:rPr>
        <w:t xml:space="preserve"> 1.</w:t>
      </w:r>
      <w:r w:rsidR="00782EA3">
        <w:rPr>
          <w:lang w:val="en-ID"/>
        </w:rPr>
        <w:t>2</w:t>
      </w:r>
      <w:r w:rsidR="001E05B6" w:rsidRPr="00782EA3">
        <w:rPr>
          <w:lang w:val="en-ID"/>
        </w:rPr>
        <w:t xml:space="preserve"> menunjukkan sebaran tingkat kerawanan berdasarkan jenis dimensi untuk tingkat provinsi. </w:t>
      </w:r>
      <w:r w:rsidR="001E05B6" w:rsidRPr="001926DF">
        <w:rPr>
          <w:lang w:val="en-ID"/>
        </w:rPr>
        <w:t>S</w:t>
      </w:r>
      <w:r w:rsidR="006144D2" w:rsidRPr="001926DF">
        <w:rPr>
          <w:lang w:val="en-ID"/>
        </w:rPr>
        <w:t>ementara</w:t>
      </w:r>
      <w:r w:rsidR="001E05B6" w:rsidRPr="001926DF">
        <w:rPr>
          <w:lang w:val="en-ID"/>
        </w:rPr>
        <w:t xml:space="preserve">, </w:t>
      </w:r>
      <w:r w:rsidR="00845DEE" w:rsidRPr="001926DF">
        <w:rPr>
          <w:lang w:val="en-ID"/>
        </w:rPr>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menunjukkan daerah yang masuk ke dalam kategori kerawanan tinggi yang dipetakan berdasarkan dimensi kerawanannya</w:t>
      </w:r>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17F672D"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4B0B00">
        <w:rPr>
          <w:noProof/>
        </w:rPr>
        <w:t>2</w:t>
      </w:r>
      <w:r w:rsidRPr="00916618">
        <w:fldChar w:fldCharType="end"/>
      </w:r>
      <w:r w:rsidRPr="00916618">
        <w:t xml:space="preserve"> Distribusi kategori kerawanan berdasarkan jenis dimensi untuk tingkat provinsi</w:t>
      </w:r>
      <w:r w:rsidR="00313671" w:rsidRPr="00916618">
        <w:t xml:space="preserve"> (Sumber: IKP 2024, Bawaslu)</w:t>
      </w:r>
      <w:bookmarkEnd w:id="15"/>
    </w:p>
    <w:p w14:paraId="74085E13" w14:textId="77777777" w:rsidR="00916618" w:rsidRPr="00916618" w:rsidRDefault="00916618" w:rsidP="00916618">
      <w:pPr>
        <w:pStyle w:val="ImageandTableCaption"/>
      </w:pPr>
    </w:p>
    <w:p w14:paraId="72361573" w14:textId="7AC8815A" w:rsidR="00692C76" w:rsidRDefault="00692C76" w:rsidP="00916618">
      <w:pPr>
        <w:pStyle w:val="ImageandTableCaption"/>
      </w:pPr>
      <w:bookmarkStart w:id="16" w:name="_Toc160717673"/>
      <w:r>
        <w:t xml:space="preserve">Tabel 1. </w:t>
      </w:r>
      <w:r>
        <w:fldChar w:fldCharType="begin"/>
      </w:r>
      <w:r>
        <w:instrText xml:space="preserve"> SEQ Tabel_1. \* ARABIC </w:instrText>
      </w:r>
      <w:r>
        <w:fldChar w:fldCharType="separate"/>
      </w:r>
      <w:r w:rsidR="004B0B00">
        <w:rPr>
          <w:noProof/>
        </w:rPr>
        <w:t>1</w:t>
      </w:r>
      <w:r>
        <w:fldChar w:fldCharType="end"/>
      </w:r>
      <w:r>
        <w:t xml:space="preserve"> </w:t>
      </w:r>
      <w:r w:rsidRPr="00781B9E">
        <w:t>Peringkat daerah provinsi dengan tingkat kerawanan tertinggi (rentang skor kerawanan Pemilu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Dimensi Sosial Politik</w:t>
            </w:r>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 xml:space="preserve">Dimensi Penyelenggaraan </w:t>
            </w:r>
            <w:r w:rsidR="007871D5">
              <w:rPr>
                <w:rFonts w:eastAsia="Times New Roman" w:cs="Times New Roman"/>
                <w:b/>
                <w:bCs/>
                <w:color w:val="000000"/>
                <w:sz w:val="20"/>
                <w:szCs w:val="20"/>
                <w:lang w:val="en-ID" w:eastAsia="en-ID"/>
              </w:rPr>
              <w:t>Pemilu</w:t>
            </w:r>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Dimensi Kontestasi</w:t>
            </w:r>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Dimensi Partisipasi</w:t>
            </w:r>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w:t>
            </w:r>
            <w:r w:rsidRPr="00BE2A59">
              <w:rPr>
                <w:rFonts w:eastAsia="Times New Roman" w:cs="Times New Roman"/>
                <w:color w:val="000000"/>
                <w:sz w:val="20"/>
                <w:szCs w:val="20"/>
                <w:lang w:val="en-ID" w:eastAsia="en-ID"/>
              </w:rPr>
              <w:lastRenderedPageBreak/>
              <w:t xml:space="preserve">(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 xml:space="preserve">Kalimantan Selatan </w:t>
            </w:r>
            <w:r w:rsidRPr="00BE2A59">
              <w:rPr>
                <w:rFonts w:eastAsia="Times New Roman" w:cs="Times New Roman"/>
                <w:color w:val="000000"/>
                <w:sz w:val="20"/>
                <w:szCs w:val="20"/>
                <w:lang w:val="en-ID" w:eastAsia="en-ID"/>
              </w:rPr>
              <w:lastRenderedPageBreak/>
              <w:t xml:space="preserve">(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67A5C">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34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189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180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67A5C">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34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189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180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67A5C">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34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189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180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67A5C">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34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189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180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67A5C">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34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189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epulauan Riau (33,95)</w:t>
            </w:r>
          </w:p>
        </w:tc>
        <w:tc>
          <w:tcPr>
            <w:tcW w:w="180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141C8B87" w14:textId="60BD4FB1" w:rsidR="0083710E" w:rsidRPr="00A47F65" w:rsidRDefault="0083710E" w:rsidP="00916618">
      <w:pPr>
        <w:pStyle w:val="ImageandTableCaption"/>
        <w:rPr>
          <w:lang w:val="it-IT"/>
        </w:rPr>
      </w:pPr>
    </w:p>
    <w:p w14:paraId="39981AA3" w14:textId="3B7000B5" w:rsidR="001A6EDE" w:rsidRPr="001A6EDE"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4B0B00">
        <w:rPr>
          <w:noProof/>
          <w:lang w:val="it-IT"/>
        </w:rPr>
        <w:t>2</w:t>
      </w:r>
      <w:r>
        <w:fldChar w:fldCharType="end"/>
      </w:r>
      <w:r w:rsidRPr="001A6EDE">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Dimensi Sosial Politik</w:t>
            </w:r>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 xml:space="preserve">Dimensi Penyelenggaraan </w:t>
            </w:r>
            <w:r w:rsidR="007871D5">
              <w:rPr>
                <w:rFonts w:eastAsia="Times New Roman" w:cs="Times New Roman"/>
                <w:b/>
                <w:bCs/>
                <w:color w:val="000000"/>
                <w:sz w:val="20"/>
                <w:szCs w:val="20"/>
                <w:lang w:val="en-ID" w:eastAsia="en-ID"/>
              </w:rPr>
              <w:t>Pemilu</w:t>
            </w:r>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Dimensi Kontestasi</w:t>
            </w:r>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Dimensi Partisipasi</w:t>
            </w:r>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Banjarbaru, Kalsel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Tolikara,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Banjarbaru, Kalsel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Jayawijaya,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Jateng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Puncak,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Yalimo,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Majalengka,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Kerinci,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Bojonegoro,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Jayawijaya,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Jayawijaya,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Nabir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Malaka, NTT (100) </w:t>
            </w:r>
          </w:p>
        </w:tc>
      </w:tr>
      <w:tr w:rsidR="004A3BD7" w:rsidRPr="004A3BD7" w14:paraId="5538F6C5" w14:textId="77777777" w:rsidTr="00F67A5C">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6"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Intan Jaya, Papua (100) </w:t>
            </w:r>
          </w:p>
        </w:tc>
        <w:tc>
          <w:tcPr>
            <w:tcW w:w="1981"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Jayawijaya, Papua (100) </w:t>
            </w:r>
          </w:p>
        </w:tc>
        <w:tc>
          <w:tcPr>
            <w:tcW w:w="1710"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Banjarbaru, Kalsel (100) </w:t>
            </w:r>
          </w:p>
        </w:tc>
      </w:tr>
      <w:tr w:rsidR="004A3BD7" w:rsidRPr="004A3BD7" w14:paraId="451E625E" w14:textId="77777777" w:rsidTr="00F67A5C">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6"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Sukoharjo, Jateng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Purworejo, Jateng (98,14) </w:t>
            </w:r>
          </w:p>
        </w:tc>
        <w:tc>
          <w:tcPr>
            <w:tcW w:w="1981"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alatiga, Jateng (99,30) </w:t>
            </w:r>
          </w:p>
        </w:tc>
        <w:tc>
          <w:tcPr>
            <w:tcW w:w="1710"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Pekanbaru, Riau (91,72) </w:t>
            </w:r>
          </w:p>
        </w:tc>
      </w:tr>
      <w:tr w:rsidR="004A3BD7" w:rsidRPr="004A3BD7" w14:paraId="7B979702" w14:textId="77777777" w:rsidTr="00F67A5C">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6"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Sarmi, Papua (97,33) </w:t>
            </w:r>
          </w:p>
        </w:tc>
        <w:tc>
          <w:tcPr>
            <w:tcW w:w="1981"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Kabupaten Pandeglang, Banten (98,52)</w:t>
            </w:r>
          </w:p>
        </w:tc>
        <w:tc>
          <w:tcPr>
            <w:tcW w:w="1710"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Nduga, Papua (82,37) </w:t>
            </w:r>
          </w:p>
        </w:tc>
      </w:tr>
      <w:tr w:rsidR="004A3BD7" w:rsidRPr="004A3BD7" w14:paraId="1D6D09B2" w14:textId="77777777" w:rsidTr="00F67A5C">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6"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Batang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Yalimo, Papua (97,22) </w:t>
            </w:r>
          </w:p>
        </w:tc>
        <w:tc>
          <w:tcPr>
            <w:tcW w:w="1981"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Malaka, NTT (97,44) </w:t>
            </w:r>
          </w:p>
        </w:tc>
        <w:tc>
          <w:tcPr>
            <w:tcW w:w="1710"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Mimika, Papua (68,59) </w:t>
            </w:r>
          </w:p>
        </w:tc>
      </w:tr>
      <w:tr w:rsidR="004A3BD7" w:rsidRPr="004A3BD7" w14:paraId="5F44F1F2" w14:textId="77777777" w:rsidTr="00F67A5C">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6"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Kabupaten Mappi,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Kabupaten Pidie, Aceh (94,92)</w:t>
            </w:r>
          </w:p>
        </w:tc>
        <w:tc>
          <w:tcPr>
            <w:tcW w:w="1981"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Kabupaten Tuban, Jatim (96,95)</w:t>
            </w:r>
          </w:p>
        </w:tc>
        <w:tc>
          <w:tcPr>
            <w:tcW w:w="1710"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abupaten Bolaang Mongondow Utara, Sulut </w:t>
            </w:r>
            <w:r w:rsidRPr="004A3BD7">
              <w:rPr>
                <w:rFonts w:eastAsia="Times New Roman" w:cs="Times New Roman"/>
                <w:color w:val="000000"/>
                <w:sz w:val="20"/>
                <w:szCs w:val="20"/>
                <w:lang w:val="en-ID" w:eastAsia="en-ID"/>
              </w:rPr>
              <w:lastRenderedPageBreak/>
              <w:t>(67,71)</w:t>
            </w:r>
          </w:p>
        </w:tc>
      </w:tr>
    </w:tbl>
    <w:p w14:paraId="6324B00D" w14:textId="176EAE06" w:rsidR="00263B09" w:rsidRDefault="00263B09" w:rsidP="00F62C43">
      <w:pPr>
        <w:rPr>
          <w:lang w:val="en-ID"/>
        </w:rPr>
      </w:pPr>
    </w:p>
    <w:p w14:paraId="12C4541C" w14:textId="7A94F2E0"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integritas</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1A96913D" w14:textId="2D50230B" w:rsidR="005F4239" w:rsidRDefault="00B25D61" w:rsidP="00970B5C">
      <w:pPr>
        <w:rPr>
          <w:lang w:val="it-IT"/>
        </w:rPr>
      </w:pPr>
      <w:r w:rsidRPr="00B25D61">
        <w:rPr>
          <w:lang w:val="it-IT"/>
        </w:rPr>
        <w:t>Kemudian ditamb</w:t>
      </w:r>
      <w:r>
        <w:rPr>
          <w:lang w:val="it-IT"/>
        </w:rPr>
        <w:t xml:space="preserve">ah </w:t>
      </w:r>
      <w:r w:rsidR="00D204F0">
        <w:rPr>
          <w:lang w:val="it-IT"/>
        </w:rPr>
        <w:t xml:space="preserve">dengan </w:t>
      </w:r>
      <w:r>
        <w:rPr>
          <w:lang w:val="it-IT"/>
        </w:rPr>
        <w:t>adanya p</w:t>
      </w:r>
      <w:r w:rsidR="005F4239" w:rsidRPr="00B25D61">
        <w:rPr>
          <w:lang w:val="it-IT"/>
        </w:rPr>
        <w:t>ernyataan, putusan dan kabar seperti: (a) Pernyataan Presiden Jokowi yang akan cawe-cawe dalam Pemilu 2024</w:t>
      </w:r>
      <w:r w:rsidR="00C33946" w:rsidRPr="00C33946">
        <w:rPr>
          <w:lang w:val="it-IT"/>
        </w:rPr>
        <w:t>,</w:t>
      </w:r>
      <w:r w:rsidR="005F4239" w:rsidRPr="00B25D61">
        <w:rPr>
          <w:lang w:val="it-IT"/>
        </w:rPr>
        <w:t xml:space="preserve"> </w:t>
      </w:r>
      <w:r w:rsidR="005F4239" w:rsidRPr="005F4239">
        <w:rPr>
          <w:lang w:val="it-IT"/>
        </w:rPr>
        <w:t>(b) Putusan Majelis Kehormatan Makamah Konstitusi (MKMK) yang menyatakan Makamah Konstitusi (MK) telah melakukan pelanggaran kode etik dalam menghasilkan produk putusan 90/PUU-XXI/2023, yang mengubah batas usia calon Presiden atau calon Wakil Presiden</w:t>
      </w:r>
      <w:r w:rsidR="000F765A">
        <w:rPr>
          <w:rStyle w:val="FootnoteReference"/>
          <w:lang w:val="en-ID"/>
        </w:rPr>
        <w:footnoteReference w:id="3"/>
      </w:r>
      <w:r w:rsidR="00C33946">
        <w:rPr>
          <w:lang w:val="it-IT"/>
        </w:rPr>
        <w:t>,</w:t>
      </w:r>
      <w:r w:rsidR="005F4239" w:rsidRPr="005F4239">
        <w:rPr>
          <w:lang w:val="it-IT"/>
        </w:rPr>
        <w:t xml:space="preserve"> (</w:t>
      </w:r>
      <w:r w:rsidR="00BA4712">
        <w:rPr>
          <w:lang w:val="it-IT"/>
        </w:rPr>
        <w:t>c</w:t>
      </w:r>
      <w:r w:rsidR="005F4239" w:rsidRPr="005F4239">
        <w:rPr>
          <w:lang w:val="it-IT"/>
        </w:rPr>
        <w:t>) Adanya laporan dari Koalisi Masyarakat Sipil Kawal Pemilu Bersih yang tidak ditindaklanjuti oleh DKPP terkait dugaan kecurangan proses verifikasi peserta Pemilu oleh KPU</w:t>
      </w:r>
      <w:r w:rsidR="005F4239">
        <w:rPr>
          <w:rStyle w:val="FootnoteReference"/>
          <w:lang w:val="en-ID"/>
        </w:rPr>
        <w:footnoteReference w:id="4"/>
      </w:r>
      <w:r w:rsidR="005F4239" w:rsidRPr="005F4239">
        <w:rPr>
          <w:lang w:val="it-IT"/>
        </w:rPr>
        <w:t xml:space="preserve">. </w:t>
      </w:r>
      <w:r>
        <w:rPr>
          <w:lang w:val="it-IT"/>
        </w:rPr>
        <w:t>Menurut Titi Anggreini, p</w:t>
      </w:r>
      <w:r w:rsidRPr="00B25D61">
        <w:rPr>
          <w:lang w:val="it-IT"/>
        </w:rPr>
        <w:t>engajar hukum pemilu di Universitas Indonesia</w:t>
      </w:r>
      <w:r>
        <w:rPr>
          <w:lang w:val="it-IT"/>
        </w:rPr>
        <w:t xml:space="preserve">, </w:t>
      </w:r>
      <w:r w:rsidR="00813E8D">
        <w:rPr>
          <w:lang w:val="it-IT"/>
        </w:rPr>
        <w:t>p</w:t>
      </w:r>
      <w:r w:rsidR="00813E8D" w:rsidRPr="00B25D61">
        <w:rPr>
          <w:lang w:val="it-IT"/>
        </w:rPr>
        <w:t>ernyataan, putusan dan kabar</w:t>
      </w:r>
      <w:r w:rsidR="0002420F">
        <w:rPr>
          <w:lang w:val="it-IT"/>
        </w:rPr>
        <w:t xml:space="preserve"> </w:t>
      </w:r>
      <w:r w:rsidR="00D71C3D">
        <w:rPr>
          <w:lang w:val="it-IT"/>
        </w:rPr>
        <w:t xml:space="preserve">tersebut </w:t>
      </w:r>
      <w:r w:rsidR="00C76D96">
        <w:rPr>
          <w:lang w:val="it-IT"/>
        </w:rPr>
        <w:t xml:space="preserve">berpotensi dapat </w:t>
      </w:r>
      <w:r w:rsidR="0002420F" w:rsidRPr="0002420F">
        <w:rPr>
          <w:lang w:val="it-IT"/>
        </w:rPr>
        <w:t xml:space="preserve">menciptakan </w:t>
      </w:r>
      <w:r w:rsidR="001F69B9">
        <w:rPr>
          <w:lang w:val="it-IT"/>
        </w:rPr>
        <w:t>stigma, opini</w:t>
      </w:r>
      <w:r w:rsidR="0002420F" w:rsidRPr="0002420F">
        <w:rPr>
          <w:lang w:val="it-IT"/>
        </w:rPr>
        <w:t xml:space="preserve"> </w:t>
      </w:r>
      <w:r w:rsidR="00BB7F03">
        <w:rPr>
          <w:lang w:val="it-IT"/>
        </w:rPr>
        <w:t>atau</w:t>
      </w:r>
      <w:r w:rsidR="00B25885">
        <w:rPr>
          <w:lang w:val="it-IT"/>
        </w:rPr>
        <w:t xml:space="preserve"> persepsi buruk </w:t>
      </w:r>
      <w:r w:rsidR="0002420F" w:rsidRPr="0002420F">
        <w:rPr>
          <w:lang w:val="it-IT"/>
        </w:rPr>
        <w:t>bahwa hasil</w:t>
      </w:r>
      <w:r w:rsidR="0002420F">
        <w:rPr>
          <w:lang w:val="it-IT"/>
        </w:rPr>
        <w:t xml:space="preserve"> </w:t>
      </w:r>
      <w:r w:rsidR="0002420F" w:rsidRPr="0002420F">
        <w:rPr>
          <w:lang w:val="it-IT"/>
        </w:rPr>
        <w:t>Pemilu 2024</w:t>
      </w:r>
      <w:r w:rsidR="0002420F">
        <w:rPr>
          <w:lang w:val="it-IT"/>
        </w:rPr>
        <w:t xml:space="preserve"> </w:t>
      </w:r>
      <w:r w:rsidR="0002420F" w:rsidRPr="0002420F">
        <w:rPr>
          <w:lang w:val="it-IT"/>
        </w:rPr>
        <w:t>tidaklah mencerminkan kehendak suara rakyat yang murni</w:t>
      </w:r>
      <w:r w:rsidR="00501EB4">
        <w:rPr>
          <w:lang w:val="it-IT"/>
        </w:rPr>
        <w:t xml:space="preserve"> </w:t>
      </w:r>
      <w:r w:rsidR="00501EB4">
        <w:rPr>
          <w:lang w:val="it-IT"/>
        </w:rPr>
        <w:fldChar w:fldCharType="begin" w:fldLock="1"/>
      </w:r>
      <w:r w:rsidR="004068E0">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501EB4">
        <w:rPr>
          <w:lang w:val="it-IT"/>
        </w:rPr>
        <w:fldChar w:fldCharType="separate"/>
      </w:r>
      <w:r w:rsidR="00501EB4" w:rsidRPr="00501EB4">
        <w:rPr>
          <w:noProof/>
          <w:lang w:val="it-IT"/>
        </w:rPr>
        <w:t>(Kompas, 2023)</w:t>
      </w:r>
      <w:r w:rsidR="00501EB4">
        <w:rPr>
          <w:lang w:val="it-IT"/>
        </w:rPr>
        <w:fldChar w:fldCharType="end"/>
      </w:r>
      <w:r w:rsidR="0002420F" w:rsidRPr="0002420F">
        <w:rPr>
          <w:lang w:val="it-IT"/>
        </w:rPr>
        <w:t>.</w:t>
      </w:r>
    </w:p>
    <w:p w14:paraId="1A1693C4" w14:textId="088B8CAD" w:rsidR="00922E57" w:rsidRPr="00922E57" w:rsidRDefault="00412689" w:rsidP="00970B5C">
      <w:pPr>
        <w:rPr>
          <w:lang w:val="en-ID"/>
        </w:rPr>
      </w:pPr>
      <w:r>
        <w:rPr>
          <w:lang w:val="it-IT"/>
        </w:rPr>
        <w:t xml:space="preserve">Menurut </w:t>
      </w:r>
      <w:r w:rsidRPr="00E901B7">
        <w:rPr>
          <w:noProof/>
          <w:lang w:val="it-IT"/>
        </w:rPr>
        <w:t>Van Ham</w:t>
      </w:r>
      <w:r w:rsidRPr="00E901B7">
        <w:rPr>
          <w:lang w:val="it-IT"/>
        </w:rPr>
        <w:t xml:space="preserve"> </w:t>
      </w:r>
      <w:r>
        <w:rPr>
          <w:lang w:val="it-IT"/>
        </w:rPr>
        <w:t>(</w:t>
      </w:r>
      <w:r w:rsidR="0023558C">
        <w:rPr>
          <w:lang w:val="it-IT"/>
        </w:rPr>
        <w:t>2020</w:t>
      </w:r>
      <w:r>
        <w:rPr>
          <w:lang w:val="it-IT"/>
        </w:rPr>
        <w:t>), k</w:t>
      </w:r>
      <w:r w:rsidR="00922E57" w:rsidRPr="00E901B7">
        <w:rPr>
          <w:lang w:val="it-IT"/>
        </w:rPr>
        <w:t xml:space="preserve">etika </w:t>
      </w:r>
      <w:r w:rsidR="005479B5">
        <w:rPr>
          <w:lang w:val="it-IT"/>
        </w:rPr>
        <w:t>terdapat</w:t>
      </w:r>
      <w:r w:rsidR="00922E57" w:rsidRPr="00E901B7">
        <w:rPr>
          <w:lang w:val="it-IT"/>
        </w:rPr>
        <w:t xml:space="preserve"> </w:t>
      </w:r>
      <w:r w:rsidR="00E140FE">
        <w:rPr>
          <w:lang w:val="it-IT"/>
        </w:rPr>
        <w:t xml:space="preserve">tanda-tanda </w:t>
      </w:r>
      <w:r w:rsidR="00922E57" w:rsidRPr="00E901B7">
        <w:rPr>
          <w:lang w:val="it-IT"/>
        </w:rPr>
        <w:t xml:space="preserve">kejanggalan, manipulasi, </w:t>
      </w:r>
      <w:r w:rsidR="00E140FE">
        <w:rPr>
          <w:lang w:val="it-IT"/>
        </w:rPr>
        <w:t xml:space="preserve">dan </w:t>
      </w:r>
      <w:r w:rsidR="00922E57" w:rsidRPr="00E901B7">
        <w:rPr>
          <w:lang w:val="it-IT"/>
        </w:rPr>
        <w:t>pelanggaran dalam penyelenggaraan pemilihan umum</w:t>
      </w:r>
      <w:r w:rsidR="00F156CC">
        <w:rPr>
          <w:lang w:val="it-IT"/>
        </w:rPr>
        <w:t xml:space="preserve">, </w:t>
      </w:r>
      <w:r w:rsidR="00922E57" w:rsidRPr="00E901B7">
        <w:rPr>
          <w:lang w:val="it-IT"/>
        </w:rPr>
        <w:t xml:space="preserve">maka </w:t>
      </w:r>
      <w:r w:rsidR="00ED5E76">
        <w:rPr>
          <w:lang w:val="it-IT"/>
        </w:rPr>
        <w:t xml:space="preserve">dapat </w:t>
      </w:r>
      <w:r w:rsidR="00D558A7">
        <w:rPr>
          <w:lang w:val="it-IT"/>
        </w:rPr>
        <w:t xml:space="preserve">berpotensi </w:t>
      </w:r>
      <w:r w:rsidR="00BF082E">
        <w:rPr>
          <w:lang w:val="it-IT"/>
        </w:rPr>
        <w:t xml:space="preserve">memimbulkan </w:t>
      </w:r>
      <w:r w:rsidR="00775AAC">
        <w:rPr>
          <w:lang w:val="it-IT"/>
        </w:rPr>
        <w:t>persepsi telah</w:t>
      </w:r>
      <w:r w:rsidR="0058719D">
        <w:rPr>
          <w:lang w:val="it-IT"/>
        </w:rPr>
        <w:t xml:space="preserve"> rusaknya</w:t>
      </w:r>
      <w:r w:rsidR="00F156CC">
        <w:rPr>
          <w:lang w:val="it-IT"/>
        </w:rPr>
        <w:t xml:space="preserve"> </w:t>
      </w:r>
      <w:r w:rsidR="00922E57" w:rsidRPr="00E901B7">
        <w:rPr>
          <w:lang w:val="it-IT"/>
        </w:rPr>
        <w:t xml:space="preserve">proses translasi dari preferensi menjadi dukungan, dukungan menjadi suara, suara menjadi representasi, representasi menjadi kekuatan politik </w:t>
      </w:r>
      <w:r w:rsidR="00922E57">
        <w:rPr>
          <w:lang w:val="en-ID"/>
        </w:rPr>
        <w:fldChar w:fldCharType="begin" w:fldLock="1"/>
      </w:r>
      <w:r w:rsidR="00922E57" w:rsidRPr="00E901B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922E57">
        <w:rPr>
          <w:lang w:val="en-ID"/>
        </w:rPr>
        <w:fldChar w:fldCharType="separate"/>
      </w:r>
      <w:r w:rsidR="00922E57" w:rsidRPr="00E901B7">
        <w:rPr>
          <w:noProof/>
          <w:lang w:val="it-IT"/>
        </w:rPr>
        <w:t>(Van Ham, 2020)</w:t>
      </w:r>
      <w:r w:rsidR="00922E57">
        <w:rPr>
          <w:lang w:val="en-ID"/>
        </w:rPr>
        <w:fldChar w:fldCharType="end"/>
      </w:r>
      <w:r w:rsidR="00922E57" w:rsidRPr="00E901B7">
        <w:rPr>
          <w:lang w:val="it-IT"/>
        </w:rPr>
        <w:t xml:space="preserve">. </w:t>
      </w:r>
      <w:r w:rsidR="008C37D7">
        <w:rPr>
          <w:lang w:val="it-IT"/>
        </w:rPr>
        <w:t xml:space="preserve">Menurut Norris (2019), </w:t>
      </w:r>
      <w:r w:rsidR="00033F49">
        <w:rPr>
          <w:lang w:val="it-IT"/>
        </w:rPr>
        <w:t>s</w:t>
      </w:r>
      <w:r w:rsidR="00922E57" w:rsidRPr="00E901B7">
        <w:rPr>
          <w:lang w:val="it-IT"/>
        </w:rPr>
        <w:t xml:space="preserve">tigma dan persepsi buruk dalam penyelenggaraan pemilihan umum pada akhirnya dapat mengikis nilai-nilai </w:t>
      </w:r>
      <w:r w:rsidR="00922E57" w:rsidRPr="00E901B7">
        <w:rPr>
          <w:lang w:val="it-IT"/>
        </w:rPr>
        <w:lastRenderedPageBreak/>
        <w:t xml:space="preserve">demokrasi yang telah lama dibangun dan telah memperoleh legitimasi publik, yang selama ini dapat menjadi penyanggah ketika terjadi turbulensi politik seperti: kasus korupsi, krisis ekonomi, atau bahkan skandal kepemimpinan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922E57">
        <w:rPr>
          <w:lang w:val="en-ID"/>
        </w:rPr>
        <w:fldChar w:fldCharType="separate"/>
      </w:r>
      <w:r w:rsidR="00922E57" w:rsidRPr="00E901B7">
        <w:rPr>
          <w:noProof/>
          <w:lang w:val="it-IT"/>
        </w:rPr>
        <w:t>(Norris, 2019)</w:t>
      </w:r>
      <w:r w:rsidR="00922E57">
        <w:rPr>
          <w:lang w:val="en-ID"/>
        </w:rPr>
        <w:fldChar w:fldCharType="end"/>
      </w:r>
      <w:r w:rsidR="00922E57" w:rsidRPr="00E901B7">
        <w:rPr>
          <w:lang w:val="it-IT"/>
        </w:rPr>
        <w:t xml:space="preserve">. Maka kehadirannya tidak hanya memicu terjadinya </w:t>
      </w:r>
      <w:r w:rsidR="00922E57" w:rsidRPr="00E901B7">
        <w:rPr>
          <w:i/>
          <w:iCs/>
          <w:lang w:val="it-IT"/>
        </w:rPr>
        <w:t xml:space="preserve">political distrust, </w:t>
      </w:r>
      <w:r w:rsidR="00922E57" w:rsidRPr="00E901B7">
        <w:rPr>
          <w:lang w:val="it-IT"/>
        </w:rPr>
        <w:t xml:space="preserve">lebih jauh dari itu, bisa menyebabkan disintegrasi </w:t>
      </w:r>
      <w:r w:rsidR="00922E57">
        <w:rPr>
          <w:lang w:val="it-IT"/>
        </w:rPr>
        <w:t xml:space="preserve">sosial </w:t>
      </w:r>
      <w:r w:rsidR="003B285A">
        <w:rPr>
          <w:lang w:val="it-IT"/>
        </w:rPr>
        <w:t xml:space="preserve">di </w:t>
      </w:r>
      <w:r w:rsidR="00922E57">
        <w:rPr>
          <w:lang w:val="it-IT"/>
        </w:rPr>
        <w:t>masyarakat</w:t>
      </w:r>
      <w:r w:rsidR="00922E57" w:rsidRPr="00E901B7">
        <w:rPr>
          <w:lang w:val="it-IT"/>
        </w:rPr>
        <w:t xml:space="preserve">, terlebih di negara dengan struktur sosial yang beragam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00922E57" w:rsidRPr="0048041B">
        <w:rPr>
          <w:lang w:val="it-IT"/>
        </w:rPr>
        <w:instrText>ew"</w:instrText>
      </w:r>
      <w:r w:rsidR="00922E57">
        <w:rPr>
          <w:lang w:val="en-ID"/>
        </w:rPr>
        <w:instrText>,"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922E57">
        <w:rPr>
          <w:lang w:val="en-ID"/>
        </w:rPr>
        <w:fldChar w:fldCharType="separate"/>
      </w:r>
      <w:r w:rsidR="00922E57" w:rsidRPr="00A0305C">
        <w:rPr>
          <w:noProof/>
          <w:lang w:val="en-ID"/>
        </w:rPr>
        <w:t>(Mauk, 2022; Norris, 2019)</w:t>
      </w:r>
      <w:r w:rsidR="00922E57">
        <w:rPr>
          <w:lang w:val="en-ID"/>
        </w:rPr>
        <w:fldChar w:fldCharType="end"/>
      </w:r>
      <w:r w:rsidR="00922E57">
        <w:rPr>
          <w:lang w:val="en-ID"/>
        </w:rPr>
        <w:t>.</w:t>
      </w:r>
    </w:p>
    <w:p w14:paraId="6A81D40A" w14:textId="30968A41" w:rsidR="00CA33FA" w:rsidRDefault="001F69B9" w:rsidP="00970B5C">
      <w:pPr>
        <w:rPr>
          <w:lang w:val="en-ID"/>
        </w:rPr>
      </w:pPr>
      <w:r w:rsidRPr="005479B5">
        <w:rPr>
          <w:lang w:val="en-ID"/>
        </w:rPr>
        <w:t>Dewasa ini media sosial telah menjadi tempat bagi masyarakat untuk menunjukkan opini yang mereka miliki dan mendiskusikan</w:t>
      </w:r>
      <w:r w:rsidR="009E7C52" w:rsidRPr="005479B5">
        <w:rPr>
          <w:lang w:val="en-ID"/>
        </w:rPr>
        <w:t>ny</w:t>
      </w:r>
      <w:r w:rsidR="003E5720">
        <w:rPr>
          <w:lang w:val="en-ID"/>
        </w:rPr>
        <w:t xml:space="preserve">a </w:t>
      </w:r>
      <w:r w:rsidR="003E5720">
        <w:rPr>
          <w:lang w:val="en-ID"/>
        </w:rPr>
        <w:fldChar w:fldCharType="begin" w:fldLock="1"/>
      </w:r>
      <w:r w:rsidR="00754DF4">
        <w:rPr>
          <w:lang w:val="en-ID"/>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3E5720">
        <w:rPr>
          <w:noProof/>
          <w:lang w:val="en-ID"/>
        </w:rPr>
        <w:t>(Liu, 2015)</w:t>
      </w:r>
      <w:r w:rsidR="003E5720">
        <w:rPr>
          <w:lang w:val="en-ID"/>
        </w:rPr>
        <w:fldChar w:fldCharType="end"/>
      </w:r>
      <w:r w:rsidR="003E5720">
        <w:rPr>
          <w:lang w:val="en-ID"/>
        </w:rPr>
        <w:t>.</w:t>
      </w:r>
      <w:r w:rsidRPr="005479B5">
        <w:rPr>
          <w:lang w:val="en-ID"/>
        </w:rPr>
        <w:t xml:space="preserve"> </w:t>
      </w:r>
      <w:r w:rsidR="003E5720" w:rsidRPr="003E5720">
        <w:rPr>
          <w:lang w:val="en-ID"/>
        </w:rPr>
        <w:t>Termasuk juga opini terkait dengan perkembangan situasi politik, dimana media sosial memfa</w:t>
      </w:r>
      <w:r w:rsidR="008F4A4B">
        <w:rPr>
          <w:lang w:val="en-ID"/>
        </w:rPr>
        <w:t>s</w:t>
      </w:r>
      <w:r w:rsidR="003E5720" w:rsidRPr="003E5720">
        <w:rPr>
          <w:lang w:val="en-ID"/>
        </w:rPr>
        <w:t>i</w:t>
      </w:r>
      <w:r w:rsidR="008F4A4B">
        <w:rPr>
          <w:lang w:val="en-ID"/>
        </w:rPr>
        <w:t>li</w:t>
      </w:r>
      <w:r w:rsidR="003E5720" w:rsidRPr="003E5720">
        <w:rPr>
          <w:lang w:val="en-ID"/>
        </w:rPr>
        <w:t xml:space="preserve">tasi warga negara </w:t>
      </w:r>
      <w:r w:rsidR="00754DF4">
        <w:rPr>
          <w:lang w:val="en-ID"/>
        </w:rPr>
        <w:t>untuk</w:t>
      </w:r>
      <w:r w:rsidR="003E5720" w:rsidRPr="003E5720">
        <w:rPr>
          <w:lang w:val="en-ID"/>
        </w:rPr>
        <w:t xml:space="preserve"> menyalurkan hak demokrasin</w:t>
      </w:r>
      <w:r w:rsidR="003E5720">
        <w:rPr>
          <w:lang w:val="en-ID"/>
        </w:rPr>
        <w:t xml:space="preserve">ya </w:t>
      </w:r>
      <w:r w:rsidR="00754DF4">
        <w:rPr>
          <w:lang w:val="en-ID"/>
        </w:rPr>
        <w:t xml:space="preserve">seperti </w:t>
      </w:r>
      <w:r w:rsidR="003E5720">
        <w:rPr>
          <w:lang w:val="en-ID"/>
        </w:rPr>
        <w:t>mengeskpresikan pandangan politik, berkomunikasi permasalahan politik</w:t>
      </w:r>
      <w:r w:rsidR="00754DF4">
        <w:rPr>
          <w:lang w:val="en-ID"/>
        </w:rPr>
        <w:t xml:space="preserve">, dan </w:t>
      </w:r>
      <w:r w:rsidR="00E657A9">
        <w:rPr>
          <w:lang w:val="en-ID"/>
        </w:rPr>
        <w:t>mengapresiasi</w:t>
      </w:r>
      <w:r w:rsidR="00754DF4">
        <w:rPr>
          <w:lang w:val="en-ID"/>
        </w:rPr>
        <w:t xml:space="preserve"> </w:t>
      </w:r>
      <w:r w:rsidR="00ED40BD">
        <w:rPr>
          <w:lang w:val="en-ID"/>
        </w:rPr>
        <w:t xml:space="preserve">atau mengkritik </w:t>
      </w:r>
      <w:r w:rsidR="00754DF4">
        <w:rPr>
          <w:lang w:val="en-ID"/>
        </w:rPr>
        <w:t>kinerja penyelenggara negara</w:t>
      </w:r>
      <w:r w:rsidR="004F0F2B">
        <w:rPr>
          <w:lang w:val="en-ID"/>
        </w:rPr>
        <w:t xml:space="preserve"> </w:t>
      </w:r>
      <w:r w:rsidR="004F0F2B">
        <w:rPr>
          <w:lang w:val="en-ID"/>
        </w:rPr>
        <w:fldChar w:fldCharType="begin" w:fldLock="1"/>
      </w:r>
      <w:r w:rsidR="00D6717D">
        <w:rPr>
          <w:lang w:val="en-ID"/>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r w:rsidR="009E7C52" w:rsidRPr="003E5720">
        <w:rPr>
          <w:lang w:val="en-ID"/>
        </w:rPr>
        <w:t xml:space="preserve">Sebagaimana </w:t>
      </w:r>
      <w:r w:rsidR="005B5639" w:rsidRPr="003E5720">
        <w:rPr>
          <w:lang w:val="en-ID"/>
        </w:rPr>
        <w:t xml:space="preserve">umumnya terjadi di </w:t>
      </w:r>
      <w:r w:rsidR="009E7C52" w:rsidRPr="003E5720">
        <w:rPr>
          <w:lang w:val="en-ID"/>
        </w:rPr>
        <w:t xml:space="preserve">tahun </w:t>
      </w:r>
      <w:r w:rsidR="009E706D">
        <w:rPr>
          <w:lang w:val="en-ID"/>
        </w:rPr>
        <w:t>Pemilu</w:t>
      </w:r>
      <w:r w:rsidR="009E7C52" w:rsidRPr="003E5720">
        <w:rPr>
          <w:lang w:val="en-ID"/>
        </w:rPr>
        <w:t xml:space="preserve">, opini dan topik pembicaraan yang paling hangat dibicarakan saat ini adalah </w:t>
      </w:r>
      <w:r w:rsidRPr="003E5720">
        <w:rPr>
          <w:lang w:val="en-ID"/>
        </w:rPr>
        <w:t>opini</w:t>
      </w:r>
      <w:r w:rsidR="008377DE" w:rsidRPr="003E5720">
        <w:rPr>
          <w:lang w:val="en-ID"/>
        </w:rPr>
        <w:t xml:space="preserve"> </w:t>
      </w:r>
      <w:r w:rsidR="009E7C52" w:rsidRPr="003E5720">
        <w:rPr>
          <w:lang w:val="en-ID"/>
        </w:rPr>
        <w:t xml:space="preserve">dan topik pembicaraan </w:t>
      </w:r>
      <w:r w:rsidR="008377DE" w:rsidRPr="003E5720">
        <w:rPr>
          <w:lang w:val="en-ID"/>
        </w:rPr>
        <w:t>terkait dengan situasi politik.</w:t>
      </w:r>
      <w:r w:rsidR="009E706D">
        <w:rPr>
          <w:lang w:val="en-ID"/>
        </w:rPr>
        <w:t xml:space="preserve"> </w:t>
      </w:r>
      <w:r w:rsidR="00F56AA7" w:rsidRPr="0025771C">
        <w:rPr>
          <w:lang w:val="en-ID"/>
        </w:rPr>
        <w:t xml:space="preserve">Opini dan topik pembicaraan yang </w:t>
      </w:r>
      <w:r w:rsidR="00562C82" w:rsidRPr="0025771C">
        <w:rPr>
          <w:lang w:val="en-ID"/>
        </w:rPr>
        <w:t xml:space="preserve">berkembang </w:t>
      </w:r>
      <w:r w:rsidR="00F56AA7" w:rsidRPr="0025771C">
        <w:rPr>
          <w:lang w:val="en-ID"/>
        </w:rPr>
        <w:t xml:space="preserve">tentunya tidak lepas dari </w:t>
      </w:r>
      <w:r w:rsidR="00E901B7" w:rsidRPr="0025771C">
        <w:rPr>
          <w:lang w:val="en-ID"/>
        </w:rPr>
        <w:t xml:space="preserve">pernyataan, putusan dan kabar, yang menurut </w:t>
      </w:r>
      <w:r w:rsidR="00562C82" w:rsidRPr="0025771C">
        <w:rPr>
          <w:lang w:val="en-ID"/>
        </w:rPr>
        <w:t xml:space="preserve">Titi Anggreini, dapat </w:t>
      </w:r>
      <w:r w:rsidR="00E901B7" w:rsidRPr="0025771C">
        <w:rPr>
          <w:lang w:val="en-ID"/>
        </w:rPr>
        <w:t xml:space="preserve">berpotensi </w:t>
      </w:r>
      <w:r w:rsidR="00562C82" w:rsidRPr="0025771C">
        <w:rPr>
          <w:lang w:val="en-ID"/>
        </w:rPr>
        <w:t>menciptakan sentimen negatif terhadap integritas penyelenggaraan pemilu</w:t>
      </w:r>
      <w:r w:rsidR="00892443" w:rsidRPr="0025771C">
        <w:rPr>
          <w:lang w:val="en-ID"/>
        </w:rPr>
        <w:t xml:space="preserve"> 2024</w:t>
      </w:r>
      <w:r w:rsidR="00317C7F">
        <w:rPr>
          <w:lang w:val="en-ID"/>
        </w:rPr>
        <w:t xml:space="preserve"> </w:t>
      </w:r>
      <w:r w:rsidR="00317C7F">
        <w:rPr>
          <w:lang w:val="en-ID"/>
        </w:rPr>
        <w:fldChar w:fldCharType="begin" w:fldLock="1"/>
      </w:r>
      <w:r w:rsidR="003E5720">
        <w:rPr>
          <w:lang w:val="en-ID"/>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317C7F">
        <w:rPr>
          <w:lang w:val="en-ID"/>
        </w:rPr>
        <w:fldChar w:fldCharType="separate"/>
      </w:r>
      <w:r w:rsidR="00317C7F" w:rsidRPr="00317C7F">
        <w:rPr>
          <w:noProof/>
          <w:lang w:val="en-ID"/>
        </w:rPr>
        <w:t>(Kompas, 2023)</w:t>
      </w:r>
      <w:r w:rsidR="00317C7F">
        <w:rPr>
          <w:lang w:val="en-ID"/>
        </w:rPr>
        <w:fldChar w:fldCharType="end"/>
      </w:r>
      <w:r w:rsidR="00562C82" w:rsidRPr="0025771C">
        <w:rPr>
          <w:lang w:val="en-ID"/>
        </w:rPr>
        <w:t>.</w:t>
      </w:r>
    </w:p>
    <w:p w14:paraId="340ABA7C" w14:textId="5176E867" w:rsidR="008A47C8" w:rsidRPr="008A47C8" w:rsidRDefault="008A47C8" w:rsidP="008A47C8">
      <w:pPr>
        <w:rPr>
          <w:lang w:val="en-ID"/>
        </w:rPr>
      </w:pPr>
      <w:r w:rsidRPr="008A47C8">
        <w:rPr>
          <w:lang w:val="en-ID"/>
        </w:rPr>
        <w:t>Salah satu faktor yang menyebabkan banyaknya opini tentang penyelenggaraan pemilu yang disampaikan masyarakat melalui internet dan media sosial tidak terlepas dari normalnya penggunaan internet dan media sosial di Indonesia. Survey yang dilakukan oleh Asosiasi Penyelenggara Jasa Internet Indonesia (APJII) selama periode 10 Januari -27 Januari 2023 menyatakan bahwa penetrasi penggunaan internet di Indonesia pada tahun 2023 meningkat menjadi 215.626.156 pengguna atau mencapai 78.19 persen dari total populasi Indonesia sebanyak 275.773.903 penduduk</w:t>
      </w:r>
      <w:r>
        <w:rPr>
          <w:rStyle w:val="FootnoteReference"/>
          <w:rFonts w:cs="Times New Roman"/>
          <w:szCs w:val="24"/>
        </w:rPr>
        <w:footnoteReference w:id="5"/>
      </w:r>
      <w:r w:rsidRPr="008A47C8">
        <w:rPr>
          <w:lang w:val="en-ID"/>
        </w:rPr>
        <w:t>. Sementara pemerataan penggunaan internet di Indonesia juga cukup baik dimana tidak hanya masyarakat yang berasal dari kota besar yang menggunakannya. Tercatat sebanyak 79,79 persen dari masyarakat di daerah pedesaan telah menggunakan internet, bahkan angka tersebut melebihi besaran masyarakat Indonesia di perkotaan yaitu 77,36 persen.</w:t>
      </w:r>
    </w:p>
    <w:p w14:paraId="1AA0EC82" w14:textId="77777777" w:rsidR="008A47C8" w:rsidRDefault="008A47C8" w:rsidP="008A47C8">
      <w:pPr>
        <w:rPr>
          <w:lang w:val="it-IT"/>
        </w:rPr>
      </w:pPr>
      <w:r w:rsidRPr="00B55F63">
        <w:rPr>
          <w:lang w:val="it-IT"/>
        </w:rPr>
        <w:lastRenderedPageBreak/>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Pr>
          <w:rStyle w:val="FootnoteReference"/>
          <w:rFonts w:cs="Times New Roman"/>
          <w:szCs w:val="24"/>
        </w:rPr>
        <w:footnoteReference w:id="6"/>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Pr>
          <w:rStyle w:val="FootnoteReference"/>
          <w:rFonts w:cs="Times New Roman"/>
          <w:szCs w:val="24"/>
        </w:rPr>
        <w:footnoteReference w:id="7"/>
      </w:r>
      <w:r w:rsidRPr="00B55F63">
        <w:rPr>
          <w:lang w:val="it-IT"/>
        </w:rPr>
        <w:t>.</w:t>
      </w:r>
    </w:p>
    <w:p w14:paraId="7F0D15D0" w14:textId="696552B6" w:rsidR="008A47C8" w:rsidRPr="008A47C8" w:rsidRDefault="008A47C8" w:rsidP="00970B5C">
      <w:pPr>
        <w:rPr>
          <w:lang w:val="it-IT"/>
        </w:rPr>
      </w:pPr>
      <w:r>
        <w:rPr>
          <w:lang w:val="it-IT"/>
        </w:rPr>
        <w:t>Sementara itu s</w:t>
      </w:r>
      <w:r w:rsidRPr="004F115F">
        <w:rPr>
          <w:lang w:val="it-IT"/>
        </w:rPr>
        <w:t xml:space="preserve">alah satu media sosial yang paling banyak digunakan dengan tujuan untuk komunikasi politik adalah media sosial Twitter.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Pr>
          <w:rStyle w:val="FootnoteReference"/>
          <w:rFonts w:cs="Times New Roman"/>
          <w:szCs w:val="24"/>
        </w:rPr>
        <w:footnoteReference w:id="8"/>
      </w:r>
      <w:r w:rsidRPr="00B55F63">
        <w:rPr>
          <w:lang w:val="it-IT"/>
        </w:rPr>
        <w:t>.</w:t>
      </w:r>
      <w:r w:rsidR="00505678">
        <w:rPr>
          <w:lang w:val="it-IT"/>
        </w:rPr>
        <w:t xml:space="preserve"> </w:t>
      </w:r>
      <w:r w:rsidR="00505678" w:rsidRPr="00846453">
        <w:rPr>
          <w:lang w:val="it-IT"/>
        </w:rPr>
        <w:t xml:space="preserve">Oleh karena itu penelitian ini bertujuan untuk mengukur opini, sentimen dan persepsi masyarakat yang dituangkan di media sosial </w:t>
      </w:r>
      <w:r w:rsidR="00AC6580">
        <w:rPr>
          <w:lang w:val="it-IT"/>
        </w:rPr>
        <w:t xml:space="preserve">Twitter </w:t>
      </w:r>
      <w:r w:rsidR="00505678" w:rsidRPr="00846453">
        <w:rPr>
          <w:lang w:val="it-IT"/>
        </w:rPr>
        <w:t xml:space="preserve">terhadap penyelenggaraan </w:t>
      </w:r>
      <w:r w:rsidR="009552C3">
        <w:rPr>
          <w:lang w:val="it-IT"/>
        </w:rPr>
        <w:t>P</w:t>
      </w:r>
      <w:r w:rsidR="00505678" w:rsidRPr="00846453">
        <w:rPr>
          <w:lang w:val="it-IT"/>
        </w:rPr>
        <w:t>emilu 2024.</w:t>
      </w:r>
    </w:p>
    <w:p w14:paraId="72F5BB2F" w14:textId="0A5921B9" w:rsidR="00A8350D" w:rsidRPr="00730938" w:rsidRDefault="00B91907" w:rsidP="00970B5C">
      <w:pPr>
        <w:rPr>
          <w:lang w:val="it-IT"/>
        </w:rPr>
      </w:pPr>
      <w:r w:rsidRPr="00846453">
        <w:rPr>
          <w:lang w:val="it-IT"/>
        </w:rPr>
        <w:t>Salah satu teknik yang sering digunakan untuk mengukur opini, sentiment dan persepsi masyarakat yang mereka tuangkan pada media sosial adalah a</w:t>
      </w:r>
      <w:r w:rsidR="00FC3E8A" w:rsidRPr="00846453">
        <w:rPr>
          <w:lang w:val="it-IT"/>
        </w:rPr>
        <w:t>nalisis sentimen</w:t>
      </w:r>
      <w:r w:rsidR="0014303B" w:rsidRPr="00846453">
        <w:rPr>
          <w:lang w:val="it-IT"/>
        </w:rPr>
        <w:t xml:space="preserve"> </w:t>
      </w:r>
      <w:r w:rsidR="0014303B">
        <w:rPr>
          <w:lang w:val="it-IT"/>
        </w:rPr>
        <w:fldChar w:fldCharType="begin" w:fldLock="1"/>
      </w:r>
      <w:r w:rsidR="00741F23" w:rsidRPr="00846453">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14303B">
        <w:rPr>
          <w:lang w:val="it-IT"/>
        </w:rPr>
        <w:fldChar w:fldCharType="separate"/>
      </w:r>
      <w:r w:rsidR="0014303B" w:rsidRPr="00846453">
        <w:rPr>
          <w:noProof/>
          <w:lang w:val="it-IT"/>
        </w:rPr>
        <w:t>(Liu, 2015)</w:t>
      </w:r>
      <w:r w:rsidR="0014303B">
        <w:rPr>
          <w:lang w:val="it-IT"/>
        </w:rPr>
        <w:fldChar w:fldCharType="end"/>
      </w:r>
      <w:r w:rsidRPr="00846453">
        <w:rPr>
          <w:lang w:val="it-IT"/>
        </w:rPr>
        <w:t>.</w:t>
      </w:r>
      <w:r w:rsidR="006C1131" w:rsidRPr="00846453">
        <w:rPr>
          <w:lang w:val="it-IT"/>
        </w:rPr>
        <w:t xml:space="preserve"> </w:t>
      </w:r>
      <w:r w:rsidR="006C1131" w:rsidRPr="00730938">
        <w:rPr>
          <w:lang w:val="it-IT"/>
        </w:rPr>
        <w:t xml:space="preserve">Beberapa penelitian sebelumnya telah menunjukkan bahwa analisis sentimen </w:t>
      </w:r>
      <w:r w:rsidR="00D65317" w:rsidRPr="00730938">
        <w:rPr>
          <w:lang w:val="it-IT"/>
        </w:rPr>
        <w:t xml:space="preserve">telah </w:t>
      </w:r>
      <w:r w:rsidR="009A42A4" w:rsidRPr="00730938">
        <w:rPr>
          <w:lang w:val="it-IT"/>
        </w:rPr>
        <w:t>banyak</w:t>
      </w:r>
      <w:r w:rsidR="006C1131" w:rsidRPr="00730938">
        <w:rPr>
          <w:lang w:val="it-IT"/>
        </w:rPr>
        <w:t xml:space="preserve"> digunakan untuk mengetahui opini masyarakat terhadap situasi politik dan kinerja </w:t>
      </w:r>
      <w:r w:rsidR="00A06082" w:rsidRPr="00730938">
        <w:rPr>
          <w:lang w:val="it-IT"/>
        </w:rPr>
        <w:t>penyelenggara negara</w:t>
      </w:r>
      <w:r w:rsidR="006C1131" w:rsidRPr="00730938">
        <w:rPr>
          <w:lang w:val="it-IT"/>
        </w:rPr>
        <w:t>.</w:t>
      </w:r>
      <w:r w:rsidR="00407230" w:rsidRPr="00730938">
        <w:rPr>
          <w:lang w:val="it-IT"/>
        </w:rPr>
        <w:t xml:space="preserve"> </w:t>
      </w:r>
      <w:r w:rsidR="00D73397" w:rsidRPr="00730938">
        <w:rPr>
          <w:lang w:val="it-IT"/>
        </w:rPr>
        <w:t xml:space="preserve">Penelitian yang dilakukan oleh Pandu Maulana </w:t>
      </w:r>
      <w:r w:rsidR="000E588C" w:rsidRPr="00730938">
        <w:rPr>
          <w:lang w:val="it-IT"/>
        </w:rPr>
        <w:t xml:space="preserve">(2022) </w:t>
      </w:r>
      <w:r w:rsidR="00D73397" w:rsidRPr="00730938">
        <w:rPr>
          <w:lang w:val="it-IT"/>
        </w:rPr>
        <w:t xml:space="preserve">menggunakan analisis sentimen untuk mengukur </w:t>
      </w:r>
      <w:r w:rsidR="00526BA1" w:rsidRPr="00730938">
        <w:rPr>
          <w:lang w:val="it-IT"/>
        </w:rPr>
        <w:t xml:space="preserve">opini </w:t>
      </w:r>
      <w:r w:rsidR="00D73397" w:rsidRPr="00730938">
        <w:rPr>
          <w:lang w:val="it-IT"/>
        </w:rPr>
        <w:t xml:space="preserve">masyarakat terhadap upaya pemerintah mengatasi masalah pengangguran selama masa pandemi </w:t>
      </w:r>
      <w:r w:rsidR="008215D9" w:rsidRPr="00730938">
        <w:rPr>
          <w:lang w:val="it-IT"/>
        </w:rPr>
        <w:t>COVID</w:t>
      </w:r>
      <w:r w:rsidR="00D73397" w:rsidRPr="00730938">
        <w:rPr>
          <w:lang w:val="it-IT"/>
        </w:rPr>
        <w:t>-19</w:t>
      </w:r>
      <w:r w:rsidR="00E25EA5" w:rsidRPr="00730938">
        <w:rPr>
          <w:lang w:val="it-IT"/>
        </w:rPr>
        <w:t xml:space="preserve"> </w:t>
      </w:r>
      <w:r w:rsidR="00E25EA5">
        <w:rPr>
          <w:lang w:val="en-ID"/>
        </w:rPr>
        <w:lastRenderedPageBreak/>
        <w:fldChar w:fldCharType="begin" w:fldLock="1"/>
      </w:r>
      <w:r w:rsidR="006C3F08" w:rsidRPr="00730938">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E25EA5">
        <w:rPr>
          <w:lang w:val="en-ID"/>
        </w:rPr>
        <w:fldChar w:fldCharType="separate"/>
      </w:r>
      <w:r w:rsidR="00E25EA5" w:rsidRPr="00730938">
        <w:rPr>
          <w:noProof/>
          <w:lang w:val="it-IT"/>
        </w:rPr>
        <w:t>(Maulana et al., 2022)</w:t>
      </w:r>
      <w:r w:rsidR="00E25EA5">
        <w:rPr>
          <w:lang w:val="en-ID"/>
        </w:rPr>
        <w:fldChar w:fldCharType="end"/>
      </w:r>
      <w:r w:rsidR="00DC09F7" w:rsidRPr="00730938">
        <w:rPr>
          <w:lang w:val="it-IT"/>
        </w:rPr>
        <w:t xml:space="preserve">. </w:t>
      </w:r>
      <w:r w:rsidR="009D5AEF" w:rsidRPr="00730938">
        <w:rPr>
          <w:lang w:val="it-IT"/>
        </w:rPr>
        <w:t xml:space="preserve">Sementara Dian </w:t>
      </w:r>
      <w:r w:rsidR="006B7A22" w:rsidRPr="00730938">
        <w:rPr>
          <w:lang w:val="it-IT"/>
        </w:rPr>
        <w:t xml:space="preserve">Isnaeni </w:t>
      </w:r>
      <w:r w:rsidR="000E588C" w:rsidRPr="00730938">
        <w:rPr>
          <w:lang w:val="it-IT"/>
        </w:rPr>
        <w:t>(2022)</w:t>
      </w:r>
      <w:r w:rsidR="00260015" w:rsidRPr="00730938">
        <w:rPr>
          <w:lang w:val="it-IT"/>
        </w:rPr>
        <w:t xml:space="preserve"> </w:t>
      </w:r>
      <w:r w:rsidR="009D5AEF" w:rsidRPr="00730938">
        <w:rPr>
          <w:lang w:val="it-IT"/>
        </w:rPr>
        <w:t>menggunakan</w:t>
      </w:r>
      <w:r w:rsidR="00EE1CBB" w:rsidRPr="00730938">
        <w:rPr>
          <w:lang w:val="it-IT"/>
        </w:rPr>
        <w:t xml:space="preserve"> analisis sentimen</w:t>
      </w:r>
      <w:r w:rsidR="009D5AEF" w:rsidRPr="00730938">
        <w:rPr>
          <w:lang w:val="it-IT"/>
        </w:rPr>
        <w:t xml:space="preserve"> untuk mengukur penilaian masyarakat terhadap implementasi </w:t>
      </w:r>
      <w:r w:rsidR="003B4BBF" w:rsidRPr="00730938">
        <w:rPr>
          <w:lang w:val="it-IT"/>
        </w:rPr>
        <w:t xml:space="preserve">sistem </w:t>
      </w:r>
      <w:r w:rsidR="009D5AEF" w:rsidRPr="00730938">
        <w:rPr>
          <w:lang w:val="it-IT"/>
        </w:rPr>
        <w:t xml:space="preserve">Laporan Harta Kekayaan Penyelenggara Negara </w:t>
      </w:r>
      <w:r w:rsidR="00B939EA" w:rsidRPr="00730938">
        <w:rPr>
          <w:lang w:val="it-IT"/>
        </w:rPr>
        <w:t xml:space="preserve">(LHKPN) </w:t>
      </w:r>
      <w:r w:rsidR="001C6DD7" w:rsidRPr="00730938">
        <w:rPr>
          <w:lang w:val="it-IT"/>
        </w:rPr>
        <w:t xml:space="preserve">yang diselenggarakan oleh Komisi </w:t>
      </w:r>
      <w:r w:rsidR="005D2253" w:rsidRPr="00730938">
        <w:rPr>
          <w:lang w:val="it-IT"/>
        </w:rPr>
        <w:t xml:space="preserve">Pemberantasan Korupsi (KPK) </w:t>
      </w:r>
      <w:r w:rsidR="006C3F08">
        <w:rPr>
          <w:lang w:val="en-ID"/>
        </w:rPr>
        <w:fldChar w:fldCharType="begin" w:fldLock="1"/>
      </w:r>
      <w:r w:rsidR="006C3F08" w:rsidRPr="00730938">
        <w:rPr>
          <w:lang w:val="it-IT"/>
        </w:rPr>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operties":{"noteIndex":0},"schema":"https://github.com/citation-style-language/schema/raw/master/csl-citation.json"}</w:instrText>
      </w:r>
      <w:r w:rsidR="006C3F08">
        <w:rPr>
          <w:lang w:val="en-ID"/>
        </w:rPr>
        <w:fldChar w:fldCharType="separate"/>
      </w:r>
      <w:r w:rsidR="006C3F08" w:rsidRPr="00730938">
        <w:rPr>
          <w:noProof/>
          <w:lang w:val="it-IT"/>
        </w:rPr>
        <w:t>(Afra, 2022)</w:t>
      </w:r>
      <w:r w:rsidR="006C3F08">
        <w:rPr>
          <w:lang w:val="en-ID"/>
        </w:rPr>
        <w:fldChar w:fldCharType="end"/>
      </w:r>
      <w:r w:rsidR="009D5AEF" w:rsidRPr="00730938">
        <w:rPr>
          <w:lang w:val="it-IT"/>
        </w:rPr>
        <w:t>.</w:t>
      </w:r>
    </w:p>
    <w:p w14:paraId="41BCD242" w14:textId="7801D410" w:rsidR="0067313D" w:rsidRPr="00730938" w:rsidRDefault="0067313D" w:rsidP="00970B5C">
      <w:pPr>
        <w:rPr>
          <w:lang w:val="it-IT"/>
        </w:rPr>
      </w:pPr>
      <w:r w:rsidRPr="00730938">
        <w:rPr>
          <w:lang w:val="it-IT"/>
        </w:rPr>
        <w:t xml:space="preserve">Berdasarkan uraian diatas maka dapat disimpulkan bahwa analisis sentimen dapat digunakan untuk </w:t>
      </w:r>
      <w:r w:rsidR="009C3F88" w:rsidRPr="00730938">
        <w:rPr>
          <w:lang w:val="it-IT"/>
        </w:rPr>
        <w:t>mengukur</w:t>
      </w:r>
      <w:r w:rsidRPr="00730938">
        <w:rPr>
          <w:lang w:val="it-IT"/>
        </w:rPr>
        <w:t xml:space="preserve"> seberapa besar pola sentimen positif dan negatif terhadap penyelenggaraan </w:t>
      </w:r>
      <w:r w:rsidR="00767061" w:rsidRPr="00730938">
        <w:rPr>
          <w:lang w:val="it-IT"/>
        </w:rPr>
        <w:t>P</w:t>
      </w:r>
      <w:r w:rsidRPr="00730938">
        <w:rPr>
          <w:lang w:val="it-IT"/>
        </w:rPr>
        <w:t xml:space="preserve">emilu 2024 berdasarkan opini masyarakat </w:t>
      </w:r>
      <w:r w:rsidR="00933F8E" w:rsidRPr="00730938">
        <w:rPr>
          <w:lang w:val="it-IT"/>
        </w:rPr>
        <w:t>yang</w:t>
      </w:r>
      <w:r w:rsidR="002C7419" w:rsidRPr="00730938">
        <w:rPr>
          <w:lang w:val="it-IT"/>
        </w:rPr>
        <w:t xml:space="preserve"> mereka</w:t>
      </w:r>
      <w:r w:rsidR="00933F8E" w:rsidRPr="00730938">
        <w:rPr>
          <w:lang w:val="it-IT"/>
        </w:rPr>
        <w:t xml:space="preserve"> di</w:t>
      </w:r>
      <w:r w:rsidRPr="00730938">
        <w:rPr>
          <w:lang w:val="it-IT"/>
        </w:rPr>
        <w:t xml:space="preserve">sampaikan </w:t>
      </w:r>
      <w:r w:rsidR="002C7419" w:rsidRPr="00730938">
        <w:rPr>
          <w:lang w:val="it-IT"/>
        </w:rPr>
        <w:t>melalui</w:t>
      </w:r>
      <w:r w:rsidRPr="00730938">
        <w:rPr>
          <w:lang w:val="it-IT"/>
        </w:rPr>
        <w:t xml:space="preserve"> media sosial Twitter. Kemudian dengan mengadopsi teknik pemodelan topik diharapkan dapat menyaring tema-tema aspirasi yang dikemukakan masyarakat baik yang berasal dari opini bersentimen positif dan </w:t>
      </w:r>
      <w:r w:rsidR="008C2C34" w:rsidRPr="00730938">
        <w:rPr>
          <w:lang w:val="it-IT"/>
        </w:rPr>
        <w:t xml:space="preserve">maupun </w:t>
      </w:r>
      <w:r w:rsidRPr="00730938">
        <w:rPr>
          <w:lang w:val="it-IT"/>
        </w:rPr>
        <w:t xml:space="preserve">negatif. Hasil </w:t>
      </w:r>
      <w:r w:rsidR="00DB4C98" w:rsidRPr="00730938">
        <w:rPr>
          <w:lang w:val="it-IT"/>
        </w:rPr>
        <w:t>dari penelitian ini</w:t>
      </w:r>
      <w:r w:rsidR="00D77331" w:rsidRPr="00730938">
        <w:rPr>
          <w:lang w:val="it-IT"/>
        </w:rPr>
        <w:t xml:space="preserve">, </w:t>
      </w:r>
      <w:r w:rsidR="004D68AE" w:rsidRPr="00730938">
        <w:rPr>
          <w:lang w:val="it-IT"/>
        </w:rPr>
        <w:t>yang berupa analisis des</w:t>
      </w:r>
      <w:r w:rsidR="00DB4C98" w:rsidRPr="00730938">
        <w:rPr>
          <w:lang w:val="it-IT"/>
        </w:rPr>
        <w:t>kriptif</w:t>
      </w:r>
      <w:r w:rsidR="00D77331" w:rsidRPr="00730938">
        <w:rPr>
          <w:lang w:val="it-IT"/>
        </w:rPr>
        <w:t xml:space="preserve">, </w:t>
      </w:r>
      <w:r w:rsidRPr="00730938">
        <w:rPr>
          <w:lang w:val="it-IT"/>
        </w:rPr>
        <w:t xml:space="preserve">diharapkan dapat memberikan manfaat bagi para pemangku kepentingan seperti Penyelenggara Pemilu, Pemerintah secara umum, </w:t>
      </w:r>
      <w:r w:rsidR="00FC7578" w:rsidRPr="00730938">
        <w:rPr>
          <w:lang w:val="it-IT"/>
        </w:rPr>
        <w:t xml:space="preserve">Konsultan </w:t>
      </w:r>
      <w:r w:rsidR="00E059FF" w:rsidRPr="00730938">
        <w:rPr>
          <w:lang w:val="it-IT"/>
        </w:rPr>
        <w:t>P</w:t>
      </w:r>
      <w:r w:rsidR="00FC7578" w:rsidRPr="00730938">
        <w:rPr>
          <w:lang w:val="it-IT"/>
        </w:rPr>
        <w:t>olitik dan juga Peserta Pemilu.</w:t>
      </w:r>
    </w:p>
    <w:p w14:paraId="374EEB33" w14:textId="0B07800E" w:rsidR="00AC498B" w:rsidRPr="00AC498B" w:rsidRDefault="00456F66" w:rsidP="00B421F2">
      <w:pPr>
        <w:pStyle w:val="Heading2"/>
      </w:pPr>
      <w:bookmarkStart w:id="18" w:name="_Toc160717502"/>
      <w:r>
        <w:t>Rumusan Ma</w:t>
      </w:r>
      <w:r w:rsidR="00B0622D" w:rsidRPr="009753BC">
        <w:t>salah</w:t>
      </w:r>
      <w:bookmarkEnd w:id="18"/>
    </w:p>
    <w:p w14:paraId="14D2B269" w14:textId="32A11845" w:rsidR="00490AB2" w:rsidRDefault="00447D29" w:rsidP="00D2593F">
      <w:r w:rsidRPr="00264A34">
        <w:t>Ana</w:t>
      </w:r>
      <w:r w:rsidR="0022687D" w:rsidRPr="00264A34">
        <w:t>lisis</w:t>
      </w:r>
      <w:r w:rsidRPr="00264A34">
        <w:t xml:space="preserve"> kesenjangan dilakukan </w:t>
      </w:r>
      <w:r w:rsidR="00665A69" w:rsidRPr="00264A34">
        <w:t>berdasarkan hasil</w:t>
      </w:r>
      <w:r w:rsidR="001D192F" w:rsidRPr="00264A34">
        <w:t xml:space="preserve"> studi literatur </w:t>
      </w:r>
      <w:r w:rsidR="00E400EB" w:rsidRPr="00264A34">
        <w:t>dan analisa data skunder</w:t>
      </w:r>
      <w:r w:rsidR="0022687D" w:rsidRPr="00264A34">
        <w:t>.</w:t>
      </w:r>
      <w:r w:rsidR="00E400EB" w:rsidRPr="00264A34">
        <w:t xml:space="preserve"> </w:t>
      </w:r>
      <w:r w:rsidR="0022687D">
        <w:t xml:space="preserve">Analisis kesenjangan yang dilakukan </w:t>
      </w:r>
      <w:r w:rsidR="00264A34">
        <w:t xml:space="preserve">berupaya untuk menemukan permasalah yang akan dijadikan </w:t>
      </w:r>
      <w:r w:rsidR="008948D4">
        <w:t xml:space="preserve">fokus dalam </w:t>
      </w:r>
      <w:r w:rsidR="00264A34">
        <w:t xml:space="preserve">penelitian ini. Berdasarkan </w:t>
      </w:r>
      <w:r w:rsidR="00BA1AC4">
        <w:t xml:space="preserve">adanya </w:t>
      </w:r>
      <w:r w:rsidR="00BA1AC4" w:rsidRPr="00BA1AC4">
        <w:rPr>
          <w:i/>
          <w:iCs/>
        </w:rPr>
        <w:t>gap</w:t>
      </w:r>
      <w:r w:rsidR="00BA1AC4">
        <w:t xml:space="preserve"> antara </w:t>
      </w:r>
      <w:r w:rsidR="001D192F">
        <w:t xml:space="preserve">harapan </w:t>
      </w:r>
      <w:r w:rsidR="00E400EB">
        <w:t xml:space="preserve">dan </w:t>
      </w:r>
      <w:r w:rsidR="001D192F">
        <w:t>kenyataan</w:t>
      </w:r>
      <w:r w:rsidR="00BC43A5">
        <w:t>,</w:t>
      </w:r>
      <w:r w:rsidR="009E0060">
        <w:t xml:space="preserve"> </w:t>
      </w:r>
      <w:r w:rsidR="00BC43A5">
        <w:t xml:space="preserve">yang </w:t>
      </w:r>
      <w:r w:rsidR="009E0060">
        <w:t>detailnya ditunjukkan pada tabel 1.</w:t>
      </w:r>
      <w:r w:rsidR="005B0120">
        <w:t>3</w:t>
      </w:r>
      <w:r w:rsidR="00BC43A5">
        <w:t xml:space="preserve">, </w:t>
      </w:r>
      <w:r w:rsidR="001F4AA9">
        <w:t xml:space="preserve">maka dapat disimpulkan permasalahan yang menjadi fokus dalam penelitian ini adalah </w:t>
      </w:r>
      <w:r w:rsidR="00B872D0">
        <w:t>“</w:t>
      </w:r>
      <w:r w:rsidR="00B872D0" w:rsidRPr="00B872D0">
        <w:t>Adanya dugaan stigma atau persepsi buruk di mata masyarakat terhadap penyelenggaraan pemilihan umum 2024 di Indonesia yang tidak sesuai dengan peraturan perundang-undangan</w:t>
      </w:r>
      <w:r w:rsidR="000254DD" w:rsidRPr="000254DD">
        <w:t>”.</w:t>
      </w:r>
      <w:r w:rsidR="00B872D0">
        <w:t xml:space="preserve"> </w:t>
      </w:r>
      <w:r w:rsidR="00B872D0" w:rsidRPr="00DB1915">
        <w:t xml:space="preserve">Dimana hal ini </w:t>
      </w:r>
      <w:r w:rsidR="009D5131" w:rsidRPr="00DB1915">
        <w:t xml:space="preserve">harus segera diantisipasi oleh </w:t>
      </w:r>
      <w:r w:rsidR="00373E59" w:rsidRPr="006C3D28">
        <w:t xml:space="preserve">pemangku kepentingan </w:t>
      </w:r>
      <w:r w:rsidR="00DB1915" w:rsidRPr="006C3D28">
        <w:t>yang berwenang</w:t>
      </w:r>
      <w:r w:rsidR="00BD06AF">
        <w:t xml:space="preserve">, </w:t>
      </w:r>
      <w:r w:rsidR="00644D7A">
        <w:t xml:space="preserve">sehingga tidak sampai menyebabkan </w:t>
      </w:r>
      <w:r w:rsidR="00476ED0">
        <w:t xml:space="preserve">dampak negatif seperti </w:t>
      </w:r>
      <w:r w:rsidR="00644D7A" w:rsidRPr="00644D7A">
        <w:rPr>
          <w:i/>
          <w:iCs/>
        </w:rPr>
        <w:t>political distrust</w:t>
      </w:r>
      <w:r w:rsidR="00644D7A">
        <w:t xml:space="preserve"> </w:t>
      </w:r>
      <w:r w:rsidR="00FE4D5C">
        <w:t xml:space="preserve">terhadap pemerintahan yang baru terpilih </w:t>
      </w:r>
      <w:r w:rsidR="00644D7A">
        <w:t>dan disintegrasi sosial</w:t>
      </w:r>
      <w:r w:rsidR="00AA12DD">
        <w:t xml:space="preserve"> di tengah masyarakat</w:t>
      </w:r>
      <w:r w:rsidR="00644D7A">
        <w:t>.</w:t>
      </w:r>
      <w:r w:rsidR="00770108">
        <w:t xml:space="preserve"> Hal ini mendorong peneliti untuk melakukan penelitian terkait dengan </w:t>
      </w:r>
      <w:r w:rsidR="00722A6C">
        <w:t xml:space="preserve">opini atau </w:t>
      </w:r>
      <w:r w:rsidR="00770108">
        <w:t xml:space="preserve">sentimen masyarakat </w:t>
      </w:r>
      <w:r w:rsidR="00BD06AF">
        <w:t>terhadap</w:t>
      </w:r>
      <w:r w:rsidR="00770108">
        <w:t xml:space="preserve"> </w:t>
      </w:r>
      <w:r w:rsidR="005A7F37">
        <w:t xml:space="preserve">integritas </w:t>
      </w:r>
      <w:r w:rsidR="00770108">
        <w:t>penyelenggaraan pemilihan umum 2024</w:t>
      </w:r>
      <w:r w:rsidR="00331C8F">
        <w:t xml:space="preserve"> untuk membuktikan apakah permasalah yang teridentifikasi adalah betul adanya</w:t>
      </w:r>
      <w:r w:rsidR="00770108">
        <w:t>.</w:t>
      </w:r>
    </w:p>
    <w:p w14:paraId="6375F8F2" w14:textId="70479A9D" w:rsidR="00D2593F" w:rsidRDefault="00D2593F" w:rsidP="00916618">
      <w:pPr>
        <w:pStyle w:val="ImageandTableCaption"/>
      </w:pPr>
      <w:bookmarkStart w:id="19" w:name="_Toc160717675"/>
      <w:r w:rsidRPr="00E752A8">
        <w:rPr>
          <w:lang w:val="en-ID"/>
        </w:rPr>
        <w:t xml:space="preserve">Tabel 1. </w:t>
      </w:r>
      <w:r>
        <w:fldChar w:fldCharType="begin"/>
      </w:r>
      <w:r w:rsidRPr="00E752A8">
        <w:rPr>
          <w:lang w:val="en-ID"/>
        </w:rPr>
        <w:instrText xml:space="preserve"> SEQ Tabel_1. \* ARABIC </w:instrText>
      </w:r>
      <w:r>
        <w:fldChar w:fldCharType="separate"/>
      </w:r>
      <w:r w:rsidR="004B0B00">
        <w:rPr>
          <w:noProof/>
          <w:lang w:val="en-ID"/>
        </w:rPr>
        <w:t>3</w:t>
      </w:r>
      <w:r>
        <w:rPr>
          <w:noProof/>
        </w:rPr>
        <w:fldChar w:fldCharType="end"/>
      </w:r>
      <w:r>
        <w:t xml:space="preserve"> </w:t>
      </w:r>
      <w:r w:rsidRPr="00203EFC">
        <w:t>Harapan, Kenyataan</w:t>
      </w:r>
      <w:r w:rsidR="00535638">
        <w:t xml:space="preserve">, </w:t>
      </w:r>
      <w:r w:rsidRPr="00203EFC">
        <w:t>Masalah</w:t>
      </w:r>
      <w:r w:rsidR="00535638">
        <w:t>, dan Urgensi</w:t>
      </w:r>
      <w:bookmarkEnd w:id="19"/>
    </w:p>
    <w:tbl>
      <w:tblPr>
        <w:tblStyle w:val="TableGridLight"/>
        <w:tblW w:w="8658" w:type="dxa"/>
        <w:tblLook w:val="04A0" w:firstRow="1" w:lastRow="0" w:firstColumn="1" w:lastColumn="0" w:noHBand="0" w:noVBand="1"/>
      </w:tblPr>
      <w:tblGrid>
        <w:gridCol w:w="1908"/>
        <w:gridCol w:w="4320"/>
        <w:gridCol w:w="2430"/>
      </w:tblGrid>
      <w:tr w:rsidR="004F5EFB" w14:paraId="1DB53620" w14:textId="77777777" w:rsidTr="00F67A5C">
        <w:tc>
          <w:tcPr>
            <w:tcW w:w="1908" w:type="dxa"/>
          </w:tcPr>
          <w:p w14:paraId="793823E7" w14:textId="513E8163" w:rsidR="004F5EFB" w:rsidRPr="00C61F22" w:rsidRDefault="004F5EFB" w:rsidP="00C61F22">
            <w:pPr>
              <w:jc w:val="center"/>
              <w:rPr>
                <w:b/>
                <w:bCs/>
              </w:rPr>
            </w:pPr>
            <w:r w:rsidRPr="00C61F22">
              <w:rPr>
                <w:b/>
                <w:bCs/>
              </w:rPr>
              <w:t>Harapan</w:t>
            </w:r>
          </w:p>
        </w:tc>
        <w:tc>
          <w:tcPr>
            <w:tcW w:w="4320" w:type="dxa"/>
          </w:tcPr>
          <w:p w14:paraId="79C660E1" w14:textId="48396A56" w:rsidR="004F5EFB" w:rsidRPr="00C61F22" w:rsidRDefault="004F5EFB" w:rsidP="00C61F22">
            <w:pPr>
              <w:jc w:val="center"/>
              <w:rPr>
                <w:b/>
                <w:bCs/>
              </w:rPr>
            </w:pPr>
            <w:r w:rsidRPr="00C61F22">
              <w:rPr>
                <w:b/>
                <w:bCs/>
              </w:rPr>
              <w:t>Kenyataan</w:t>
            </w:r>
          </w:p>
        </w:tc>
        <w:tc>
          <w:tcPr>
            <w:tcW w:w="2430" w:type="dxa"/>
          </w:tcPr>
          <w:p w14:paraId="4A7FA3A1" w14:textId="3F4160B8" w:rsidR="004F5EFB" w:rsidRPr="00C61F22" w:rsidRDefault="00686367" w:rsidP="00C61F22">
            <w:pPr>
              <w:jc w:val="center"/>
              <w:rPr>
                <w:b/>
                <w:bCs/>
              </w:rPr>
            </w:pPr>
            <w:r>
              <w:rPr>
                <w:b/>
                <w:bCs/>
              </w:rPr>
              <w:t>Permasalahan</w:t>
            </w:r>
          </w:p>
        </w:tc>
      </w:tr>
      <w:tr w:rsidR="004F5EFB" w:rsidRPr="004B0B00" w14:paraId="24D037E5" w14:textId="77777777" w:rsidTr="00F67A5C">
        <w:tc>
          <w:tcPr>
            <w:tcW w:w="1908" w:type="dxa"/>
          </w:tcPr>
          <w:p w14:paraId="4BEA2CE9" w14:textId="4E3B996F" w:rsidR="004F5EFB" w:rsidRPr="000C6CBB" w:rsidRDefault="000C6CBB" w:rsidP="00BF5A9B">
            <w:pPr>
              <w:rPr>
                <w:lang w:val="en-ID"/>
              </w:rPr>
            </w:pPr>
            <w:r w:rsidRPr="000C6CBB">
              <w:rPr>
                <w:lang w:val="en-ID"/>
              </w:rPr>
              <w:t xml:space="preserve">Terselenggaranya pemilihan umum </w:t>
            </w:r>
            <w:r w:rsidRPr="000C6CBB">
              <w:rPr>
                <w:lang w:val="en-ID"/>
              </w:rPr>
              <w:lastRenderedPageBreak/>
              <w:t>yang l</w:t>
            </w:r>
            <w:r>
              <w:rPr>
                <w:lang w:val="en-ID"/>
              </w:rPr>
              <w:t>uber jurdil sebagai bentuk sarana kedaulatan dan hak demokrasi rakyat</w:t>
            </w:r>
            <w:r w:rsidR="00117077">
              <w:rPr>
                <w:lang w:val="en-ID"/>
              </w:rPr>
              <w:t xml:space="preserve"> sesuai dengan </w:t>
            </w:r>
            <w:r w:rsidR="005328F1">
              <w:rPr>
                <w:lang w:val="en-ID"/>
              </w:rPr>
              <w:t xml:space="preserve">apa yang termaktub  dalam </w:t>
            </w:r>
            <w:r w:rsidR="00117077">
              <w:rPr>
                <w:lang w:val="en-ID"/>
              </w:rPr>
              <w:t>UU</w:t>
            </w:r>
            <w:r w:rsidR="003A5B07">
              <w:rPr>
                <w:lang w:val="en-ID"/>
              </w:rPr>
              <w:t>D</w:t>
            </w:r>
            <w:r w:rsidR="00117077">
              <w:rPr>
                <w:lang w:val="en-ID"/>
              </w:rPr>
              <w:t xml:space="preserve"> 1945 dan Undang-Undang No 7 Tahun 2017 tentang Pemilu</w:t>
            </w:r>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tc>
        <w:tc>
          <w:tcPr>
            <w:tcW w:w="4320" w:type="dxa"/>
          </w:tcPr>
          <w:p w14:paraId="3221A274" w14:textId="45CCDE67" w:rsidR="006E6881" w:rsidRPr="006E6881" w:rsidRDefault="003B61B4" w:rsidP="005456FB">
            <w:pPr>
              <w:pStyle w:val="ListParagraph"/>
              <w:numPr>
                <w:ilvl w:val="0"/>
                <w:numId w:val="34"/>
              </w:numPr>
              <w:ind w:left="346"/>
              <w:rPr>
                <w:lang w:val="en-ID"/>
              </w:rPr>
            </w:pPr>
            <w:r>
              <w:rPr>
                <w:lang w:val="en-ID"/>
              </w:rPr>
              <w:lastRenderedPageBreak/>
              <w:t>Berdasarkan survey BPS, m</w:t>
            </w:r>
            <w:r w:rsidR="006E6881" w:rsidRPr="006E6881">
              <w:rPr>
                <w:lang w:val="en-ID"/>
              </w:rPr>
              <w:t xml:space="preserve">asih rendahnya tingkat kepercayaan </w:t>
            </w:r>
            <w:r w:rsidR="006E6881" w:rsidRPr="006E6881">
              <w:rPr>
                <w:lang w:val="en-ID"/>
              </w:rPr>
              <w:lastRenderedPageBreak/>
              <w:t>masyarakat Indonesia terhadap proses penyelengaraan</w:t>
            </w:r>
            <w:r w:rsidR="0029760C">
              <w:rPr>
                <w:lang w:val="en-ID"/>
              </w:rPr>
              <w:t xml:space="preserve"> </w:t>
            </w:r>
            <w:r w:rsidR="006E6881" w:rsidRPr="006E6881">
              <w:rPr>
                <w:lang w:val="en-ID"/>
              </w:rPr>
              <w:t>Pemilu</w:t>
            </w:r>
            <w:r w:rsidR="0029760C">
              <w:rPr>
                <w:lang w:val="en-ID"/>
              </w:rPr>
              <w:t xml:space="preserve"> </w:t>
            </w:r>
            <w:r w:rsidR="0029760C">
              <w:rPr>
                <w:lang w:val="en-ID"/>
              </w:rPr>
              <w:fldChar w:fldCharType="begin" w:fldLock="1"/>
            </w:r>
            <w:r w:rsidR="0014303B">
              <w:rPr>
                <w:lang w:val="en-ID"/>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29760C">
              <w:rPr>
                <w:lang w:val="en-ID"/>
              </w:rPr>
              <w:fldChar w:fldCharType="separate"/>
            </w:r>
            <w:r w:rsidR="0029760C" w:rsidRPr="0029760C">
              <w:rPr>
                <w:noProof/>
                <w:lang w:val="en-ID"/>
              </w:rPr>
              <w:t>(DataIndonesia.id, 2023)</w:t>
            </w:r>
            <w:r w:rsidR="0029760C">
              <w:rPr>
                <w:lang w:val="en-ID"/>
              </w:rPr>
              <w:fldChar w:fldCharType="end"/>
            </w:r>
            <w:r w:rsidR="006E6881" w:rsidRPr="006E6881">
              <w:rPr>
                <w:lang w:val="en-ID"/>
              </w:rPr>
              <w:t>.</w:t>
            </w:r>
          </w:p>
          <w:p w14:paraId="7FBE1174" w14:textId="5BA3B347" w:rsidR="004F5EFB" w:rsidRPr="00D138AC" w:rsidRDefault="00D138AC" w:rsidP="006E6881">
            <w:pPr>
              <w:pStyle w:val="ListParagraph"/>
              <w:numPr>
                <w:ilvl w:val="0"/>
                <w:numId w:val="34"/>
              </w:numPr>
              <w:ind w:left="346"/>
              <w:rPr>
                <w:lang w:val="it-IT"/>
              </w:rPr>
            </w:pPr>
            <w:r w:rsidRPr="00D138AC">
              <w:rPr>
                <w:lang w:val="it-IT"/>
              </w:rPr>
              <w:t xml:space="preserve">Berdasarkan data historis adanya pelanggaran </w:t>
            </w:r>
            <w:r w:rsidR="00462DAB">
              <w:rPr>
                <w:lang w:val="it-IT"/>
              </w:rPr>
              <w:t xml:space="preserve">di dalam </w:t>
            </w:r>
            <w:r>
              <w:rPr>
                <w:lang w:val="it-IT"/>
              </w:rPr>
              <w:t>pemilu:</w:t>
            </w:r>
          </w:p>
          <w:p w14:paraId="35B967A4" w14:textId="57089773" w:rsidR="00D138AC" w:rsidRDefault="00D84D32" w:rsidP="00D84D32">
            <w:pPr>
              <w:pStyle w:val="ListParagraph"/>
              <w:numPr>
                <w:ilvl w:val="0"/>
                <w:numId w:val="35"/>
              </w:numPr>
              <w:ind w:left="526"/>
              <w:rPr>
                <w:lang w:val="it-IT"/>
              </w:rPr>
            </w:pPr>
            <w:r w:rsidRPr="00D84D32">
              <w:rPr>
                <w:lang w:val="it-IT"/>
              </w:rPr>
              <w:t>A</w:t>
            </w:r>
            <w:r w:rsidR="00D138AC" w:rsidRPr="00D84D32">
              <w:rPr>
                <w:lang w:val="it-IT"/>
              </w:rPr>
              <w:t>da pelanggaran netralitas ASN sebanyak 854 kasus yang terjadi selama Pilkada 2020</w:t>
            </w:r>
            <w:r w:rsidR="007F5FEA">
              <w:rPr>
                <w:lang w:val="it-IT"/>
              </w:rPr>
              <w:t xml:space="preserve"> </w:t>
            </w:r>
            <w:r w:rsidR="007F5FEA">
              <w:rPr>
                <w:lang w:val="it-IT"/>
              </w:rPr>
              <w:fldChar w:fldCharType="begin" w:fldLock="1"/>
            </w:r>
            <w:r w:rsidR="00501EB4">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7F5FEA">
              <w:rPr>
                <w:lang w:val="it-IT"/>
              </w:rPr>
              <w:fldChar w:fldCharType="separate"/>
            </w:r>
            <w:r w:rsidR="007F5FEA" w:rsidRPr="007F5FEA">
              <w:rPr>
                <w:noProof/>
                <w:lang w:val="it-IT"/>
              </w:rPr>
              <w:t>(Sirait et al., 2022)</w:t>
            </w:r>
            <w:r w:rsidR="007F5FEA">
              <w:rPr>
                <w:lang w:val="it-IT"/>
              </w:rPr>
              <w:fldChar w:fldCharType="end"/>
            </w:r>
            <w:r w:rsidR="006E6881">
              <w:rPr>
                <w:lang w:val="it-IT"/>
              </w:rPr>
              <w:t>.</w:t>
            </w:r>
          </w:p>
          <w:p w14:paraId="39D92045" w14:textId="5B3259C0" w:rsidR="006E6881" w:rsidRDefault="006E6881" w:rsidP="00D84D32">
            <w:pPr>
              <w:pStyle w:val="ListParagraph"/>
              <w:numPr>
                <w:ilvl w:val="0"/>
                <w:numId w:val="35"/>
              </w:numPr>
              <w:ind w:left="526"/>
              <w:rPr>
                <w:lang w:val="it-IT"/>
              </w:rPr>
            </w:pPr>
            <w:r w:rsidRPr="009D73B4">
              <w:rPr>
                <w:lang w:val="it-IT"/>
              </w:rPr>
              <w:t xml:space="preserve">Indeks Kerawanan </w:t>
            </w:r>
            <w:r>
              <w:rPr>
                <w:lang w:val="it-IT"/>
              </w:rPr>
              <w:t>Pemilu</w:t>
            </w:r>
            <w:r w:rsidRPr="009D73B4">
              <w:rPr>
                <w:lang w:val="it-IT"/>
              </w:rPr>
              <w:t xml:space="preserve"> (IKP) menunjukkan selama tahun 2017-2020 masih banyak </w:t>
            </w:r>
            <w:r w:rsidR="005475D7">
              <w:rPr>
                <w:lang w:val="it-IT"/>
              </w:rPr>
              <w:t xml:space="preserve">temuan kerawanan pada </w:t>
            </w:r>
            <w:r w:rsidRPr="009D73B4">
              <w:rPr>
                <w:lang w:val="it-IT"/>
              </w:rPr>
              <w:t xml:space="preserve">Dimensi Penyelenggaraan </w:t>
            </w:r>
            <w:r>
              <w:rPr>
                <w:lang w:val="it-IT"/>
              </w:rPr>
              <w:t>Pemilu</w:t>
            </w:r>
            <w:r w:rsidRPr="009D73B4">
              <w:rPr>
                <w:lang w:val="it-IT"/>
              </w:rPr>
              <w:t xml:space="preserve"> </w:t>
            </w:r>
            <w:r>
              <w:rPr>
                <w:lang w:val="it-IT"/>
              </w:rPr>
              <w:fldChar w:fldCharType="begin" w:fldLock="1"/>
            </w:r>
            <w:r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Pr>
                <w:lang w:val="it-IT"/>
              </w:rPr>
              <w:fldChar w:fldCharType="separate"/>
            </w:r>
            <w:r w:rsidRPr="009D73B4">
              <w:rPr>
                <w:noProof/>
                <w:lang w:val="it-IT"/>
              </w:rPr>
              <w:t>(Bagja et al., 2023)</w:t>
            </w:r>
            <w:r>
              <w:rPr>
                <w:lang w:val="it-IT"/>
              </w:rPr>
              <w:fldChar w:fldCharType="end"/>
            </w:r>
            <w:r w:rsidRPr="009D73B4">
              <w:rPr>
                <w:lang w:val="it-IT"/>
              </w:rPr>
              <w:t>.</w:t>
            </w:r>
          </w:p>
          <w:p w14:paraId="71C9C4D4" w14:textId="5FA19355" w:rsidR="006E6881" w:rsidRPr="005A6BC2" w:rsidRDefault="005A6BC2" w:rsidP="006E6881">
            <w:pPr>
              <w:pStyle w:val="ListParagraph"/>
              <w:numPr>
                <w:ilvl w:val="0"/>
                <w:numId w:val="34"/>
              </w:numPr>
              <w:ind w:left="346"/>
              <w:rPr>
                <w:lang w:val="it-IT"/>
              </w:rPr>
            </w:pPr>
            <w:r w:rsidRPr="005A6BC2">
              <w:rPr>
                <w:lang w:val="it-IT"/>
              </w:rPr>
              <w:t>Adanya pernyataan, putusan dan kabar kontroversial</w:t>
            </w:r>
            <w:r>
              <w:rPr>
                <w:lang w:val="it-IT"/>
              </w:rPr>
              <w:t xml:space="preserve"> yang</w:t>
            </w:r>
            <w:r w:rsidR="00EF3EE7">
              <w:rPr>
                <w:lang w:val="it-IT"/>
              </w:rPr>
              <w:t xml:space="preserve"> menurut Titi Anggreini</w:t>
            </w:r>
            <w:r w:rsidR="00777E87">
              <w:rPr>
                <w:lang w:val="it-IT"/>
              </w:rPr>
              <w:t>,</w:t>
            </w:r>
            <w:r>
              <w:rPr>
                <w:lang w:val="it-IT"/>
              </w:rPr>
              <w:t xml:space="preserve"> dapat </w:t>
            </w:r>
            <w:r w:rsidR="00777E87">
              <w:rPr>
                <w:lang w:val="it-IT"/>
              </w:rPr>
              <w:t xml:space="preserve">berpotensi </w:t>
            </w:r>
            <w:r w:rsidRPr="0002420F">
              <w:rPr>
                <w:lang w:val="it-IT"/>
              </w:rPr>
              <w:t xml:space="preserve">menciptakan stigma </w:t>
            </w:r>
            <w:r>
              <w:rPr>
                <w:lang w:val="it-IT"/>
              </w:rPr>
              <w:t xml:space="preserve">dan persepsi buruk </w:t>
            </w:r>
            <w:r w:rsidRPr="0002420F">
              <w:rPr>
                <w:lang w:val="it-IT"/>
              </w:rPr>
              <w:t>bahwa hasil</w:t>
            </w:r>
            <w:r>
              <w:rPr>
                <w:lang w:val="it-IT"/>
              </w:rPr>
              <w:t xml:space="preserve"> </w:t>
            </w:r>
            <w:r w:rsidRPr="0002420F">
              <w:rPr>
                <w:lang w:val="it-IT"/>
              </w:rPr>
              <w:t>Pemilu 2024</w:t>
            </w:r>
            <w:r>
              <w:rPr>
                <w:lang w:val="it-IT"/>
              </w:rPr>
              <w:t xml:space="preserve"> </w:t>
            </w:r>
            <w:r w:rsidRPr="0002420F">
              <w:rPr>
                <w:lang w:val="it-IT"/>
              </w:rPr>
              <w:t>tidaklah mencerminkan kehendak suara rakyat yang murni</w:t>
            </w:r>
            <w:r w:rsidR="004068E0">
              <w:rPr>
                <w:lang w:val="it-IT"/>
              </w:rPr>
              <w:t xml:space="preserve"> </w:t>
            </w:r>
            <w:r w:rsidR="004068E0">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4068E0">
              <w:rPr>
                <w:lang w:val="it-IT"/>
              </w:rPr>
              <w:fldChar w:fldCharType="separate"/>
            </w:r>
            <w:r w:rsidR="004068E0" w:rsidRPr="004068E0">
              <w:rPr>
                <w:noProof/>
                <w:lang w:val="it-IT"/>
              </w:rPr>
              <w:t>(Kompas, 2023)</w:t>
            </w:r>
            <w:r w:rsidR="004068E0">
              <w:rPr>
                <w:lang w:val="it-IT"/>
              </w:rPr>
              <w:fldChar w:fldCharType="end"/>
            </w:r>
            <w:r w:rsidR="00104460">
              <w:rPr>
                <w:lang w:val="it-IT"/>
              </w:rPr>
              <w:t>.</w:t>
            </w:r>
          </w:p>
        </w:tc>
        <w:tc>
          <w:tcPr>
            <w:tcW w:w="2430" w:type="dxa"/>
          </w:tcPr>
          <w:p w14:paraId="6490DF37" w14:textId="2F4DD412" w:rsidR="004F5EFB" w:rsidRPr="000513BD" w:rsidRDefault="000513BD" w:rsidP="00BF5A9B">
            <w:pPr>
              <w:rPr>
                <w:lang w:val="it-IT"/>
              </w:rPr>
            </w:pPr>
            <w:r>
              <w:rPr>
                <w:lang w:val="it-IT"/>
              </w:rPr>
              <w:lastRenderedPageBreak/>
              <w:t xml:space="preserve">Adanya </w:t>
            </w:r>
            <w:r w:rsidR="00A418A1">
              <w:rPr>
                <w:lang w:val="it-IT"/>
              </w:rPr>
              <w:t xml:space="preserve">stigma </w:t>
            </w:r>
            <w:r w:rsidR="00BB7F03">
              <w:rPr>
                <w:lang w:val="it-IT"/>
              </w:rPr>
              <w:t>atau</w:t>
            </w:r>
            <w:r w:rsidR="00A418A1">
              <w:rPr>
                <w:lang w:val="it-IT"/>
              </w:rPr>
              <w:t xml:space="preserve"> </w:t>
            </w:r>
            <w:r w:rsidR="00DB1491">
              <w:rPr>
                <w:lang w:val="it-IT"/>
              </w:rPr>
              <w:t>p</w:t>
            </w:r>
            <w:r w:rsidRPr="000513BD">
              <w:rPr>
                <w:lang w:val="it-IT"/>
              </w:rPr>
              <w:t xml:space="preserve">ersepsi buruk </w:t>
            </w:r>
            <w:r w:rsidR="00DB1491">
              <w:rPr>
                <w:lang w:val="it-IT"/>
              </w:rPr>
              <w:t xml:space="preserve">di mata </w:t>
            </w:r>
            <w:r w:rsidR="00DB1491">
              <w:rPr>
                <w:lang w:val="it-IT"/>
              </w:rPr>
              <w:lastRenderedPageBreak/>
              <w:t>masyarakat</w:t>
            </w:r>
            <w:r w:rsidR="00D91DB8">
              <w:rPr>
                <w:lang w:val="it-IT"/>
              </w:rPr>
              <w:t xml:space="preserve"> </w:t>
            </w:r>
            <w:r w:rsidR="00490AB2">
              <w:rPr>
                <w:lang w:val="it-IT"/>
              </w:rPr>
              <w:t xml:space="preserve">terhadap </w:t>
            </w:r>
            <w:r w:rsidRPr="000513BD">
              <w:rPr>
                <w:lang w:val="it-IT"/>
              </w:rPr>
              <w:t>penyelenggara</w:t>
            </w:r>
            <w:r w:rsidR="00D91DB8">
              <w:rPr>
                <w:lang w:val="it-IT"/>
              </w:rPr>
              <w:t>an</w:t>
            </w:r>
            <w:r w:rsidRPr="000513BD">
              <w:rPr>
                <w:lang w:val="it-IT"/>
              </w:rPr>
              <w:t xml:space="preserve"> pemilihan umum</w:t>
            </w:r>
            <w:r w:rsidR="00DB1491">
              <w:rPr>
                <w:lang w:val="it-IT"/>
              </w:rPr>
              <w:t xml:space="preserve"> 2024 di Indonesia</w:t>
            </w:r>
            <w:r w:rsidR="00490AB2">
              <w:rPr>
                <w:lang w:val="it-IT"/>
              </w:rPr>
              <w:t xml:space="preserve"> yang tidak </w:t>
            </w:r>
            <w:r w:rsidR="0074210A">
              <w:rPr>
                <w:lang w:val="it-IT"/>
              </w:rPr>
              <w:t xml:space="preserve">sesuai dengan peraturan perundang-undangan </w:t>
            </w:r>
            <w:r w:rsidR="00D57EDD">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D57EDD">
              <w:rPr>
                <w:lang w:val="it-IT"/>
              </w:rPr>
              <w:fldChar w:fldCharType="separate"/>
            </w:r>
            <w:r w:rsidR="00D57EDD" w:rsidRPr="00D57EDD">
              <w:rPr>
                <w:noProof/>
                <w:lang w:val="it-IT"/>
              </w:rPr>
              <w:t>(Kompas, 2023)</w:t>
            </w:r>
            <w:r w:rsidR="00D57EDD">
              <w:rPr>
                <w:lang w:val="it-IT"/>
              </w:rPr>
              <w:fldChar w:fldCharType="end"/>
            </w:r>
            <w:r>
              <w:rPr>
                <w:lang w:val="it-IT"/>
              </w:rPr>
              <w:t>.</w:t>
            </w:r>
          </w:p>
        </w:tc>
      </w:tr>
      <w:tr w:rsidR="003E0BD0" w:rsidRPr="00E901B7" w14:paraId="7D5BF754" w14:textId="77777777" w:rsidTr="00F67A5C">
        <w:tc>
          <w:tcPr>
            <w:tcW w:w="8658" w:type="dxa"/>
            <w:gridSpan w:val="3"/>
          </w:tcPr>
          <w:p w14:paraId="369F8931" w14:textId="77777777" w:rsidR="00813E8D" w:rsidRDefault="003E0BD0" w:rsidP="00BF5A9B">
            <w:pPr>
              <w:rPr>
                <w:b/>
                <w:bCs/>
                <w:lang w:val="it-IT"/>
              </w:rPr>
            </w:pPr>
            <w:r w:rsidRPr="003E0BD0">
              <w:rPr>
                <w:b/>
                <w:bCs/>
                <w:lang w:val="it-IT"/>
              </w:rPr>
              <w:lastRenderedPageBreak/>
              <w:t>Urgensi:</w:t>
            </w:r>
            <w:r>
              <w:rPr>
                <w:b/>
                <w:bCs/>
                <w:lang w:val="it-IT"/>
              </w:rPr>
              <w:t xml:space="preserve"> </w:t>
            </w:r>
          </w:p>
          <w:p w14:paraId="7AB7EF15" w14:textId="4D910581" w:rsidR="003E0BD0" w:rsidRPr="003E0BD0" w:rsidRDefault="003E0BD0" w:rsidP="00BF5A9B">
            <w:pPr>
              <w:rPr>
                <w:b/>
                <w:bCs/>
                <w:lang w:val="it-IT"/>
              </w:rPr>
            </w:pPr>
            <w:r w:rsidRPr="00E901B7">
              <w:rPr>
                <w:lang w:val="it-IT"/>
              </w:rPr>
              <w:t xml:space="preserve">Stigma dan persepsi buruk dalam penyelenggaraan pemilihan umum pada akhirnya dapat mengikis nilai-nilai demokrasi yang telah lama dibangun dan telah memperoleh legitimasi publik, yang selama ini dapat menjadi penyanggah ketika terjadi turbulensi politik </w:t>
            </w:r>
            <w:r>
              <w:rPr>
                <w:lang w:val="en-ID"/>
              </w:rPr>
              <w:fldChar w:fldCharType="begin" w:fldLock="1"/>
            </w:r>
            <w:r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E901B7">
              <w:rPr>
                <w:noProof/>
                <w:lang w:val="it-IT"/>
              </w:rPr>
              <w:t>(Norris, 2019)</w:t>
            </w:r>
            <w:r>
              <w:rPr>
                <w:lang w:val="en-ID"/>
              </w:rPr>
              <w:fldChar w:fldCharType="end"/>
            </w:r>
            <w:r w:rsidRPr="00E901B7">
              <w:rPr>
                <w:lang w:val="it-IT"/>
              </w:rPr>
              <w:t xml:space="preserve">. Maka kehadirannya tidak hanya memicu terjadinya </w:t>
            </w:r>
            <w:r w:rsidRPr="00E901B7">
              <w:rPr>
                <w:i/>
                <w:iCs/>
                <w:lang w:val="it-IT"/>
              </w:rPr>
              <w:t xml:space="preserve">political distrust, </w:t>
            </w:r>
            <w:r w:rsidRPr="00E901B7">
              <w:rPr>
                <w:lang w:val="it-IT"/>
              </w:rPr>
              <w:t xml:space="preserve">lebih jauh dari itu, bisa menyebabkan disintegrasi </w:t>
            </w:r>
            <w:r>
              <w:rPr>
                <w:lang w:val="it-IT"/>
              </w:rPr>
              <w:t xml:space="preserve">sosial </w:t>
            </w:r>
            <w:r w:rsidR="00006440">
              <w:rPr>
                <w:lang w:val="it-IT"/>
              </w:rPr>
              <w:t xml:space="preserve">di tengah </w:t>
            </w:r>
            <w:r>
              <w:rPr>
                <w:lang w:val="it-IT"/>
              </w:rPr>
              <w:t>masyarakat</w:t>
            </w:r>
            <w:r w:rsidRPr="00E901B7">
              <w:rPr>
                <w:lang w:val="it-IT"/>
              </w:rPr>
              <w:t xml:space="preserve"> </w:t>
            </w:r>
            <w:r>
              <w:rPr>
                <w:lang w:val="en-ID"/>
              </w:rPr>
              <w:fldChar w:fldCharType="begin" w:fldLock="1"/>
            </w:r>
            <w:r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Pr="0048041B">
              <w:rPr>
                <w:lang w:val="it-IT"/>
              </w:rPr>
              <w:instrText>ew"</w:instrText>
            </w:r>
            <w:r w:rsidRPr="006C5E5D">
              <w:rPr>
                <w:lang w:val="it-IT"/>
              </w:rPr>
              <w:instrText>,"id":"ITEM-1","issue":"1","issu</w:instrText>
            </w:r>
            <w:r>
              <w:rPr>
                <w:lang w:val="en-ID"/>
              </w:rPr>
              <w:instrText>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Pr>
                <w:lang w:val="en-ID"/>
              </w:rPr>
              <w:fldChar w:fldCharType="separate"/>
            </w:r>
            <w:r w:rsidRPr="00A0305C">
              <w:rPr>
                <w:noProof/>
                <w:lang w:val="en-ID"/>
              </w:rPr>
              <w:t>(Mauk, 2022; Norris, 2019)</w:t>
            </w:r>
            <w:r>
              <w:rPr>
                <w:lang w:val="en-ID"/>
              </w:rPr>
              <w:fldChar w:fldCharType="end"/>
            </w:r>
            <w:r>
              <w:rPr>
                <w:lang w:val="en-ID"/>
              </w:rPr>
              <w:t>.</w:t>
            </w:r>
            <w:r w:rsidRPr="003E0BD0">
              <w:rPr>
                <w:b/>
                <w:bCs/>
                <w:lang w:val="it-IT"/>
              </w:rPr>
              <w:t xml:space="preserve"> </w:t>
            </w:r>
          </w:p>
        </w:tc>
      </w:tr>
    </w:tbl>
    <w:p w14:paraId="60D60C6D" w14:textId="77777777" w:rsidR="00CD4717" w:rsidRDefault="00CD4717" w:rsidP="00DC09F7">
      <w:pPr>
        <w:rPr>
          <w:lang w:val="it-IT"/>
        </w:rPr>
      </w:pPr>
    </w:p>
    <w:p w14:paraId="656F9532" w14:textId="0A056E50" w:rsidR="00542329" w:rsidRPr="00542329" w:rsidRDefault="00542329" w:rsidP="001A66BE">
      <w:pPr>
        <w:pStyle w:val="Heading2"/>
      </w:pPr>
      <w:bookmarkStart w:id="20" w:name="_Toc160717503"/>
      <w:r>
        <w:t>Pertanyaan Penelitian</w:t>
      </w:r>
      <w:bookmarkEnd w:id="20"/>
    </w:p>
    <w:p w14:paraId="2705C833" w14:textId="77777777" w:rsidR="00C45B67" w:rsidRDefault="00D55429" w:rsidP="001A66BE">
      <w:pPr>
        <w:rPr>
          <w:lang w:val="en-ID"/>
        </w:rPr>
      </w:pPr>
      <w:r w:rsidRPr="00D55429">
        <w:rPr>
          <w:lang w:val="en-ID"/>
        </w:rPr>
        <w:t>Berdasarkan pemaparan</w:t>
      </w:r>
      <w:r w:rsidR="00542329">
        <w:rPr>
          <w:lang w:val="en-ID"/>
        </w:rPr>
        <w:t xml:space="preserve"> pada bagian latar belakang dan rumusan masalah</w:t>
      </w:r>
      <w:r w:rsidRPr="00D55429">
        <w:rPr>
          <w:lang w:val="en-ID"/>
        </w:rPr>
        <w:t>, maka penelitian ini mengajukan pertanyaan penelitian</w:t>
      </w:r>
      <w:r>
        <w:rPr>
          <w:lang w:val="en-ID"/>
        </w:rPr>
        <w:t xml:space="preserve"> </w:t>
      </w:r>
      <w:r w:rsidR="00542329">
        <w:rPr>
          <w:lang w:val="en-ID"/>
        </w:rPr>
        <w:t xml:space="preserve">sebagai berikut: </w:t>
      </w:r>
    </w:p>
    <w:p w14:paraId="002BAA19" w14:textId="57D6AADC" w:rsidR="007D2445" w:rsidRPr="00D55429" w:rsidRDefault="00C45B67" w:rsidP="001A66BE">
      <w:pPr>
        <w:rPr>
          <w:lang w:val="en-ID"/>
        </w:rPr>
      </w:pPr>
      <w:r w:rsidRPr="00C45B67">
        <w:rPr>
          <w:b/>
          <w:bCs/>
          <w:lang w:val="en-ID"/>
        </w:rPr>
        <w:t>RQ:</w:t>
      </w:r>
      <w:r>
        <w:rPr>
          <w:lang w:val="en-ID"/>
        </w:rPr>
        <w:t xml:space="preserve"> </w:t>
      </w:r>
      <w:r w:rsidR="00542329">
        <w:rPr>
          <w:lang w:val="en-ID"/>
        </w:rPr>
        <w:t xml:space="preserve">“Bagaimana pola </w:t>
      </w:r>
      <w:r w:rsidR="00D55429">
        <w:rPr>
          <w:lang w:val="en-ID"/>
        </w:rPr>
        <w:t xml:space="preserve">sentimen masyarakat terhadap </w:t>
      </w:r>
      <w:r w:rsidR="00AE4F0E">
        <w:rPr>
          <w:lang w:val="en-ID"/>
        </w:rPr>
        <w:t xml:space="preserve">integritas </w:t>
      </w:r>
      <w:r w:rsidR="00D55429">
        <w:rPr>
          <w:lang w:val="en-ID"/>
        </w:rPr>
        <w:t xml:space="preserve">penyelenggaraan </w:t>
      </w:r>
      <w:r w:rsidR="00AE4F0E">
        <w:rPr>
          <w:lang w:val="en-ID"/>
        </w:rPr>
        <w:t>P</w:t>
      </w:r>
      <w:r w:rsidR="009D20EF">
        <w:rPr>
          <w:lang w:val="en-ID"/>
        </w:rPr>
        <w:t>emilu</w:t>
      </w:r>
      <w:r w:rsidR="00D55429">
        <w:rPr>
          <w:lang w:val="en-ID"/>
        </w:rPr>
        <w:t xml:space="preserve"> 2024</w:t>
      </w:r>
      <w:r w:rsidR="00A84838">
        <w:rPr>
          <w:lang w:val="en-ID"/>
        </w:rPr>
        <w:t xml:space="preserve"> </w:t>
      </w:r>
      <w:r w:rsidR="005A0B67">
        <w:rPr>
          <w:lang w:val="en-ID"/>
        </w:rPr>
        <w:t>dan topik apa yang dibicarakan di dalamnya</w:t>
      </w:r>
      <w:r w:rsidR="00542329">
        <w:rPr>
          <w:lang w:val="en-ID"/>
        </w:rPr>
        <w:t>?”</w:t>
      </w:r>
    </w:p>
    <w:p w14:paraId="4B3BE12A" w14:textId="430329B4" w:rsidR="00D735CC" w:rsidRPr="00AC498B" w:rsidRDefault="00D735CC" w:rsidP="00D873A2">
      <w:pPr>
        <w:pStyle w:val="Heading2"/>
      </w:pPr>
      <w:bookmarkStart w:id="21" w:name="_Toc160717504"/>
      <w:r>
        <w:lastRenderedPageBreak/>
        <w:t>Tujuan Penelitian</w:t>
      </w:r>
      <w:bookmarkEnd w:id="21"/>
    </w:p>
    <w:p w14:paraId="74D80BDE" w14:textId="406A7993" w:rsidR="00B8213F" w:rsidRPr="00B8213F" w:rsidRDefault="00B8213F" w:rsidP="00BF5A9B">
      <w:pPr>
        <w:rPr>
          <w:lang w:val="it-IT"/>
        </w:rPr>
      </w:pPr>
      <w:r>
        <w:rPr>
          <w:lang w:val="it-IT"/>
        </w:rPr>
        <w:t>Adapun t</w:t>
      </w:r>
      <w:r w:rsidR="00D735CC" w:rsidRPr="00B8213F">
        <w:rPr>
          <w:lang w:val="it-IT"/>
        </w:rPr>
        <w:t>ujuan dari penelitian ini adalah</w:t>
      </w:r>
      <w:r w:rsidRPr="00B8213F">
        <w:rPr>
          <w:lang w:val="it-IT"/>
        </w:rPr>
        <w:t xml:space="preserve">: </w:t>
      </w:r>
    </w:p>
    <w:p w14:paraId="49071F9F" w14:textId="13A751C4" w:rsidR="00B8213F" w:rsidRDefault="00B8213F" w:rsidP="00B8213F">
      <w:pPr>
        <w:pStyle w:val="ListParagraph"/>
        <w:numPr>
          <w:ilvl w:val="0"/>
          <w:numId w:val="38"/>
        </w:numPr>
        <w:rPr>
          <w:lang w:val="it-IT"/>
        </w:rPr>
      </w:pPr>
      <w:r>
        <w:rPr>
          <w:lang w:val="it-IT"/>
        </w:rPr>
        <w:t>M</w:t>
      </w:r>
      <w:r w:rsidR="00D735CC" w:rsidRPr="00B8213F">
        <w:rPr>
          <w:lang w:val="it-IT"/>
        </w:rPr>
        <w:t xml:space="preserve">enghasilkan model </w:t>
      </w:r>
      <w:r w:rsidR="00044EA9" w:rsidRPr="00B8213F">
        <w:rPr>
          <w:lang w:val="it-IT"/>
        </w:rPr>
        <w:t xml:space="preserve">analisis sentimen </w:t>
      </w:r>
      <w:r w:rsidR="00D735CC" w:rsidRPr="00B8213F">
        <w:rPr>
          <w:lang w:val="it-IT"/>
        </w:rPr>
        <w:t xml:space="preserve">yang dapat </w:t>
      </w:r>
      <w:r w:rsidR="00044EA9" w:rsidRPr="00B8213F">
        <w:rPr>
          <w:lang w:val="it-IT"/>
        </w:rPr>
        <w:t xml:space="preserve">mengukur opini atau persepsi masyarakat terkait dengan </w:t>
      </w:r>
      <w:r w:rsidR="00032677" w:rsidRPr="00B8213F">
        <w:rPr>
          <w:lang w:val="it-IT"/>
        </w:rPr>
        <w:t xml:space="preserve">integritas penyelenggaraan </w:t>
      </w:r>
      <w:r w:rsidR="00862DC9">
        <w:rPr>
          <w:lang w:val="it-IT"/>
        </w:rPr>
        <w:t>Pemilu</w:t>
      </w:r>
      <w:r w:rsidR="00E10CEE" w:rsidRPr="00B8213F">
        <w:rPr>
          <w:lang w:val="it-IT"/>
        </w:rPr>
        <w:t xml:space="preserve"> </w:t>
      </w:r>
      <w:r w:rsidR="00032677" w:rsidRPr="00B8213F">
        <w:rPr>
          <w:lang w:val="it-IT"/>
        </w:rPr>
        <w:t>2024 di Indonesia</w:t>
      </w:r>
      <w:r w:rsidR="0046335F">
        <w:rPr>
          <w:lang w:val="it-IT"/>
        </w:rPr>
        <w:t>.</w:t>
      </w:r>
    </w:p>
    <w:p w14:paraId="0D8668C9" w14:textId="4C1FA706" w:rsidR="00862DC9" w:rsidRPr="00862DC9" w:rsidRDefault="00862DC9" w:rsidP="00B8213F">
      <w:pPr>
        <w:pStyle w:val="ListParagraph"/>
        <w:numPr>
          <w:ilvl w:val="0"/>
          <w:numId w:val="38"/>
        </w:numPr>
        <w:rPr>
          <w:lang w:val="it-IT"/>
        </w:rPr>
      </w:pPr>
      <w:r w:rsidRPr="00862DC9">
        <w:rPr>
          <w:lang w:val="it-IT"/>
        </w:rPr>
        <w:t>Mengetahui pola sentimen masyarakat terkait dengan integritas penyelenggaraan Pemilu 2024 di Indo</w:t>
      </w:r>
      <w:r>
        <w:rPr>
          <w:lang w:val="it-IT"/>
        </w:rPr>
        <w:t>nesia</w:t>
      </w:r>
    </w:p>
    <w:p w14:paraId="171B52B4" w14:textId="0DEEC1DA" w:rsidR="007C1F1E" w:rsidRDefault="00D67B37" w:rsidP="00B8213F">
      <w:pPr>
        <w:pStyle w:val="ListParagraph"/>
        <w:numPr>
          <w:ilvl w:val="0"/>
          <w:numId w:val="38"/>
        </w:numPr>
        <w:rPr>
          <w:lang w:val="it-IT"/>
        </w:rPr>
      </w:pPr>
      <w:r>
        <w:rPr>
          <w:lang w:val="it-IT"/>
        </w:rPr>
        <w:t xml:space="preserve">Mengidentifikasi topik pembicaraan atau aspirasi masyarakat terkait dengan </w:t>
      </w:r>
      <w:r w:rsidR="00251118">
        <w:rPr>
          <w:lang w:val="it-IT"/>
        </w:rPr>
        <w:t xml:space="preserve">integritas </w:t>
      </w:r>
      <w:r>
        <w:rPr>
          <w:lang w:val="it-IT"/>
        </w:rPr>
        <w:t>penyelenggaraan pemilihan umum 2024.</w:t>
      </w:r>
    </w:p>
    <w:p w14:paraId="45BF56EF" w14:textId="5EA745C8" w:rsidR="00273791" w:rsidRDefault="00273791" w:rsidP="00273791">
      <w:pPr>
        <w:pStyle w:val="Heading2"/>
      </w:pPr>
      <w:bookmarkStart w:id="22" w:name="_Toc160717505"/>
      <w:r>
        <w:rPr>
          <w:lang w:val="it-IT"/>
        </w:rPr>
        <w:t xml:space="preserve">Ruang Lingkup </w:t>
      </w:r>
      <w:r w:rsidRPr="00273791">
        <w:rPr>
          <w:lang w:val="it-IT"/>
        </w:rPr>
        <w:t>Penelitia</w:t>
      </w:r>
      <w:r>
        <w:t>n</w:t>
      </w:r>
      <w:bookmarkEnd w:id="22"/>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6B6469BD" w:rsidR="00AA2B13" w:rsidRPr="00B55F63" w:rsidRDefault="0097652A" w:rsidP="008B5459">
      <w:pPr>
        <w:pStyle w:val="ListParagraph"/>
        <w:numPr>
          <w:ilvl w:val="0"/>
          <w:numId w:val="7"/>
        </w:numPr>
        <w:rPr>
          <w:lang w:val="it-IT"/>
        </w:rPr>
      </w:pPr>
      <w:r w:rsidRPr="00B55F63">
        <w:rPr>
          <w:lang w:val="it-IT"/>
        </w:rPr>
        <w:t xml:space="preserve">Pada Penelitian ini akan hanya menggunakan data </w:t>
      </w:r>
      <w:r w:rsidR="00AA2B13" w:rsidRPr="00B55F63">
        <w:rPr>
          <w:lang w:val="it-IT"/>
        </w:rPr>
        <w:t xml:space="preserve">pada </w:t>
      </w:r>
      <w:r w:rsidR="00641D28">
        <w:rPr>
          <w:lang w:val="it-IT"/>
        </w:rPr>
        <w:t>media sosial</w:t>
      </w:r>
      <w:r w:rsidRPr="00B55F63">
        <w:rPr>
          <w:lang w:val="it-IT"/>
        </w:rPr>
        <w:t xml:space="preserve"> </w:t>
      </w:r>
      <w:r w:rsidR="00641D28">
        <w:rPr>
          <w:lang w:val="it-IT"/>
        </w:rPr>
        <w:t>T</w:t>
      </w:r>
      <w:r w:rsidRPr="00B55F63">
        <w:rPr>
          <w:lang w:val="it-IT"/>
        </w:rPr>
        <w:t>witter.</w:t>
      </w:r>
    </w:p>
    <w:p w14:paraId="41F68238" w14:textId="7C5F73E0" w:rsidR="00AA2B13" w:rsidRPr="00E912CF" w:rsidRDefault="0097652A" w:rsidP="008B5459">
      <w:pPr>
        <w:pStyle w:val="ListParagraph"/>
        <w:numPr>
          <w:ilvl w:val="0"/>
          <w:numId w:val="7"/>
        </w:numPr>
        <w:rPr>
          <w:lang w:val="en-ID"/>
        </w:rPr>
      </w:pPr>
      <w:r w:rsidRPr="00E912CF">
        <w:rPr>
          <w:lang w:val="en-ID"/>
        </w:rPr>
        <w:t xml:space="preserve">Data yang diambil merupakan data </w:t>
      </w:r>
      <w:r w:rsidRPr="00E912CF">
        <w:rPr>
          <w:i/>
          <w:iCs/>
          <w:lang w:val="en-ID"/>
        </w:rPr>
        <w:t>tweet</w:t>
      </w:r>
      <w:r w:rsidRPr="00E912CF">
        <w:rPr>
          <w:lang w:val="en-ID"/>
        </w:rPr>
        <w:t xml:space="preserve"> </w:t>
      </w:r>
      <w:r w:rsidR="005B7E84" w:rsidRPr="00E912CF">
        <w:rPr>
          <w:lang w:val="en-ID"/>
        </w:rPr>
        <w:t xml:space="preserve">yang berupa </w:t>
      </w:r>
      <w:r w:rsidRPr="00E912CF">
        <w:rPr>
          <w:lang w:val="en-ID"/>
        </w:rPr>
        <w:t xml:space="preserve">komentar masyarakat </w:t>
      </w:r>
      <w:r w:rsidR="00484C4E" w:rsidRPr="00E912CF">
        <w:rPr>
          <w:lang w:val="en-ID"/>
        </w:rPr>
        <w:t xml:space="preserve">terhadap </w:t>
      </w:r>
      <w:r w:rsidR="00E912CF">
        <w:rPr>
          <w:lang w:val="en-ID"/>
        </w:rPr>
        <w:t xml:space="preserve">Integritas Penyelenggaraan </w:t>
      </w:r>
      <w:r w:rsidR="007871D5">
        <w:rPr>
          <w:lang w:val="en-ID"/>
        </w:rPr>
        <w:t>Pemilu</w:t>
      </w:r>
      <w:r w:rsidR="00484C4E" w:rsidRPr="00E912CF">
        <w:rPr>
          <w:lang w:val="en-ID"/>
        </w:rPr>
        <w:t xml:space="preserve"> 2024</w:t>
      </w:r>
      <w:r w:rsidRPr="00E912CF">
        <w:rPr>
          <w:lang w:val="en-ID"/>
        </w:rPr>
        <w:t>.</w:t>
      </w:r>
    </w:p>
    <w:p w14:paraId="379703BE" w14:textId="4B09B1A2" w:rsidR="00287EEE" w:rsidRPr="00FA4968" w:rsidRDefault="00287EEE" w:rsidP="008B5459">
      <w:pPr>
        <w:pStyle w:val="ListParagraph"/>
        <w:numPr>
          <w:ilvl w:val="0"/>
          <w:numId w:val="7"/>
        </w:numPr>
        <w:rPr>
          <w:lang w:val="it-IT"/>
        </w:rPr>
      </w:pPr>
      <w:r w:rsidRPr="00D75AD5">
        <w:rPr>
          <w:lang w:val="en-ID"/>
        </w:rPr>
        <w:t xml:space="preserve">Data </w:t>
      </w:r>
      <w:r w:rsidRPr="00D75AD5">
        <w:rPr>
          <w:i/>
          <w:iCs/>
          <w:lang w:val="en-ID"/>
        </w:rPr>
        <w:t>tweet</w:t>
      </w:r>
      <w:r w:rsidRPr="00D75AD5">
        <w:rPr>
          <w:lang w:val="en-ID"/>
        </w:rPr>
        <w:t xml:space="preserve"> yang dikumpulkan akan dike</w:t>
      </w:r>
      <w:r w:rsidR="005C7CED" w:rsidRPr="00D75AD5">
        <w:rPr>
          <w:lang w:val="en-ID"/>
        </w:rPr>
        <w:t xml:space="preserve">mpokkan ke dalam </w:t>
      </w:r>
      <w:r w:rsidR="00D75AD5" w:rsidRPr="00D75AD5">
        <w:rPr>
          <w:lang w:val="en-ID"/>
        </w:rPr>
        <w:t xml:space="preserve">2 </w:t>
      </w:r>
      <w:r w:rsidR="00D75AD5">
        <w:rPr>
          <w:lang w:val="en-ID"/>
        </w:rPr>
        <w:t>jenis klasifinasi</w:t>
      </w:r>
      <w:r w:rsidR="00F26F4D">
        <w:rPr>
          <w:lang w:val="en-ID"/>
        </w:rPr>
        <w:t xml:space="preserve">. Jenis klasifikasi pertama adalah jenis </w:t>
      </w:r>
      <w:r w:rsidR="0049607D">
        <w:rPr>
          <w:lang w:val="en-ID"/>
        </w:rPr>
        <w:t xml:space="preserve">klasifikasi untuk data relevan dan tidak relevan. Kemudian untuk jenis klasifikasi kedua adalah klasifikasi </w:t>
      </w:r>
      <w:r w:rsidR="00F26F4D">
        <w:rPr>
          <w:lang w:val="en-ID"/>
        </w:rPr>
        <w:t xml:space="preserve">sentimen apakah </w:t>
      </w:r>
      <w:r w:rsidR="0049607D">
        <w:rPr>
          <w:lang w:val="en-ID"/>
        </w:rPr>
        <w:t xml:space="preserve">opini </w:t>
      </w:r>
      <w:r w:rsidR="00F26F4D">
        <w:rPr>
          <w:lang w:val="en-ID"/>
        </w:rPr>
        <w:t>bersentimen positif</w:t>
      </w:r>
      <w:r w:rsidR="002E78E7">
        <w:rPr>
          <w:lang w:val="en-ID"/>
        </w:rPr>
        <w:t xml:space="preserve"> atau </w:t>
      </w:r>
      <w:r w:rsidR="00F26F4D">
        <w:rPr>
          <w:lang w:val="en-ID"/>
        </w:rPr>
        <w:t>negati</w:t>
      </w:r>
      <w:r w:rsidR="002E78E7">
        <w:rPr>
          <w:lang w:val="en-ID"/>
        </w:rPr>
        <w:t>f</w:t>
      </w:r>
      <w:r w:rsidR="00AF155E">
        <w:t>.</w:t>
      </w:r>
      <w:r w:rsidR="00F26F4D">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6416C183" w:rsidR="00182889" w:rsidRPr="00FF05CD" w:rsidRDefault="0097652A" w:rsidP="008B5459">
      <w:pPr>
        <w:pStyle w:val="ListParagraph"/>
        <w:numPr>
          <w:ilvl w:val="0"/>
          <w:numId w:val="7"/>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masa pemungutan </w:t>
      </w:r>
      <w:r w:rsidR="00FE004A">
        <w:rPr>
          <w:lang w:val="it-IT"/>
        </w:rPr>
        <w:t>dan rekapitulasi</w:t>
      </w:r>
      <w:r w:rsidR="00F579F4">
        <w:rPr>
          <w:lang w:val="it-IT"/>
        </w:rPr>
        <w:t xml:space="preserve"> suara</w:t>
      </w:r>
      <w:r w:rsidR="003E3B61">
        <w:rPr>
          <w:lang w:val="it-IT"/>
        </w:rPr>
        <w:t>, dan masa ajudikasi sampai dengan penetapan pemenang</w:t>
      </w:r>
      <w:r w:rsidR="00FE004A">
        <w:rPr>
          <w:lang w:val="it-IT"/>
        </w:rPr>
        <w:t xml:space="preserve"> </w:t>
      </w:r>
      <w:r w:rsidR="00FF05CD">
        <w:rPr>
          <w:lang w:val="it-IT"/>
        </w:rPr>
        <w:t>P</w:t>
      </w:r>
      <w:r w:rsidR="00F74F5D" w:rsidRPr="00A47F65">
        <w:rPr>
          <w:lang w:val="it-IT"/>
        </w:rPr>
        <w:t>emilu 2024</w:t>
      </w:r>
      <w:r w:rsidRPr="00A47F65">
        <w:rPr>
          <w:lang w:val="it-IT"/>
        </w:rPr>
        <w:t>.</w:t>
      </w:r>
      <w:r w:rsidR="00C96059" w:rsidRPr="00A47F65">
        <w:rPr>
          <w:lang w:val="it-IT"/>
        </w:rPr>
        <w:t xml:space="preserve"> </w:t>
      </w:r>
      <w:r w:rsidR="00C96059" w:rsidRPr="00FF05CD">
        <w:rPr>
          <w:lang w:val="it-IT"/>
        </w:rPr>
        <w:t xml:space="preserve">Yang berlangsung pada periode </w:t>
      </w:r>
      <w:r w:rsidR="00912DC1" w:rsidRPr="00FF05CD">
        <w:rPr>
          <w:lang w:val="it-IT"/>
        </w:rPr>
        <w:t xml:space="preserve">21-Januari-2024 sampai dengan </w:t>
      </w:r>
      <w:r w:rsidR="00C351C0" w:rsidRPr="00C351C0">
        <w:rPr>
          <w:highlight w:val="yellow"/>
          <w:lang w:val="it-IT"/>
        </w:rPr>
        <w:t>[TBA]</w:t>
      </w:r>
      <w:r w:rsidR="00912DC1" w:rsidRPr="00FF05CD">
        <w:rPr>
          <w:lang w:val="it-IT"/>
        </w:rPr>
        <w:t>-2024.</w:t>
      </w:r>
    </w:p>
    <w:p w14:paraId="12941F0F" w14:textId="7EE22AB5" w:rsidR="0097652A" w:rsidRPr="002B6B5F" w:rsidRDefault="0097652A" w:rsidP="008B5459">
      <w:pPr>
        <w:pStyle w:val="ListParagraph"/>
        <w:numPr>
          <w:ilvl w:val="0"/>
          <w:numId w:val="7"/>
        </w:numPr>
      </w:pPr>
      <w:r w:rsidRPr="002B6B5F">
        <w:t xml:space="preserve">Data Tweet yang digunakan pada penelitian ini merupakan </w:t>
      </w:r>
      <w:r w:rsidRPr="002E3F14">
        <w:rPr>
          <w:i/>
          <w:iCs/>
        </w:rPr>
        <w:t>tweet</w:t>
      </w:r>
      <w:r w:rsidRPr="002B6B5F">
        <w:t xml:space="preserve"> berbahasa Indonesia.</w:t>
      </w:r>
    </w:p>
    <w:p w14:paraId="5DDB5222" w14:textId="77777777" w:rsidR="00B728FB" w:rsidRDefault="0097652A" w:rsidP="00E9139C">
      <w:pPr>
        <w:pStyle w:val="Heading2"/>
      </w:pPr>
      <w:bookmarkStart w:id="23" w:name="_Toc160717506"/>
      <w:r>
        <w:t>Manfaat Penelitian</w:t>
      </w:r>
      <w:bookmarkEnd w:id="23"/>
    </w:p>
    <w:p w14:paraId="726A16F4" w14:textId="1C1146F1" w:rsidR="0097652A" w:rsidRPr="00BF5A9B" w:rsidRDefault="0097652A" w:rsidP="00BF5A9B">
      <w:r w:rsidRPr="00BF5A9B">
        <w:t>Berikut adalah manfaat yang dapat diberikan oleh penelitian ini kepada para pihak seperti akademisi dan praktisi yang berkepentingan:</w:t>
      </w:r>
    </w:p>
    <w:p w14:paraId="269227C2" w14:textId="18E376ED" w:rsidR="0097652A" w:rsidRDefault="005C7258" w:rsidP="008B5459">
      <w:pPr>
        <w:pStyle w:val="ListParagraph"/>
        <w:numPr>
          <w:ilvl w:val="0"/>
          <w:numId w:val="5"/>
        </w:numPr>
        <w:ind w:left="360"/>
      </w:pPr>
      <w:r>
        <w:t>Manfaat Akademis</w:t>
      </w:r>
    </w:p>
    <w:p w14:paraId="43D3655F" w14:textId="3F49950C" w:rsidR="00BE2F69" w:rsidRPr="00BE2F69" w:rsidRDefault="00731934" w:rsidP="00E9139C">
      <w:pPr>
        <w:pStyle w:val="ListParagraph"/>
        <w:ind w:left="360"/>
      </w:pPr>
      <w:r>
        <w:lastRenderedPageBreak/>
        <w:t xml:space="preserve">Penelitian terkait mengembangan model untuk </w:t>
      </w:r>
      <w:r w:rsidR="00DA2C56">
        <w:t>menggali sentimen, opini dan aspirasi masyarakat terhadap penyelenggaraan pemilihan umum 2024 di Indonesia</w:t>
      </w:r>
      <w:r w:rsidR="00C83698">
        <w:t xml:space="preserve"> yang:</w:t>
      </w:r>
      <w:r w:rsidR="00DA2C56">
        <w:t xml:space="preserve"> </w:t>
      </w:r>
      <w:r>
        <w:t xml:space="preserve">(1) dapat dijadikan referensi untuk penelitian selanjutnya dan </w:t>
      </w:r>
      <w:r w:rsidR="00BE2F69">
        <w:t>(</w:t>
      </w:r>
      <w:r>
        <w:t>2</w:t>
      </w:r>
      <w:r w:rsidR="00BE2F69">
        <w:t xml:space="preserve">) </w:t>
      </w:r>
      <w:r>
        <w:t>d</w:t>
      </w:r>
      <w:r w:rsidR="00BE2F69">
        <w:t>ata yang dikumpulkan dari penelitian ini dapat digunakan untuk penelitian selanjutnya.</w:t>
      </w:r>
    </w:p>
    <w:p w14:paraId="390E6FDD" w14:textId="3BA6250F" w:rsidR="005C7258" w:rsidRDefault="005C7258" w:rsidP="008B5459">
      <w:pPr>
        <w:pStyle w:val="ListParagraph"/>
        <w:numPr>
          <w:ilvl w:val="0"/>
          <w:numId w:val="5"/>
        </w:numPr>
        <w:ind w:left="360"/>
      </w:pPr>
      <w:r>
        <w:t>Manfaat Praktis</w:t>
      </w:r>
    </w:p>
    <w:p w14:paraId="5E7B0BFD" w14:textId="77777777" w:rsidR="004848D4" w:rsidRPr="00A47F65" w:rsidRDefault="00F726DC" w:rsidP="004848D4">
      <w:pPr>
        <w:pStyle w:val="ListParagraph"/>
        <w:ind w:left="360"/>
        <w:rPr>
          <w:lang w:val="it-IT"/>
        </w:rPr>
      </w:pPr>
      <w:r w:rsidRPr="00A47F65">
        <w:rPr>
          <w:lang w:val="it-IT"/>
        </w:rPr>
        <w:t xml:space="preserve">Penelitian ini diharapkan bisa bermanfaat bagi para praktisi seperti: </w:t>
      </w:r>
    </w:p>
    <w:p w14:paraId="550AFAFB" w14:textId="708A391E" w:rsidR="00C52762" w:rsidRPr="00EB1E4D" w:rsidRDefault="004848D4" w:rsidP="004848D4">
      <w:pPr>
        <w:pStyle w:val="ListParagraph"/>
        <w:numPr>
          <w:ilvl w:val="0"/>
          <w:numId w:val="37"/>
        </w:numPr>
        <w:rPr>
          <w:lang w:val="it-IT"/>
        </w:rPr>
      </w:pPr>
      <w:r w:rsidRPr="00EB1E4D">
        <w:rPr>
          <w:lang w:val="it-IT"/>
        </w:rPr>
        <w:t>Penyelenggara Pemilu</w:t>
      </w:r>
      <w:r w:rsidR="00EC2801">
        <w:rPr>
          <w:lang w:val="it-IT"/>
        </w:rPr>
        <w:t>.</w:t>
      </w:r>
    </w:p>
    <w:p w14:paraId="571E1530" w14:textId="48933D9E" w:rsidR="004848D4" w:rsidRPr="00FC7D3D" w:rsidRDefault="00C52762" w:rsidP="00C52762">
      <w:pPr>
        <w:pStyle w:val="ListParagraph"/>
        <w:rPr>
          <w:lang w:val="it-IT"/>
        </w:rPr>
      </w:pPr>
      <w:r w:rsidRPr="00EB1E4D">
        <w:rPr>
          <w:lang w:val="it-IT"/>
        </w:rPr>
        <w:t xml:space="preserve">Wawasan yang dihasilkan dalam penelitian ini diharapkan dapat </w:t>
      </w:r>
      <w:r w:rsidR="0050030B" w:rsidRPr="00EB1E4D">
        <w:rPr>
          <w:lang w:val="it-IT"/>
        </w:rPr>
        <w:t>memberikan manfaat</w:t>
      </w:r>
      <w:r w:rsidR="00356E4B" w:rsidRPr="00EB1E4D">
        <w:rPr>
          <w:lang w:val="it-IT"/>
        </w:rPr>
        <w:t xml:space="preserve"> </w:t>
      </w:r>
      <w:r w:rsidRPr="00EB1E4D">
        <w:rPr>
          <w:lang w:val="it-IT"/>
        </w:rPr>
        <w:t>bagi 3 lembaga Penyelenggara Pemilu, yaitu (a) Komisi Pemilihan Umum (KPU)</w:t>
      </w:r>
      <w:r w:rsidR="005E56C1" w:rsidRPr="00EB1E4D">
        <w:rPr>
          <w:lang w:val="it-IT"/>
        </w:rPr>
        <w:t xml:space="preserve"> yang bertanggung jawab menjalankan tahapan Pemilu</w:t>
      </w:r>
      <w:r w:rsidRPr="00EB1E4D">
        <w:rPr>
          <w:lang w:val="it-IT"/>
        </w:rPr>
        <w:t xml:space="preserve">, (b) Badan Pengawas Pemilu (Bawaslu) yang bertanggung jawab untuk </w:t>
      </w:r>
      <w:r w:rsidR="0089448F">
        <w:rPr>
          <w:lang w:val="it-IT"/>
        </w:rPr>
        <w:t xml:space="preserve">melakukan </w:t>
      </w:r>
      <w:r w:rsidRPr="00EB1E4D">
        <w:rPr>
          <w:lang w:val="it-IT"/>
        </w:rPr>
        <w:t xml:space="preserve">pengawasan </w:t>
      </w:r>
      <w:r w:rsidR="0089448F">
        <w:rPr>
          <w:lang w:val="it-IT"/>
        </w:rPr>
        <w:t xml:space="preserve">terhadap </w:t>
      </w:r>
      <w:r w:rsidRPr="00EB1E4D">
        <w:rPr>
          <w:lang w:val="it-IT"/>
        </w:rPr>
        <w:t xml:space="preserve">jalannya </w:t>
      </w:r>
      <w:r w:rsidR="00512B39">
        <w:rPr>
          <w:lang w:val="it-IT"/>
        </w:rPr>
        <w:t xml:space="preserve">penyelenggaraan </w:t>
      </w:r>
      <w:r w:rsidRPr="00EB1E4D">
        <w:rPr>
          <w:lang w:val="it-IT"/>
        </w:rPr>
        <w:t xml:space="preserve">Pemilu, dan (d) Dewan Kehormatan Penyelenggara Pemilu (DKPP) yang bertugas mengawasi fungsi KPU dan Bawaslu dan potensi pelanggaraan kode etik </w:t>
      </w:r>
      <w:r w:rsidR="00C63B5A">
        <w:rPr>
          <w:lang w:val="it-IT"/>
        </w:rPr>
        <w:t>yang dilakukan oleh</w:t>
      </w:r>
      <w:r w:rsidRPr="00EB1E4D">
        <w:rPr>
          <w:lang w:val="it-IT"/>
        </w:rPr>
        <w:t xml:space="preserve"> kedua lembaga tersebut.</w:t>
      </w:r>
      <w:r w:rsidR="00F377F8" w:rsidRPr="00EB1E4D">
        <w:rPr>
          <w:lang w:val="it-IT"/>
        </w:rPr>
        <w:t xml:space="preserve"> </w:t>
      </w:r>
      <w:r w:rsidR="00F377F8" w:rsidRPr="00FC7D3D">
        <w:rPr>
          <w:lang w:val="it-IT"/>
        </w:rPr>
        <w:t xml:space="preserve">Hasil penelitian diharapkan </w:t>
      </w:r>
      <w:r w:rsidR="00FC7D3D" w:rsidRPr="00FC7D3D">
        <w:rPr>
          <w:lang w:val="it-IT"/>
        </w:rPr>
        <w:t>dapat memberikan saran perbaikan terhadap ketiga lembaga</w:t>
      </w:r>
      <w:r w:rsidR="00E44EDF">
        <w:rPr>
          <w:lang w:val="it-IT"/>
        </w:rPr>
        <w:t xml:space="preserve"> dalam menyongsong kontestasi yang akan datang</w:t>
      </w:r>
      <w:r w:rsidR="00877A7C">
        <w:rPr>
          <w:lang w:val="it-IT"/>
        </w:rPr>
        <w:t xml:space="preserve">, seperti Pemilihan Gubernur DKI </w:t>
      </w:r>
      <w:r w:rsidR="00100366">
        <w:rPr>
          <w:lang w:val="it-IT"/>
        </w:rPr>
        <w:t xml:space="preserve">Jakarta </w:t>
      </w:r>
      <w:r w:rsidR="00877A7C">
        <w:rPr>
          <w:lang w:val="it-IT"/>
        </w:rPr>
        <w:t>2024</w:t>
      </w:r>
      <w:r w:rsidR="00FC7D3D">
        <w:rPr>
          <w:lang w:val="it-IT"/>
        </w:rPr>
        <w:t>.</w:t>
      </w:r>
    </w:p>
    <w:p w14:paraId="53B1FE3D" w14:textId="4767B4A7" w:rsidR="004848D4" w:rsidRDefault="004848D4" w:rsidP="004848D4">
      <w:pPr>
        <w:pStyle w:val="ListParagraph"/>
        <w:numPr>
          <w:ilvl w:val="0"/>
          <w:numId w:val="37"/>
        </w:numPr>
      </w:pPr>
      <w:r w:rsidRPr="004848D4">
        <w:t>P</w:t>
      </w:r>
      <w:r w:rsidR="00E44EDF">
        <w:t>emerintah secara umum</w:t>
      </w:r>
      <w:r w:rsidR="00EC2801">
        <w:t>.</w:t>
      </w:r>
    </w:p>
    <w:p w14:paraId="2596A287" w14:textId="6844BD40" w:rsidR="00E44EDF" w:rsidRPr="00C36F67" w:rsidRDefault="00E44EDF" w:rsidP="00E44EDF">
      <w:pPr>
        <w:pStyle w:val="ListParagraph"/>
        <w:rPr>
          <w:lang w:val="it-IT"/>
        </w:rPr>
      </w:pPr>
      <w:r w:rsidRPr="00C36F67">
        <w:rPr>
          <w:lang w:val="it-IT"/>
        </w:rPr>
        <w:t xml:space="preserve">Hasil penelitian ini dihadapkan bisa memberikan informasi tambahan bagi Pemerintah dalam upaya menjaga stabilitas </w:t>
      </w:r>
      <w:r w:rsidR="00AE4104" w:rsidRPr="00C36F67">
        <w:rPr>
          <w:lang w:val="it-IT"/>
        </w:rPr>
        <w:t>sosial</w:t>
      </w:r>
      <w:r w:rsidRPr="00C36F67">
        <w:rPr>
          <w:lang w:val="it-IT"/>
        </w:rPr>
        <w:t xml:space="preserve"> pasca Pemilu</w:t>
      </w:r>
      <w:r w:rsidR="0086408F">
        <w:rPr>
          <w:lang w:val="it-IT"/>
        </w:rPr>
        <w:t xml:space="preserve"> 2024</w:t>
      </w:r>
      <w:r w:rsidR="00DA1617" w:rsidRPr="00C36F67">
        <w:rPr>
          <w:lang w:val="it-IT"/>
        </w:rPr>
        <w:t xml:space="preserve">, </w:t>
      </w:r>
      <w:r w:rsidR="00C36F67" w:rsidRPr="00C36F67">
        <w:rPr>
          <w:lang w:val="it-IT"/>
        </w:rPr>
        <w:t xml:space="preserve">seperti </w:t>
      </w:r>
      <w:r w:rsidR="008B502C">
        <w:rPr>
          <w:lang w:val="it-IT"/>
        </w:rPr>
        <w:t xml:space="preserve">mengantisipasi </w:t>
      </w:r>
      <w:r w:rsidR="00DA1617" w:rsidRPr="00C36F67">
        <w:rPr>
          <w:lang w:val="it-IT"/>
        </w:rPr>
        <w:t xml:space="preserve">dari adanya potensi </w:t>
      </w:r>
      <w:r w:rsidR="009541CE" w:rsidRPr="00C36F67">
        <w:rPr>
          <w:lang w:val="it-IT"/>
        </w:rPr>
        <w:t>p</w:t>
      </w:r>
      <w:r w:rsidR="00DA1617" w:rsidRPr="00C36F67">
        <w:rPr>
          <w:lang w:val="it-IT"/>
        </w:rPr>
        <w:t>olarisasi di tengah masyarakat</w:t>
      </w:r>
      <w:r w:rsidR="00C36F67" w:rsidRPr="00C36F67">
        <w:rPr>
          <w:lang w:val="it-IT"/>
        </w:rPr>
        <w:t>.</w:t>
      </w:r>
    </w:p>
    <w:p w14:paraId="4ACAED9E" w14:textId="3A9D80EC" w:rsidR="00E44EDF" w:rsidRPr="0047280B" w:rsidRDefault="00E44EDF" w:rsidP="004848D4">
      <w:pPr>
        <w:pStyle w:val="ListParagraph"/>
        <w:numPr>
          <w:ilvl w:val="0"/>
          <w:numId w:val="37"/>
        </w:numPr>
        <w:rPr>
          <w:lang w:val="it-IT"/>
        </w:rPr>
      </w:pPr>
      <w:r w:rsidRPr="0047280B">
        <w:rPr>
          <w:lang w:val="it-IT"/>
        </w:rPr>
        <w:t>Peserta Pemilu</w:t>
      </w:r>
      <w:r w:rsidR="0047280B" w:rsidRPr="0047280B">
        <w:rPr>
          <w:lang w:val="it-IT"/>
        </w:rPr>
        <w:t xml:space="preserve"> dan Konsultan P</w:t>
      </w:r>
      <w:r w:rsidR="0047280B">
        <w:rPr>
          <w:lang w:val="it-IT"/>
        </w:rPr>
        <w:t>olitik</w:t>
      </w:r>
      <w:r w:rsidR="00EC2801">
        <w:rPr>
          <w:lang w:val="it-IT"/>
        </w:rPr>
        <w:t>.</w:t>
      </w:r>
    </w:p>
    <w:p w14:paraId="35222D53" w14:textId="7A048E37" w:rsidR="001120AD" w:rsidRPr="00043C68" w:rsidRDefault="0047280B" w:rsidP="00043C68">
      <w:pPr>
        <w:pStyle w:val="ListParagraph"/>
        <w:rPr>
          <w:lang w:val="it-IT"/>
        </w:rPr>
      </w:pPr>
      <w:r w:rsidRPr="00D327BD">
        <w:rPr>
          <w:lang w:val="it-IT"/>
        </w:rPr>
        <w:t>Hasil penelitian ini diharapkan bisa memberikan wawasan tambahan bagi peserta Pemilu baik partai politik atau kontestan calon independen</w:t>
      </w:r>
      <w:r w:rsidR="00D327BD" w:rsidRPr="00D327BD">
        <w:rPr>
          <w:lang w:val="it-IT"/>
        </w:rPr>
        <w:t xml:space="preserve"> </w:t>
      </w:r>
      <w:r w:rsidR="00D327BD">
        <w:rPr>
          <w:lang w:val="it-IT"/>
        </w:rPr>
        <w:t>dan Konsultan Politik.</w:t>
      </w:r>
      <w:r w:rsidRPr="00D327BD">
        <w:rPr>
          <w:lang w:val="it-IT"/>
        </w:rPr>
        <w:t xml:space="preserve"> </w:t>
      </w:r>
      <w:r w:rsidR="000A2B5F">
        <w:rPr>
          <w:lang w:val="it-IT"/>
        </w:rPr>
        <w:t>Hasil penelitian diharapkan dapat menjadi bahan evaluasi</w:t>
      </w:r>
      <w:r w:rsidR="00D327BD">
        <w:rPr>
          <w:lang w:val="it-IT"/>
        </w:rPr>
        <w:t xml:space="preserve"> a</w:t>
      </w:r>
      <w:r w:rsidRPr="00D327BD">
        <w:rPr>
          <w:lang w:val="it-IT"/>
        </w:rPr>
        <w:t xml:space="preserve">pakah </w:t>
      </w:r>
      <w:r w:rsidR="0012742F">
        <w:rPr>
          <w:lang w:val="it-IT"/>
        </w:rPr>
        <w:t xml:space="preserve">ada </w:t>
      </w:r>
      <w:r w:rsidR="00D327BD">
        <w:rPr>
          <w:lang w:val="it-IT"/>
        </w:rPr>
        <w:t xml:space="preserve">strategi, pendekatan, atau aksi </w:t>
      </w:r>
      <w:r w:rsidRPr="00D327BD">
        <w:rPr>
          <w:lang w:val="it-IT"/>
        </w:rPr>
        <w:t xml:space="preserve">kegiatan kampanye yang </w:t>
      </w:r>
      <w:r w:rsidR="000C683C">
        <w:rPr>
          <w:lang w:val="it-IT"/>
        </w:rPr>
        <w:t xml:space="preserve">telah </w:t>
      </w:r>
      <w:r w:rsidRPr="00D327BD">
        <w:rPr>
          <w:lang w:val="it-IT"/>
        </w:rPr>
        <w:t xml:space="preserve">dilakukan </w:t>
      </w:r>
      <w:r w:rsidR="000C683C">
        <w:rPr>
          <w:lang w:val="it-IT"/>
        </w:rPr>
        <w:t xml:space="preserve">telah dikaitkan dengan </w:t>
      </w:r>
      <w:r w:rsidRPr="00D327BD">
        <w:rPr>
          <w:lang w:val="it-IT"/>
        </w:rPr>
        <w:t xml:space="preserve">adanya opini pelanggaran dalam Pemilu yang pada akhirnya </w:t>
      </w:r>
      <w:r w:rsidR="005E3F08">
        <w:rPr>
          <w:lang w:val="it-IT"/>
        </w:rPr>
        <w:t xml:space="preserve">dapat </w:t>
      </w:r>
      <w:r w:rsidRPr="00D327BD">
        <w:rPr>
          <w:lang w:val="it-IT"/>
        </w:rPr>
        <w:t>menggerus elektabilitas</w:t>
      </w:r>
      <w:r w:rsidR="00D327BD">
        <w:rPr>
          <w:lang w:val="it-IT"/>
        </w:rPr>
        <w:t xml:space="preserve"> </w:t>
      </w:r>
      <w:r w:rsidR="00D813AE">
        <w:rPr>
          <w:lang w:val="it-IT"/>
        </w:rPr>
        <w:t>P</w:t>
      </w:r>
      <w:r w:rsidR="00D327BD">
        <w:rPr>
          <w:lang w:val="it-IT"/>
        </w:rPr>
        <w:t xml:space="preserve">eserta </w:t>
      </w:r>
      <w:r w:rsidR="009A41FD">
        <w:rPr>
          <w:lang w:val="it-IT"/>
        </w:rPr>
        <w:t>P</w:t>
      </w:r>
      <w:r w:rsidR="00D327BD">
        <w:rPr>
          <w:lang w:val="it-IT"/>
        </w:rPr>
        <w:t>emilu.</w:t>
      </w:r>
    </w:p>
    <w:p w14:paraId="5D0B09A7" w14:textId="0EA09606" w:rsidR="0027183A" w:rsidRDefault="0097652A" w:rsidP="0060397B">
      <w:pPr>
        <w:pStyle w:val="Heading2"/>
      </w:pPr>
      <w:bookmarkStart w:id="24" w:name="_Toc160717507"/>
      <w:r>
        <w:t>Sistematika Penulisan</w:t>
      </w:r>
      <w:bookmarkEnd w:id="24"/>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601C6B">
      <w:pPr>
        <w:pStyle w:val="ListParagraph"/>
        <w:numPr>
          <w:ilvl w:val="0"/>
          <w:numId w:val="39"/>
        </w:numPr>
        <w:ind w:left="360"/>
        <w:rPr>
          <w:b/>
          <w:lang w:val="it-IT"/>
        </w:rPr>
      </w:pPr>
      <w:r>
        <w:rPr>
          <w:bCs/>
          <w:lang w:val="it-IT"/>
        </w:rPr>
        <w:lastRenderedPageBreak/>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601C6B">
      <w:pPr>
        <w:pStyle w:val="ListParagraph"/>
        <w:numPr>
          <w:ilvl w:val="0"/>
          <w:numId w:val="39"/>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r w:rsidRPr="007A4A51">
        <w:rPr>
          <w:bCs/>
          <w:lang w:val="en-ID"/>
        </w:rPr>
        <w:t>Kemudian dilanjutkan dengan memaparkan 5 penelitian terdahulu dengan topik Analisis s</w:t>
      </w:r>
      <w:r>
        <w:rPr>
          <w:bCs/>
          <w:lang w:val="en-ID"/>
        </w:rPr>
        <w:t>entimen dalam bingkai analisis 3C2S.</w:t>
      </w:r>
      <w:r w:rsidR="00BA0534">
        <w:rPr>
          <w:bCs/>
          <w:lang w:val="en-ID"/>
        </w:rPr>
        <w:t xml:space="preserve"> </w:t>
      </w:r>
      <w:r w:rsidR="005544D8">
        <w:rPr>
          <w:bCs/>
          <w:lang w:val="en-ID"/>
        </w:rPr>
        <w:t>Bagian ini d</w:t>
      </w:r>
      <w:r w:rsidR="00BA0534">
        <w:rPr>
          <w:bCs/>
          <w:lang w:val="en-ID"/>
        </w:rPr>
        <w:t xml:space="preserve">iakhiri dengan </w:t>
      </w:r>
      <w:r w:rsidR="00555492">
        <w:rPr>
          <w:bCs/>
          <w:lang w:val="en-ID"/>
        </w:rPr>
        <w:t>menjelaskan kerangka teoritis yang digunakan untuk penelitian ini.</w:t>
      </w:r>
    </w:p>
    <w:p w14:paraId="7CB8B1D9" w14:textId="68C55E37" w:rsidR="00601C6B" w:rsidRDefault="00601C6B" w:rsidP="00601C6B">
      <w:pPr>
        <w:pStyle w:val="ListParagraph"/>
        <w:numPr>
          <w:ilvl w:val="0"/>
          <w:numId w:val="39"/>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seperti menjelaskan metode pengumpulan dan pengelolahan data sampai dengan pendekatan dalam 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601C6B">
      <w:pPr>
        <w:pStyle w:val="ListParagraph"/>
        <w:numPr>
          <w:ilvl w:val="0"/>
          <w:numId w:val="39"/>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601C6B">
      <w:pPr>
        <w:pStyle w:val="ListParagraph"/>
        <w:numPr>
          <w:ilvl w:val="0"/>
          <w:numId w:val="39"/>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BF5A9B">
      <w:pPr>
        <w:pStyle w:val="ListParagraph"/>
        <w:numPr>
          <w:ilvl w:val="0"/>
          <w:numId w:val="39"/>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402DDD">
          <w:headerReference w:type="even" r:id="rId37"/>
          <w:headerReference w:type="default" r:id="rId38"/>
          <w:footerReference w:type="even" r:id="rId39"/>
          <w:footerReference w:type="default" r:id="rId40"/>
          <w:headerReference w:type="first" r:id="rId41"/>
          <w:footerReference w:type="first" r:id="rId42"/>
          <w:pgSz w:w="11909" w:h="16834" w:code="9"/>
          <w:pgMar w:top="1701" w:right="1701" w:bottom="1701" w:left="1701" w:header="850" w:footer="1417" w:gutter="0"/>
          <w:cols w:space="720"/>
          <w:titlePg/>
          <w:docGrid w:linePitch="360"/>
        </w:sectPr>
      </w:pPr>
      <w:bookmarkStart w:id="25" w:name="_Toc15524535"/>
    </w:p>
    <w:p w14:paraId="596570A5" w14:textId="552185FE" w:rsidR="005736EF" w:rsidRPr="00C40EF5" w:rsidRDefault="005736EF" w:rsidP="00BF5A9B">
      <w:pPr>
        <w:pStyle w:val="Heading1"/>
        <w:rPr>
          <w:lang w:val="it-IT"/>
        </w:rPr>
      </w:pPr>
      <w:bookmarkStart w:id="26" w:name="_Toc160717508"/>
      <w:r w:rsidRPr="00C40EF5">
        <w:rPr>
          <w:lang w:val="it-IT"/>
        </w:rPr>
        <w:lastRenderedPageBreak/>
        <w:t>BAB 2</w:t>
      </w:r>
      <w:r w:rsidRPr="00C40EF5">
        <w:rPr>
          <w:lang w:val="it-IT"/>
        </w:rPr>
        <w:br/>
        <w:t>STUDI LITERATUR</w:t>
      </w:r>
      <w:bookmarkEnd w:id="25"/>
      <w:bookmarkEnd w:id="26"/>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itu juga akan dibahas beberapa penelitian </w:t>
      </w:r>
      <w:r w:rsidR="00BE1B8E">
        <w:rPr>
          <w:lang w:val="en-ID"/>
        </w:rPr>
        <w:t xml:space="preserve">Analisis Sentimen terdahulu, yang disajikan dalam bentuk analisis </w:t>
      </w:r>
      <w:r w:rsidR="00D7044E" w:rsidRPr="00D7044E">
        <w:rPr>
          <w:i/>
          <w:iCs/>
          <w:lang w:val="en-ID"/>
        </w:rPr>
        <w:t>Compare, Contrast, Critize, Synthesize, Summarize</w:t>
      </w:r>
      <w:r w:rsidR="00D7044E">
        <w:rPr>
          <w:lang w:val="en-ID"/>
        </w:rPr>
        <w:t xml:space="preserve"> (</w:t>
      </w:r>
      <w:r w:rsidR="00BE1B8E">
        <w:rPr>
          <w:lang w:val="en-ID"/>
        </w:rPr>
        <w:t>3CS2</w:t>
      </w:r>
      <w:r w:rsidR="00D7044E">
        <w:rPr>
          <w:lang w:val="en-ID"/>
        </w:rPr>
        <w:t>)</w:t>
      </w:r>
      <w:r w:rsidR="00BE1B8E">
        <w:rPr>
          <w:lang w:val="en-ID"/>
        </w:rPr>
        <w:t>. Pada akhir bagian akan ditampilkan kerangka teoritis yang digunakan pada penelitian ini.</w:t>
      </w:r>
    </w:p>
    <w:p w14:paraId="053F43BB" w14:textId="50E2D590" w:rsidR="00D152C9" w:rsidRPr="00D152C9" w:rsidRDefault="00D152C9" w:rsidP="00D152C9">
      <w:pPr>
        <w:pStyle w:val="Heading2"/>
        <w:numPr>
          <w:ilvl w:val="1"/>
          <w:numId w:val="2"/>
        </w:numPr>
        <w:ind w:left="450" w:hanging="450"/>
      </w:pPr>
      <w:bookmarkStart w:id="27" w:name="_Toc160717509"/>
      <w:r>
        <w:t>Media So</w:t>
      </w:r>
      <w:r w:rsidR="00EC5164">
        <w:t>s</w:t>
      </w:r>
      <w:r>
        <w:t>ial</w:t>
      </w:r>
      <w:bookmarkEnd w:id="27"/>
    </w:p>
    <w:p w14:paraId="106CBC79" w14:textId="39F6FEAD" w:rsidR="005F2DBF" w:rsidRDefault="005F2DBF" w:rsidP="00BF5A9B">
      <w:r>
        <w:t xml:space="preserve">Menurut </w:t>
      </w:r>
      <w:r w:rsidR="00FA51BF">
        <w:t>Kaplan dan Haenlein (201</w:t>
      </w:r>
      <w:r w:rsidR="002714A2">
        <w:t>0</w:t>
      </w:r>
      <w:r w:rsidR="00FA51BF">
        <w:t>)</w:t>
      </w:r>
      <w:r>
        <w:t xml:space="preserve"> media sosial adalah </w:t>
      </w:r>
      <w:r w:rsidR="006B4DF6">
        <w:t xml:space="preserve">suatu istilah yang terlahir dari 2 perpaduan konsep yaitu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Untuk konsep yang pertama</w:t>
      </w:r>
      <w:r w:rsidR="00571690">
        <w:t>,</w:t>
      </w:r>
      <w:r w:rsidR="004C6972">
        <w:t xml:space="preserve"> </w:t>
      </w:r>
      <w:r w:rsidR="00664765" w:rsidRPr="0065426D">
        <w:rPr>
          <w:i/>
          <w:iCs/>
        </w:rPr>
        <w:t>w</w:t>
      </w:r>
      <w:r w:rsidR="00112924" w:rsidRPr="0065426D">
        <w:rPr>
          <w:i/>
          <w:iCs/>
        </w:rPr>
        <w:t>eb 2.0</w:t>
      </w:r>
      <w:r w:rsidR="00112924">
        <w:t xml:space="preserve"> merupakan istilah dari cara baru dalam pemanfaatan internet</w:t>
      </w:r>
      <w:r w:rsidR="002959F7">
        <w:t xml:space="preserve"> sebagai sarana media</w:t>
      </w:r>
      <w:r w:rsidR="0010567E">
        <w:t xml:space="preserve"> dalam bentuk platform</w:t>
      </w:r>
      <w:r w:rsidR="004C6972">
        <w:t>.</w:t>
      </w:r>
      <w:r w:rsidR="00664765">
        <w:t xml:space="preserve"> </w:t>
      </w:r>
      <w:r w:rsidR="004C6972">
        <w:t xml:space="preserve">Konsep ini </w:t>
      </w:r>
      <w:r w:rsidR="00664765">
        <w:t xml:space="preserve">menjadi tempat </w:t>
      </w:r>
      <w:r w:rsidR="004C6972">
        <w:t xml:space="preserve">dimana </w:t>
      </w:r>
      <w:r w:rsidR="00664765">
        <w:t xml:space="preserve">konten atau informasi tidak diciptakan </w:t>
      </w:r>
      <w:r w:rsidR="004C6972">
        <w:t>oleh</w:t>
      </w:r>
      <w:r w:rsidR="00664765">
        <w:t xml:space="preserve"> satu entitas yang memiliki kendali akan media tersebut</w:t>
      </w:r>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memungkinkan semua pengguna berpartisipasi </w:t>
      </w:r>
      <w:r w:rsidR="005B1279">
        <w:t xml:space="preserve">dan berkolaborasi </w:t>
      </w:r>
      <w:r w:rsidR="004C6972">
        <w:t xml:space="preserve">dalam membuat, </w:t>
      </w:r>
      <w:r w:rsidR="004D09AA">
        <w:t xml:space="preserve">mengubah, dan menjaga </w:t>
      </w:r>
      <w:r w:rsidR="004C6972">
        <w:t>isi informasi dan berita yang disiarkan</w:t>
      </w:r>
      <w:r w:rsidR="00A3039A">
        <w:t xml:space="preserve"> melalui </w:t>
      </w:r>
      <w:r w:rsidR="00A3039A" w:rsidRPr="004E23DE">
        <w:rPr>
          <w:i/>
          <w:iCs/>
        </w:rPr>
        <w:t>platform</w:t>
      </w:r>
      <w:r w:rsidR="00A3039A">
        <w:t xml:space="preserve"> tersebut</w:t>
      </w:r>
      <w:r w:rsidR="00664765">
        <w:t>.</w:t>
      </w:r>
      <w:r w:rsidR="000D1476">
        <w:t xml:space="preserve"> </w:t>
      </w:r>
      <w:r w:rsidR="00374AC6">
        <w:t xml:space="preserve">Sedangkan </w:t>
      </w:r>
      <w:r w:rsidR="00374AC6" w:rsidRPr="08AC8D11">
        <w:rPr>
          <w:i/>
          <w:iCs/>
        </w:rPr>
        <w:t>user-generated content</w:t>
      </w:r>
      <w:r w:rsidR="00374AC6">
        <w:t xml:space="preserve"> merupakan konten media yang dibuat dan dibagikan oleh pengguna akhir dalam bentuk yang bervariasi seperti teks, gambar, audio dan video yang dapat diakses secara publik.</w:t>
      </w:r>
    </w:p>
    <w:p w14:paraId="5103907F" w14:textId="1DA5F6E5"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bahwa ada 3 komponen penting sehingga suatu informasi atau konten bisa dikatakan sebagai </w:t>
      </w:r>
      <w:r w:rsidR="00C10999" w:rsidRPr="08AC8D11">
        <w:rPr>
          <w:i/>
          <w:iCs/>
        </w:rPr>
        <w:t>user-generated-content</w:t>
      </w:r>
      <w:r w:rsidR="00A61A36">
        <w:rPr>
          <w:rStyle w:val="FootnoteReference"/>
          <w:i/>
          <w:iCs/>
        </w:rPr>
        <w:footnoteReference w:id="9"/>
      </w:r>
      <w:r w:rsidR="00C10999" w:rsidRPr="08AC8D11">
        <w:rPr>
          <w:i/>
          <w:iCs/>
        </w:rPr>
        <w:t xml:space="preserve">. </w:t>
      </w:r>
      <w:r w:rsidR="00C10999">
        <w:t xml:space="preserve">(1) </w:t>
      </w:r>
      <w:r w:rsidR="00FB1141">
        <w:t xml:space="preserve">Konten atau Informasi haruslah dapat diakses secara publik pada tempat seperti website atau situs </w:t>
      </w:r>
      <w:r w:rsidR="00FB1141" w:rsidRPr="08AC8D11">
        <w:rPr>
          <w:i/>
          <w:iCs/>
        </w:rPr>
        <w:t xml:space="preserve">social networking </w:t>
      </w:r>
      <w:r w:rsidR="00FB1141">
        <w:t>yang ditujukan kepada suatu kelompok.</w:t>
      </w:r>
      <w:r w:rsidR="00083E13">
        <w:t xml:space="preserve"> (2) Adanya upaya kreatif dalam lahirnya konten dan informasi</w:t>
      </w:r>
      <w:r w:rsidR="00FB1141">
        <w:t xml:space="preserve"> </w:t>
      </w:r>
      <w:r w:rsidR="00083E13">
        <w:t>(3) Konten dan informasi</w:t>
      </w:r>
      <w:r w:rsidR="0081715A">
        <w:t xml:space="preserve"> harus dibuat di luar konteks rutinitas profesional</w:t>
      </w:r>
      <w:r w:rsidR="00083E13">
        <w:t xml:space="preserve">. Dari ketiga kriteria tersebut kita dapat memisahkan </w:t>
      </w:r>
      <w:r w:rsidR="00BA3B30">
        <w:t xml:space="preserve">beberapa jenis konten dan informasi yang tidak masuk kedalam kategori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messager </w:t>
      </w:r>
      <w:r w:rsidR="00BA3B30">
        <w:t>yang tidak lolos dalam kr</w:t>
      </w:r>
      <w:r w:rsidR="00D26D2E">
        <w:t>i</w:t>
      </w:r>
      <w:r w:rsidR="00BA3B30">
        <w:t>teria pertama</w:t>
      </w:r>
      <w:r w:rsidR="007B0C63">
        <w:t>. (2) Memposting berita tan</w:t>
      </w:r>
      <w:r w:rsidR="005C52E5">
        <w:t>p</w:t>
      </w:r>
      <w:r w:rsidR="007B0C63">
        <w:t>a memodifikasinya dan menyebarkannya ke internet juga bukan masuk ke</w:t>
      </w:r>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berdasarkan kr</w:t>
      </w:r>
      <w:r w:rsidR="00372D90">
        <w:t>i</w:t>
      </w:r>
      <w:r w:rsidR="007B0C63">
        <w:t>teria kedua dan (3)</w:t>
      </w:r>
      <w:r w:rsidR="003D69D4">
        <w:t xml:space="preserve"> </w:t>
      </w:r>
      <w:r w:rsidR="0081715A">
        <w:t>Semua konten yang mengandung tujuan komersial tidak masuk kr</w:t>
      </w:r>
      <w:r w:rsidR="00372D90">
        <w:t>i</w:t>
      </w:r>
      <w:r w:rsidR="0081715A">
        <w:t>teria ketiga.</w:t>
      </w:r>
      <w:r w:rsidR="00A0584D">
        <w:t xml:space="preserve"> </w:t>
      </w:r>
      <w:r w:rsidR="001B5BC1">
        <w:t xml:space="preserve">Dengan demikian </w:t>
      </w:r>
      <w:r w:rsidR="13AFE69C">
        <w:t xml:space="preserve">dapat disimpulkan bahwa </w:t>
      </w:r>
      <w:r w:rsidR="00B20DD0">
        <w:t xml:space="preserve">media sosial </w:t>
      </w:r>
      <w:r w:rsidR="13AFE69C">
        <w:t xml:space="preserve">merupakan </w:t>
      </w:r>
      <w:r w:rsidR="0088574F">
        <w:t>a</w:t>
      </w:r>
      <w:r w:rsidR="13AFE69C">
        <w:t>plikas</w:t>
      </w:r>
      <w:r w:rsidR="0088574F">
        <w:t>i b</w:t>
      </w:r>
      <w:r w:rsidR="001B5BC1">
        <w:t>e</w:t>
      </w:r>
      <w:r w:rsidR="0088574F">
        <w:t>r</w:t>
      </w:r>
      <w:r w:rsidR="001B5BC1">
        <w:t xml:space="preserve">basis internet yang dibangun berlandaskan fondasi ideologi dan teknologi dari </w:t>
      </w:r>
      <w:r w:rsidR="001B5BC1" w:rsidRPr="08AC8D11">
        <w:rPr>
          <w:i/>
          <w:iCs/>
        </w:rPr>
        <w:t xml:space="preserve">web 2.0 </w:t>
      </w:r>
      <w:r w:rsidR="001B5BC1">
        <w:t xml:space="preserve">dan memungkinkan penggunanya untuk membuat dan membagikan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28" w:name="_Toc160717510"/>
      <w:r>
        <w:t>2.2 Analisa Media Sosial</w:t>
      </w:r>
      <w:bookmarkEnd w:id="28"/>
    </w:p>
    <w:p w14:paraId="1E4010D8" w14:textId="1BEC0D4E" w:rsidR="002E7FF6" w:rsidRDefault="003C1D6C" w:rsidP="00BF5A9B">
      <w:r>
        <w:t xml:space="preserve">Menurut Khan (2015), Analisa media sosial adalah perpaduan dari seni dan ilmu pengetahuan dalam menggali wawasan </w:t>
      </w:r>
      <w:r w:rsidR="007B46D6">
        <w:t xml:space="preserve">yang </w:t>
      </w:r>
      <w:r>
        <w:t>tersimpan di dalam data, baik yang terstruktur maupun yang tidak terstruktur, yang terdapat pada media sosial dan dipergunakan untuk membantu proses pengambilan keputusan</w:t>
      </w:r>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Terdapat 8 </w:t>
      </w:r>
      <w:r w:rsidR="00C968F6" w:rsidRPr="00C968F6">
        <w:rPr>
          <w:i/>
          <w:iCs/>
        </w:rPr>
        <w:t>layers</w:t>
      </w:r>
      <w:r w:rsidR="00C968F6">
        <w:rPr>
          <w:i/>
          <w:iCs/>
        </w:rPr>
        <w:t xml:space="preserve"> </w:t>
      </w:r>
      <w:r w:rsidR="006F4618">
        <w:t xml:space="preserve">dalam </w:t>
      </w:r>
      <w:r w:rsidR="00C968F6">
        <w:t xml:space="preserve">pendekatan </w:t>
      </w:r>
      <w:r w:rsidR="006F4618">
        <w:t>ketika</w:t>
      </w:r>
      <w:r w:rsidR="00C968F6">
        <w:t xml:space="preserve"> </w:t>
      </w:r>
      <w:r w:rsidR="006F4618">
        <w:t>meng</w:t>
      </w:r>
      <w:r w:rsidR="00C968F6">
        <w:t xml:space="preserve">analisa media sosial. Setiap </w:t>
      </w:r>
      <w:r w:rsidR="00C968F6">
        <w:rPr>
          <w:i/>
          <w:iCs/>
        </w:rPr>
        <w:t xml:space="preserve">layer </w:t>
      </w:r>
      <w:r w:rsidR="00C968F6">
        <w:t>memiliki kegunaan dan karakteristik khusus, berikut adalah penjelasannya:</w:t>
      </w:r>
    </w:p>
    <w:p w14:paraId="7A2DEB40" w14:textId="01E6DD6D" w:rsidR="00D65C66" w:rsidRPr="00A333AA" w:rsidRDefault="00D65C66" w:rsidP="008B5459">
      <w:pPr>
        <w:pStyle w:val="ListParagraph"/>
        <w:numPr>
          <w:ilvl w:val="0"/>
          <w:numId w:val="9"/>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sosial yang dilakukan terhadap konten berbasis teks seperti komentar, </w:t>
      </w:r>
      <w:r w:rsidRPr="00D65C66">
        <w:rPr>
          <w:i/>
          <w:iCs/>
        </w:rPr>
        <w:t>tweets</w:t>
      </w:r>
      <w:r>
        <w:rPr>
          <w:i/>
          <w:iCs/>
        </w:rPr>
        <w:t xml:space="preserve">, </w:t>
      </w:r>
      <w:r>
        <w:t xml:space="preserve">status di </w:t>
      </w:r>
      <w:r w:rsidRPr="008B59D9">
        <w:t>Facebook</w:t>
      </w:r>
      <w:r>
        <w:t xml:space="preserve">. </w:t>
      </w:r>
      <w:r w:rsidR="00A77347">
        <w:t>Terdapat ber</w:t>
      </w:r>
      <w:r w:rsidR="00EC718C">
        <w:t>bagai macam jenis p</w:t>
      </w:r>
      <w:r w:rsidR="00574630">
        <w:t>engaplikasian dari a</w:t>
      </w:r>
      <w:r>
        <w:t>nalisa teks media sosial</w:t>
      </w:r>
      <w:r w:rsidR="004F53D4">
        <w:t>,</w:t>
      </w:r>
      <w:r>
        <w:t xml:space="preserve"> seperti</w:t>
      </w:r>
      <w:r w:rsidR="004F53D4">
        <w:t xml:space="preserve">: </w:t>
      </w:r>
      <w:r>
        <w:t xml:space="preserve">penggalian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8B5459">
      <w:pPr>
        <w:pStyle w:val="ListParagraph"/>
        <w:numPr>
          <w:ilvl w:val="0"/>
          <w:numId w:val="9"/>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sosial yang dilakukan terhadap jejaring </w:t>
      </w:r>
      <w:r w:rsidR="00720818">
        <w:t>relasi</w:t>
      </w:r>
      <w:r>
        <w:t xml:space="preserve"> antar entitas di media</w:t>
      </w:r>
      <w:r w:rsidR="00D05E7C">
        <w:t xml:space="preserve"> sosial</w:t>
      </w:r>
      <w:r>
        <w:t xml:space="preserve">, seperti jejaring </w:t>
      </w:r>
      <w:r w:rsidR="00F668F7">
        <w:t xml:space="preserve">relasi </w:t>
      </w:r>
      <w:r>
        <w:t xml:space="preserve">pertemanan, jejaring </w:t>
      </w:r>
      <w:r w:rsidR="00825C2D">
        <w:t xml:space="preserve">relasi </w:t>
      </w:r>
      <w:r>
        <w:t xml:space="preserve">komunitas yang diikuti pengguna. </w:t>
      </w:r>
      <w:r w:rsidR="00F33ABA">
        <w:t>A</w:t>
      </w:r>
      <w:r>
        <w:t xml:space="preserve">nalisa </w:t>
      </w:r>
      <w:r w:rsidR="00F33ABA">
        <w:rPr>
          <w:i/>
          <w:iCs/>
        </w:rPr>
        <w:t xml:space="preserve">network layer </w:t>
      </w:r>
      <w:r>
        <w:t xml:space="preserve">memungkinkan peneliti </w:t>
      </w:r>
      <w:r w:rsidR="00F33ABA">
        <w:t>dan</w:t>
      </w:r>
      <w:r>
        <w:t xml:space="preserve"> praktisi untuk dapat mengidentifikasi entitas yang berpengaruh, mengidentifikasi struktur jaringan pada media sosial</w:t>
      </w:r>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8B5459">
      <w:pPr>
        <w:pStyle w:val="ListParagraph"/>
        <w:numPr>
          <w:ilvl w:val="0"/>
          <w:numId w:val="9"/>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sosial yang dilakukan terhadap aktifitas pengguna pada media sosial, seperti aktifitas </w:t>
      </w:r>
      <w:r w:rsidRPr="008B6A0F">
        <w:rPr>
          <w:i/>
          <w:iCs/>
        </w:rPr>
        <w:t>likes</w:t>
      </w:r>
      <w:r>
        <w:t xml:space="preserve">, </w:t>
      </w:r>
      <w:r w:rsidRPr="008B6A0F">
        <w:rPr>
          <w:i/>
          <w:iCs/>
        </w:rPr>
        <w:t>dislikes</w:t>
      </w:r>
      <w:r>
        <w:t xml:space="preserve">, </w:t>
      </w:r>
      <w:r w:rsidRPr="008B6A0F">
        <w:rPr>
          <w:i/>
          <w:iCs/>
        </w:rPr>
        <w:t>mentions</w:t>
      </w:r>
      <w:r>
        <w:t xml:space="preserve"> yang dilakukan oleh atau tertuju kepada pengguna.</w:t>
      </w:r>
      <w:r w:rsidR="004977AA">
        <w:t xml:space="preserve"> </w:t>
      </w:r>
      <w:r w:rsidR="007359A3">
        <w:t xml:space="preserve">Analisa </w:t>
      </w:r>
      <w:r w:rsidR="007359A3">
        <w:rPr>
          <w:i/>
          <w:iCs/>
        </w:rPr>
        <w:t xml:space="preserve">actions layers </w:t>
      </w:r>
      <w:r w:rsidR="007359A3">
        <w:t xml:space="preserve">memungkinkan peneliti dan praktisi untuk </w:t>
      </w:r>
      <w:r w:rsidR="004977AA">
        <w:t>menganalisa performa</w:t>
      </w:r>
      <w:r w:rsidR="00BF47FC">
        <w:t xml:space="preserve"> kampanye</w:t>
      </w:r>
      <w:r w:rsidR="004977AA">
        <w:t xml:space="preserve">, mengukur popularitas brand, </w:t>
      </w:r>
      <w:r w:rsidR="00446FF2">
        <w:t>atau</w:t>
      </w:r>
      <w:r w:rsidR="004977AA">
        <w:t xml:space="preserve"> </w:t>
      </w:r>
      <w:r w:rsidR="004977AA">
        <w:rPr>
          <w:i/>
          <w:iCs/>
        </w:rPr>
        <w:t>engagement tracking</w:t>
      </w:r>
      <w:r w:rsidR="00CA731E">
        <w:rPr>
          <w:i/>
          <w:iCs/>
        </w:rPr>
        <w:t xml:space="preserve"> </w:t>
      </w:r>
      <w:r w:rsidR="00CA731E">
        <w:t>di media sosial</w:t>
      </w:r>
      <w:r w:rsidR="004977AA">
        <w:rPr>
          <w:i/>
          <w:iCs/>
        </w:rPr>
        <w:t>.</w:t>
      </w:r>
    </w:p>
    <w:p w14:paraId="2AB09B5E" w14:textId="1B140834" w:rsidR="00D65C66" w:rsidRPr="00B84F48" w:rsidRDefault="00D65C66" w:rsidP="008B5459">
      <w:pPr>
        <w:pStyle w:val="ListParagraph"/>
        <w:numPr>
          <w:ilvl w:val="0"/>
          <w:numId w:val="9"/>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lapisan ini </w:t>
      </w:r>
      <w:r>
        <w:t xml:space="preserve">dilakukan dengan tujuan untuk </w:t>
      </w:r>
      <w:r w:rsidR="00E33CEB">
        <w:t xml:space="preserve">mengukur dan </w:t>
      </w:r>
      <w:r>
        <w:t xml:space="preserve">mengoptimalkan kepuasan pengguna terhadap </w:t>
      </w:r>
      <w:r w:rsidR="00E33CEB">
        <w:t xml:space="preserve">penggunaan </w:t>
      </w:r>
      <w:r w:rsidR="00A95EC5">
        <w:t xml:space="preserve">aplikasi </w:t>
      </w:r>
      <w:r w:rsidR="00E33CEB">
        <w:t>media sosial</w:t>
      </w:r>
      <w:r>
        <w:t>.</w:t>
      </w:r>
    </w:p>
    <w:p w14:paraId="61ABFCC8" w14:textId="340F8946" w:rsidR="00D65C66" w:rsidRPr="00BB31AD" w:rsidRDefault="00D65C66" w:rsidP="008B5459">
      <w:pPr>
        <w:pStyle w:val="ListParagraph"/>
        <w:numPr>
          <w:ilvl w:val="0"/>
          <w:numId w:val="9"/>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menganalisa dan menginterpretasikan keberadaan </w:t>
      </w:r>
      <w:r>
        <w:rPr>
          <w:i/>
          <w:iCs/>
        </w:rPr>
        <w:t xml:space="preserve">hyperlink </w:t>
      </w:r>
      <w:r>
        <w:t xml:space="preserve">pada </w:t>
      </w:r>
      <w:r w:rsidR="000361F6">
        <w:t>media sosial</w:t>
      </w:r>
      <w:r w:rsidR="00933CCB">
        <w:t xml:space="preserve">, </w:t>
      </w:r>
      <w:r w:rsidR="0052593A">
        <w:t xml:space="preserve">baik </w:t>
      </w:r>
      <w:r w:rsidR="0052593A" w:rsidRPr="0052593A">
        <w:rPr>
          <w:i/>
          <w:iCs/>
        </w:rPr>
        <w:t>in-links</w:t>
      </w:r>
      <w:r w:rsidR="0052593A">
        <w:t xml:space="preserve"> maupun </w:t>
      </w:r>
      <w:r w:rsidR="0052593A" w:rsidRPr="0052593A">
        <w:rPr>
          <w:i/>
          <w:iCs/>
        </w:rPr>
        <w:t>out-links</w:t>
      </w:r>
      <w:r w:rsidR="003C4FEC">
        <w:rPr>
          <w:rStyle w:val="FootnoteReference"/>
          <w:i/>
          <w:iCs/>
        </w:rPr>
        <w:footnoteReference w:id="10"/>
      </w:r>
      <w:r>
        <w:t>.</w:t>
      </w:r>
    </w:p>
    <w:p w14:paraId="491B6A7A" w14:textId="245DB6C8" w:rsidR="00D65C66" w:rsidRPr="00CD1253" w:rsidRDefault="00D65C66" w:rsidP="008B5459">
      <w:pPr>
        <w:pStyle w:val="ListParagraph"/>
        <w:numPr>
          <w:ilvl w:val="0"/>
          <w:numId w:val="9"/>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dikenal sebagai </w:t>
      </w:r>
      <w:r>
        <w:rPr>
          <w:i/>
          <w:iCs/>
        </w:rPr>
        <w:t xml:space="preserve">spatial analysis </w:t>
      </w:r>
      <w:r>
        <w:t xml:space="preserve">atau </w:t>
      </w:r>
      <w:r>
        <w:rPr>
          <w:i/>
          <w:iCs/>
        </w:rPr>
        <w:t xml:space="preserve">geospatial analytics, </w:t>
      </w:r>
      <w:r>
        <w:t>digunakan untuk menggali dan memetakan informasi pada media sosia</w:t>
      </w:r>
      <w:r w:rsidR="00FE0537">
        <w:t xml:space="preserve">l </w:t>
      </w:r>
      <w:r w:rsidR="00B66B7E">
        <w:t>berdasarkan</w:t>
      </w:r>
      <w:r w:rsidR="00FE0537">
        <w:t xml:space="preserve"> area</w:t>
      </w:r>
      <w:r w:rsidR="00A404FC">
        <w:t xml:space="preserve"> geografis</w:t>
      </w:r>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8B5459">
      <w:pPr>
        <w:pStyle w:val="ListParagraph"/>
        <w:numPr>
          <w:ilvl w:val="0"/>
          <w:numId w:val="9"/>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terhadap histori kata kunci yang digunakan </w:t>
      </w:r>
      <w:r w:rsidR="00052358">
        <w:t>untuk</w:t>
      </w:r>
      <w:r>
        <w:t xml:space="preserve"> proses pencarian pada mesin pencari. Analisa </w:t>
      </w:r>
      <w:r>
        <w:rPr>
          <w:i/>
          <w:iCs/>
        </w:rPr>
        <w:t xml:space="preserve">search engine layer </w:t>
      </w:r>
      <w:r>
        <w:t xml:space="preserve">digunakan untuk menganalisa </w:t>
      </w:r>
      <w:r>
        <w:rPr>
          <w:i/>
          <w:iCs/>
        </w:rPr>
        <w:t>trend</w:t>
      </w:r>
      <w:r>
        <w:t>, memantau kata kunci yang sering digunakan dan hasil yang ditemukan berdasarkan kata kunci yang digunakan</w:t>
      </w:r>
      <w:r w:rsidR="00052358">
        <w:t>.</w:t>
      </w:r>
    </w:p>
    <w:p w14:paraId="7CF99228" w14:textId="43DAE500" w:rsidR="00D65C66" w:rsidRPr="000C0E69" w:rsidRDefault="00D65C66" w:rsidP="008B5459">
      <w:pPr>
        <w:pStyle w:val="ListParagraph"/>
        <w:numPr>
          <w:ilvl w:val="0"/>
          <w:numId w:val="9"/>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tujuan untuk dapat menggali </w:t>
      </w:r>
      <w:r w:rsidR="00983B33" w:rsidRPr="005B7F58">
        <w:rPr>
          <w:i/>
          <w:iCs/>
        </w:rPr>
        <w:t xml:space="preserve">business value </w:t>
      </w:r>
      <w:r w:rsidR="005B617A" w:rsidRPr="005B7F58">
        <w:t xml:space="preserve">pada </w:t>
      </w:r>
      <w:r w:rsidR="00020DD0" w:rsidRPr="005B7F58">
        <w:t>media sosial</w:t>
      </w:r>
      <w:r w:rsidR="005B617A" w:rsidRPr="005B7F58">
        <w:t xml:space="preserve"> </w:t>
      </w:r>
      <w:r w:rsidR="00826C7B" w:rsidRPr="005B7F58">
        <w:t>dari data berformat</w:t>
      </w:r>
      <w:r w:rsidR="005B617A" w:rsidRPr="005B7F58">
        <w:t xml:space="preserve"> </w:t>
      </w:r>
      <w:r w:rsidR="005B617A" w:rsidRPr="005B7F58">
        <w:rPr>
          <w:i/>
          <w:iCs/>
        </w:rPr>
        <w:t xml:space="preserve">video, </w:t>
      </w:r>
      <w:r w:rsidR="005B617A" w:rsidRPr="005B7F58">
        <w:t xml:space="preserve">gambar, </w:t>
      </w:r>
      <w:r w:rsidR="005B617A" w:rsidRPr="005B7F58">
        <w:rPr>
          <w:i/>
          <w:iCs/>
        </w:rPr>
        <w:t xml:space="preserve">audio </w:t>
      </w:r>
      <w:r w:rsidR="007B2066" w:rsidRPr="005B7F58">
        <w:t>dan bahkan</w:t>
      </w:r>
      <w:r w:rsidR="005B617A" w:rsidRPr="005B7F58">
        <w:t xml:space="preserve"> animasi</w:t>
      </w:r>
      <w:r w:rsidR="00983B33" w:rsidRPr="005B7F58">
        <w:t xml:space="preserve">. </w:t>
      </w:r>
      <w:r w:rsidR="00983B33">
        <w:t xml:space="preserve">Oleh karena itu dibutuhkan teknik khusus yang berbeda dengan analisa media sosial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8B5459">
      <w:pPr>
        <w:pStyle w:val="ListParagraph"/>
        <w:numPr>
          <w:ilvl w:val="0"/>
          <w:numId w:val="10"/>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dari </w:t>
      </w:r>
      <w:r>
        <w:rPr>
          <w:i/>
          <w:iCs/>
        </w:rPr>
        <w:t xml:space="preserve">descriptive analytics </w:t>
      </w:r>
      <w:r>
        <w:t xml:space="preserve">adalah untuk menjabarkan secara mendetail data dari suatu fenomena yang sedang atau telah terjadi. Contoh dari </w:t>
      </w:r>
      <w:r>
        <w:rPr>
          <w:i/>
          <w:iCs/>
        </w:rPr>
        <w:t xml:space="preserve">descriptive analytics </w:t>
      </w:r>
      <w:r>
        <w:t xml:space="preserve">adalah </w:t>
      </w:r>
      <w:r w:rsidR="007A1236">
        <w:t xml:space="preserve">aplikasi </w:t>
      </w:r>
      <w:r>
        <w:rPr>
          <w:i/>
          <w:iCs/>
        </w:rPr>
        <w:t xml:space="preserve">business intellegance </w:t>
      </w:r>
      <w:r w:rsidR="001B1D64">
        <w:t xml:space="preserve">dimana penggunaan fungsi seperti operasi aritmatika, </w:t>
      </w:r>
      <w:r w:rsidR="001B1D64">
        <w:rPr>
          <w:i/>
          <w:iCs/>
        </w:rPr>
        <w:t xml:space="preserve">mean, median, max, percentage </w:t>
      </w:r>
      <w:r w:rsidR="001B1D64">
        <w:t>dan sebagainya digunakan terhadap data eksisting.</w:t>
      </w:r>
    </w:p>
    <w:p w14:paraId="6F9158A4" w14:textId="77B1560F" w:rsidR="00AD0991" w:rsidRPr="001D1CEF" w:rsidRDefault="00AD0991" w:rsidP="008B5459">
      <w:pPr>
        <w:pStyle w:val="ListParagraph"/>
        <w:numPr>
          <w:ilvl w:val="0"/>
          <w:numId w:val="10"/>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dari </w:t>
      </w:r>
      <w:r>
        <w:rPr>
          <w:i/>
          <w:iCs/>
        </w:rPr>
        <w:t xml:space="preserve">diagnostic analytics </w:t>
      </w:r>
      <w:r>
        <w:t xml:space="preserve">adalah untuk mengatahui alasan atau faktor pendorong penyebab terjadinya suatu fenomena. Teknik yang biasa digunakan adalah </w:t>
      </w:r>
      <w:r>
        <w:rPr>
          <w:i/>
          <w:iCs/>
        </w:rPr>
        <w:t xml:space="preserve">drill-down, data discovery, data mining </w:t>
      </w:r>
      <w:r>
        <w:t xml:space="preserve">dan </w:t>
      </w:r>
      <w:r>
        <w:rPr>
          <w:i/>
          <w:iCs/>
        </w:rPr>
        <w:t>correlation.</w:t>
      </w:r>
    </w:p>
    <w:p w14:paraId="40AAE51C" w14:textId="5136F911" w:rsidR="00AD0991" w:rsidRPr="001D1CEF" w:rsidRDefault="00AD0991" w:rsidP="008B5459">
      <w:pPr>
        <w:pStyle w:val="ListParagraph"/>
        <w:numPr>
          <w:ilvl w:val="0"/>
          <w:numId w:val="10"/>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dari </w:t>
      </w:r>
      <w:r>
        <w:rPr>
          <w:i/>
          <w:iCs/>
        </w:rPr>
        <w:t xml:space="preserve">predictive analytics </w:t>
      </w:r>
      <w:r>
        <w:t xml:space="preserve">adalah untuk memprediksi kemungkinan suatu fenomena akan terjadi. Teknik yang biasa digunakan adalah dengan menciptakan model </w:t>
      </w:r>
      <w:r>
        <w:rPr>
          <w:i/>
          <w:iCs/>
        </w:rPr>
        <w:t>machine learning</w:t>
      </w:r>
      <w:r w:rsidR="00D53770">
        <w:t>.</w:t>
      </w:r>
      <w:r w:rsidR="0005621E">
        <w:t xml:space="preserve"> Model yang terbentuk akan divalidasi dengan mengukur tingkat akurasi</w:t>
      </w:r>
      <w:r w:rsidR="00A25255">
        <w:t xml:space="preserve"> dari prediksi yang </w:t>
      </w:r>
      <w:r w:rsidR="00E66174">
        <w:t>di</w:t>
      </w:r>
      <w:r w:rsidR="00A25255">
        <w:t>hasilkan</w:t>
      </w:r>
      <w:r w:rsidR="00655E48">
        <w:t xml:space="preserve">. Model dikatakan layak digunakan </w:t>
      </w:r>
      <w:r>
        <w:t xml:space="preserve">ketika menunjukkan hasil di atas ambang batas tingkat akurasi yang diharapkan. </w:t>
      </w:r>
    </w:p>
    <w:p w14:paraId="58FBE34E" w14:textId="577E39F3" w:rsidR="00AD0991" w:rsidRPr="004E2AC2" w:rsidRDefault="00AD0991" w:rsidP="008B5459">
      <w:pPr>
        <w:pStyle w:val="ListParagraph"/>
        <w:numPr>
          <w:ilvl w:val="0"/>
          <w:numId w:val="10"/>
        </w:numPr>
        <w:ind w:left="360"/>
      </w:pPr>
      <w:r>
        <w:t>Prescriptive Analytics</w:t>
      </w:r>
    </w:p>
    <w:p w14:paraId="6BE27180" w14:textId="4A0E3B69" w:rsidR="003621A2" w:rsidRDefault="004E2AC2" w:rsidP="00BA5A6E">
      <w:pPr>
        <w:pStyle w:val="ListParagraph"/>
        <w:ind w:left="360"/>
        <w:rPr>
          <w:i/>
          <w:iCs/>
        </w:rPr>
      </w:pPr>
      <w:r>
        <w:t xml:space="preserve">Tujuan dari </w:t>
      </w:r>
      <w:r>
        <w:rPr>
          <w:i/>
          <w:iCs/>
        </w:rPr>
        <w:t xml:space="preserve">prescriptive analytics </w:t>
      </w:r>
      <w:r>
        <w:t xml:space="preserve">adalah untuk dapat memberikan solusi terbaik berdasarkan 3 analisa sebelumnya </w:t>
      </w:r>
      <w:r>
        <w:rPr>
          <w:i/>
          <w:iCs/>
        </w:rPr>
        <w:t xml:space="preserve">descriptive analytics, diagnostic analytics, </w:t>
      </w:r>
      <w:r>
        <w:t xml:space="preserve">dan </w:t>
      </w:r>
      <w:r>
        <w:rPr>
          <w:i/>
          <w:iCs/>
        </w:rPr>
        <w:t>predictive analytics</w:t>
      </w:r>
      <w:r>
        <w:t>.</w:t>
      </w:r>
      <w:r w:rsidR="00ED374A">
        <w:t xml:space="preserve"> Contoh dari penerapannya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4752A170" w:rsidR="00DF1928" w:rsidRPr="00E12C05" w:rsidRDefault="00DF1928" w:rsidP="00DF1928">
      <w:r w:rsidRPr="00DF1928">
        <w:t xml:space="preserve">Analisis media sosial pada penelitian ini dilakukan pada bagian </w:t>
      </w:r>
      <w:r w:rsidRPr="00DF1928">
        <w:rPr>
          <w:i/>
          <w:iCs/>
        </w:rPr>
        <w:t xml:space="preserve">Text Layer </w:t>
      </w:r>
      <w:r w:rsidRPr="00DF1928">
        <w:t xml:space="preserve">dimana data yang akan dianalisa berupa </w:t>
      </w:r>
      <w:r>
        <w:rPr>
          <w:i/>
          <w:iCs/>
        </w:rPr>
        <w:t xml:space="preserve">tweet </w:t>
      </w:r>
      <w:r>
        <w:t xml:space="preserve">yang bertipe </w:t>
      </w:r>
      <w:r w:rsidRPr="00DF1928">
        <w:t>te</w:t>
      </w:r>
      <w:r>
        <w:t xml:space="preserve">ks. </w:t>
      </w:r>
      <w:r w:rsidRPr="001C0A00">
        <w:t xml:space="preserve">Sedangkan dalam perspektif tujuan </w:t>
      </w:r>
      <w:r w:rsidR="001C0A00" w:rsidRPr="001C0A00">
        <w:t xml:space="preserve">analisis media sosial pada penelitian ini dapat dikategorikan </w:t>
      </w:r>
      <w:r w:rsidR="009D648A">
        <w:t xml:space="preserve">sebagai </w:t>
      </w:r>
      <w:r w:rsidR="00755EC5">
        <w:rPr>
          <w:i/>
          <w:iCs/>
        </w:rPr>
        <w:t>d</w:t>
      </w:r>
      <w:r w:rsidR="001C0A00" w:rsidRPr="001C0A00">
        <w:rPr>
          <w:i/>
          <w:iCs/>
        </w:rPr>
        <w:t xml:space="preserve">escriptive </w:t>
      </w:r>
      <w:r w:rsidR="00755EC5">
        <w:rPr>
          <w:i/>
          <w:iCs/>
        </w:rPr>
        <w:t>a</w:t>
      </w:r>
      <w:r w:rsidR="001C0A00" w:rsidRPr="001C0A00">
        <w:rPr>
          <w:i/>
          <w:iCs/>
        </w:rPr>
        <w:t>nalitycs</w:t>
      </w:r>
      <w:r w:rsidR="00EF1BB9">
        <w:rPr>
          <w:i/>
          <w:iCs/>
        </w:rPr>
        <w:t xml:space="preserve"> </w:t>
      </w:r>
      <w:r w:rsidR="00EF1BB9">
        <w:t xml:space="preserve">dimana hasil penelitian diharapkan dapat menjelaskan </w:t>
      </w:r>
      <w:r w:rsidR="007B0E66">
        <w:t xml:space="preserve">secara mendetail </w:t>
      </w:r>
      <w:r w:rsidR="00D239EC">
        <w:t>opini dan aspirasi masyarakat terhadap peristiwa yang telah terjadi yaitu penyelenggaraan Pemilu 2024</w:t>
      </w:r>
      <w:r w:rsidR="001C0A00">
        <w:t>.</w:t>
      </w:r>
      <w:r w:rsidR="00D27E11">
        <w:t xml:space="preserve"> Walaupun dikategorikan sebagai </w:t>
      </w:r>
      <w:r w:rsidR="0095046E">
        <w:rPr>
          <w:i/>
          <w:iCs/>
        </w:rPr>
        <w:t xml:space="preserve">descriptive analytics </w:t>
      </w:r>
      <w:r w:rsidR="0095046E">
        <w:t xml:space="preserve">namun penelitian ini juga </w:t>
      </w:r>
      <w:r w:rsidR="003F616F">
        <w:t xml:space="preserve">memanfaatkan </w:t>
      </w:r>
      <w:r w:rsidR="00E12C05">
        <w:t xml:space="preserve">teknik yang sering digunakan pada analisis prediktif yaitu teknik klasifikasi </w:t>
      </w:r>
      <w:r w:rsidR="00E12C05">
        <w:rPr>
          <w:i/>
          <w:iCs/>
        </w:rPr>
        <w:t>machine learning</w:t>
      </w:r>
      <w:r w:rsidR="00E12C05">
        <w:t>.</w:t>
      </w:r>
    </w:p>
    <w:p w14:paraId="4D8CAFD3" w14:textId="5950B02A" w:rsidR="003621A2" w:rsidRPr="00DF1928" w:rsidRDefault="00BA5A6E" w:rsidP="00BA5A6E">
      <w:pPr>
        <w:pStyle w:val="Heading2"/>
        <w:numPr>
          <w:ilvl w:val="0"/>
          <w:numId w:val="0"/>
        </w:numPr>
        <w:ind w:left="540" w:hanging="540"/>
      </w:pPr>
      <w:bookmarkStart w:id="29" w:name="_Toc160717511"/>
      <w:r w:rsidRPr="00DF1928">
        <w:t xml:space="preserve">2.3 </w:t>
      </w:r>
      <w:r w:rsidR="003621A2" w:rsidRPr="00DF1928">
        <w:t>CRIPS-DM</w:t>
      </w:r>
      <w:bookmarkEnd w:id="29"/>
    </w:p>
    <w:p w14:paraId="704225F5" w14:textId="12305F29" w:rsidR="003621A2" w:rsidRDefault="00AB65CD" w:rsidP="00BF5A9B">
      <w:r>
        <w:rPr>
          <w:i/>
          <w:iCs/>
        </w:rPr>
        <w:t xml:space="preserve">Cross Industries Standard Process- Data Mining </w:t>
      </w:r>
      <w:r>
        <w:t xml:space="preserve">(CRIPS-DM) adalah </w:t>
      </w:r>
      <w:r w:rsidR="00164FD0">
        <w:t>prosedur</w:t>
      </w:r>
      <w:r w:rsidR="00AB0C2A">
        <w:t xml:space="preserve"> </w:t>
      </w:r>
      <w:r w:rsidR="00E716BC">
        <w:t xml:space="preserve">standar </w:t>
      </w:r>
      <w:r w:rsidR="001061C5">
        <w:t>dari pros</w:t>
      </w:r>
      <w:r w:rsidR="00164FD0">
        <w:t>e</w:t>
      </w:r>
      <w:r w:rsidR="001061C5">
        <w:t xml:space="preserve">s </w:t>
      </w:r>
      <w:r w:rsidR="000E3D0E">
        <w:t xml:space="preserve">ekstraksi informasi penting </w:t>
      </w:r>
      <w:r w:rsidR="004100B7">
        <w:t>yang berasal dari data dengan jumlah yang besar (</w:t>
      </w:r>
      <w:r w:rsidR="004100B7">
        <w:rPr>
          <w:i/>
          <w:iCs/>
        </w:rPr>
        <w:t>data mining</w:t>
      </w:r>
      <w:r w:rsidR="004100B7">
        <w:t xml:space="preserve">) </w:t>
      </w:r>
      <w:r w:rsidR="00E716BC">
        <w:t xml:space="preserve">yang </w:t>
      </w:r>
      <w:r w:rsidR="004100B7">
        <w:t xml:space="preserve">dapat </w:t>
      </w:r>
      <w:r w:rsidR="00E716BC">
        <w:t xml:space="preserve">digunakan </w:t>
      </w:r>
      <w:r w:rsidR="001061C5">
        <w:t>di</w:t>
      </w:r>
      <w:r w:rsidR="004100B7">
        <w:t xml:space="preserve"> </w:t>
      </w:r>
      <w:r w:rsidR="001061C5">
        <w:t>seluruh sektor industr</w:t>
      </w:r>
      <w:r w:rsidR="004100B7">
        <w:t>i</w:t>
      </w:r>
      <w:r w:rsidR="000D531B">
        <w:t xml:space="preserve"> </w:t>
      </w:r>
      <w:r w:rsidR="00054705">
        <w:fldChar w:fldCharType="begin" w:fldLock="1"/>
      </w:r>
      <w:r w:rsidR="00B51EDA">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January","issued":{"date-parts":[["2021"]]},"page":"526-534","title":"A systematic literature review on applying CRISP-DM process model","type":"article-journal","volume":"181"},"uris":["http://www.mendeley.com/documents/?uuid=0d7758d8-025f-4c0f-9c4c-02e9d9f29195"]}],"mendeley":{"formattedCitation":"(Schröer et al., 2021)","plainTextFormattedCitation":"(Schröer et al., 2021)","previouslyFormattedCitation":"(Schröer et al., 2021)"},"properties":{"noteIndex":0},"schema":"https://github.com/citation-style-language/schema/raw/master/csl-citation.json"}</w:instrText>
      </w:r>
      <w:r w:rsidR="00054705">
        <w:fldChar w:fldCharType="separate"/>
      </w:r>
      <w:r w:rsidR="00054705" w:rsidRPr="00054705">
        <w:rPr>
          <w:noProof/>
        </w:rPr>
        <w:t>(Schröer et al., 2021)</w:t>
      </w:r>
      <w:r w:rsidR="00054705">
        <w:fldChar w:fldCharType="end"/>
      </w:r>
      <w:r w:rsidR="001061C5">
        <w:t>.</w:t>
      </w:r>
      <w:r w:rsidR="00E716BC">
        <w:t xml:space="preserve"> </w:t>
      </w:r>
      <w:r w:rsidR="00164FD0">
        <w:t>Prosedur standar yang ditemukan pada tahun 2000 ini</w:t>
      </w:r>
      <w:r w:rsidR="000D531B">
        <w:t xml:space="preserve"> memiliki 6 tahapan yang bersifat iteratif, yaitu </w:t>
      </w:r>
      <w:r w:rsidR="000D531B">
        <w:rPr>
          <w:i/>
          <w:iCs/>
        </w:rPr>
        <w:t xml:space="preserve">business understanding, data understanding, data preparation, modelling, evaluation, </w:t>
      </w:r>
      <w:r w:rsidR="000D531B">
        <w:t xml:space="preserve">dan </w:t>
      </w:r>
      <w:r w:rsidR="000D531B">
        <w:rPr>
          <w:i/>
          <w:iCs/>
        </w:rPr>
        <w:t xml:space="preserve">deployment. </w:t>
      </w:r>
      <w:r w:rsidR="000D531B">
        <w:t xml:space="preserve">Dimana </w:t>
      </w:r>
      <w:r w:rsidR="000004A7">
        <w:t xml:space="preserve">ke 6 </w:t>
      </w:r>
      <w:r w:rsidR="000D531B">
        <w:t xml:space="preserve">tahapan </w:t>
      </w:r>
      <w:r w:rsidR="000004A7">
        <w:t>tersebut bisa diulangi ketika hasil yang didapat belum sesuai dengan yang diekspektasikan</w:t>
      </w:r>
      <w:r w:rsidR="00F75847">
        <w:t>.</w:t>
      </w:r>
      <w:r w:rsidR="00F765CF">
        <w:t xml:space="preserve"> </w:t>
      </w:r>
      <w:r w:rsidR="00F75847">
        <w:t>S</w:t>
      </w:r>
      <w:r w:rsidR="00F765CF">
        <w:t>elain itu</w:t>
      </w:r>
      <w:r w:rsidR="00580F8D">
        <w:t xml:space="preserve"> kerangka kerja </w:t>
      </w:r>
      <w:r w:rsidR="00B51EDA">
        <w:t>CRIPS-DM</w:t>
      </w:r>
      <w:r w:rsidR="00580F8D">
        <w:t xml:space="preserve"> </w:t>
      </w:r>
      <w:r w:rsidR="00F765CF">
        <w:t xml:space="preserve"> juga dapat dikombinasikan </w:t>
      </w:r>
      <w:r w:rsidR="00580F8D">
        <w:t xml:space="preserve">dengan metodologi </w:t>
      </w:r>
      <w:r w:rsidR="00580F8D">
        <w:rPr>
          <w:i/>
          <w:iCs/>
        </w:rPr>
        <w:t>agile</w:t>
      </w:r>
      <w:r w:rsidR="00B51EDA">
        <w:t xml:space="preserve"> </w:t>
      </w:r>
      <w:r w:rsidR="00B51EDA">
        <w:fldChar w:fldCharType="begin" w:fldLock="1"/>
      </w:r>
      <w:r w:rsidR="00AC0864">
        <w:instrText>ADDIN CSL_CITATION {"citationItems":[{"id":"ITEM-1","itemData":{"DOI":"10.1109/BigData.2017.8258187","ISBN":"9781538627143","abstract":"Big data analytic (BDA) systems leverage data distribution and parallel processing across a cluster of resources. This introduces a number of new challenges specifically for analytics. The analytics portion of the complete lifecycle has typically followed a waterfall process - completing one step before beginning the next. While efforts have been made to map different types of analytics to an agile methodology, the steps are often described as breaking activities into smaller tasks while the overall process is still consistent with step-by-step waterfall. BDA changes a number of the activities in the analytics lifecycle, as well as their ordering. The goal of agile analytics - to reach a point of optimality between generating value from data and the time spent getting there. This paper discusses the implications of an agile process for BDA in cleansing, transformation, and analytics.","author":[{"dropping-particle":"","family":"Grady","given":"Nancy W.","non-dropping-particle":"","parse-names":false,"suffix":""},{"dropping-particle":"","family":"Payne","given":"Jason A.","non-dropping-particle":"","parse-names":false,"suffix":""},{"dropping-particle":"","family":"Parker","given":"Huntley","non-dropping-particle":"","parse-names":false,"suffix":""}],"container-title":"Proceedings - 2017 IEEE International Conference on Big Data, Big Data 2017","id":"ITEM-1","issued":{"date-parts":[["2017"]]},"page":"2331-2339","title":"Agile big data analytics: AnalyticsOps for data science","type":"article-journal","volume":"2018-Janua"},"uris":["http://www.mendeley.com/documents/?uuid=1d4726d1-f378-4ad9-a4f0-2e7976c3e682"]}],"mendeley":{"formattedCitation":"(Grady et al., 2017)","plainTextFormattedCitation":"(Grady et al., 2017)","previouslyFormattedCitation":"(Grady et al., 2017)"},"properties":{"noteIndex":0},"schema":"https://github.com/citation-style-language/schema/raw/master/csl-citation.json"}</w:instrText>
      </w:r>
      <w:r w:rsidR="00B51EDA">
        <w:fldChar w:fldCharType="separate"/>
      </w:r>
      <w:r w:rsidR="00B51EDA" w:rsidRPr="00B51EDA">
        <w:rPr>
          <w:noProof/>
        </w:rPr>
        <w:t>(Grady et al., 2017)</w:t>
      </w:r>
      <w:r w:rsidR="00B51EDA">
        <w:fldChar w:fldCharType="end"/>
      </w:r>
      <w:r w:rsidR="00B51EDA">
        <w:t>.</w:t>
      </w:r>
      <w:r w:rsidR="00F765CF">
        <w:t xml:space="preserve"> Hal ini tentunya dapat </w:t>
      </w:r>
      <w:r w:rsidR="00101338">
        <w:t xml:space="preserve">memecahkan masalah yang </w:t>
      </w:r>
      <w:r w:rsidR="0047339F">
        <w:t xml:space="preserve">berasal </w:t>
      </w:r>
      <w:r w:rsidR="00101338">
        <w:t>dari</w:t>
      </w:r>
      <w:r w:rsidR="009E4D7F">
        <w:t xml:space="preserve"> penerapan pendekatan </w:t>
      </w:r>
      <w:r w:rsidR="009E4D7F">
        <w:lastRenderedPageBreak/>
        <w:t xml:space="preserve">yang sangat liniear </w:t>
      </w:r>
      <w:r w:rsidR="00D556E7">
        <w:t xml:space="preserve">dari metodologi </w:t>
      </w:r>
      <w:r w:rsidR="00101338">
        <w:rPr>
          <w:i/>
          <w:iCs/>
        </w:rPr>
        <w:t>water</w:t>
      </w:r>
      <w:r w:rsidR="00474D0A">
        <w:rPr>
          <w:i/>
          <w:iCs/>
        </w:rPr>
        <w:t>fall</w:t>
      </w:r>
      <w:r w:rsidR="005C115C">
        <w:t>.</w:t>
      </w:r>
      <w:r w:rsidR="00BB7DC9">
        <w:t xml:space="preserve"> Berikut adalah penjelasan dari keenam tahapan pada kerangka kerja CRIPS-DM:</w:t>
      </w:r>
    </w:p>
    <w:p w14:paraId="6A3026B4" w14:textId="0766788B" w:rsidR="00BB7DC9" w:rsidRPr="00F87FBA" w:rsidRDefault="00BB7DC9" w:rsidP="008B5459">
      <w:pPr>
        <w:pStyle w:val="ListParagraph"/>
        <w:numPr>
          <w:ilvl w:val="0"/>
          <w:numId w:val="11"/>
        </w:numPr>
        <w:ind w:left="360"/>
        <w:rPr>
          <w:i/>
          <w:iCs/>
        </w:rPr>
      </w:pPr>
      <w:r w:rsidRPr="00F87FBA">
        <w:rPr>
          <w:i/>
          <w:iCs/>
        </w:rPr>
        <w:t>Business Understanding</w:t>
      </w:r>
    </w:p>
    <w:p w14:paraId="2CD29632" w14:textId="1649C453" w:rsidR="00BB7DC9" w:rsidRPr="00676B5D" w:rsidRDefault="003D02A1" w:rsidP="00AE3049">
      <w:pPr>
        <w:pStyle w:val="ListParagraph"/>
        <w:ind w:left="360"/>
      </w:pPr>
      <w:r w:rsidRPr="00BC305C">
        <w:rPr>
          <w:lang w:val="it-IT"/>
        </w:rPr>
        <w:t>Pada tahapan ini</w:t>
      </w:r>
      <w:r w:rsidR="008D41EF" w:rsidRPr="00BC305C">
        <w:rPr>
          <w:lang w:val="it-IT"/>
        </w:rPr>
        <w:t xml:space="preserve"> ditentukan </w:t>
      </w:r>
      <w:r w:rsidR="00D317DD" w:rsidRPr="00BC305C">
        <w:rPr>
          <w:lang w:val="it-IT"/>
        </w:rPr>
        <w:t xml:space="preserve">tujuan utama dari proses </w:t>
      </w:r>
      <w:r w:rsidR="008D41EF" w:rsidRPr="00BC305C">
        <w:rPr>
          <w:i/>
          <w:iCs/>
          <w:lang w:val="it-IT"/>
        </w:rPr>
        <w:t>data minin</w:t>
      </w:r>
      <w:r w:rsidR="00AA0E61">
        <w:rPr>
          <w:i/>
          <w:iCs/>
          <w:lang w:val="it-IT"/>
        </w:rPr>
        <w:t>g</w:t>
      </w:r>
      <w:r w:rsidR="00BC305C">
        <w:rPr>
          <w:i/>
          <w:iCs/>
          <w:lang w:val="it-IT"/>
        </w:rPr>
        <w:t>.</w:t>
      </w:r>
      <w:r w:rsidR="00792E50" w:rsidRPr="00BC305C">
        <w:rPr>
          <w:lang w:val="it-IT"/>
        </w:rPr>
        <w:t xml:space="preserve"> </w:t>
      </w:r>
      <w:r w:rsidR="00C62774" w:rsidRPr="00C62774">
        <w:rPr>
          <w:lang w:val="en-ID"/>
        </w:rPr>
        <w:t xml:space="preserve">Kemudian jenis </w:t>
      </w:r>
      <w:r w:rsidR="00C62774">
        <w:rPr>
          <w:i/>
          <w:iCs/>
          <w:lang w:val="en-ID"/>
        </w:rPr>
        <w:t>data mining</w:t>
      </w:r>
      <w:r w:rsidR="00EF2685">
        <w:rPr>
          <w:i/>
          <w:iCs/>
          <w:lang w:val="en-ID"/>
        </w:rPr>
        <w:t xml:space="preserve">, </w:t>
      </w:r>
      <w:r w:rsidR="00EF2685">
        <w:rPr>
          <w:lang w:val="en-ID"/>
        </w:rPr>
        <w:t>a</w:t>
      </w:r>
      <w:r w:rsidR="00B6552B" w:rsidRPr="00C62774">
        <w:rPr>
          <w:lang w:val="en-ID"/>
        </w:rPr>
        <w:t xml:space="preserve">pakah jenis </w:t>
      </w:r>
      <w:r w:rsidR="00792E50">
        <w:rPr>
          <w:i/>
          <w:iCs/>
        </w:rPr>
        <w:t xml:space="preserve">classification </w:t>
      </w:r>
      <w:r w:rsidR="00792E50">
        <w:t xml:space="preserve">atau </w:t>
      </w:r>
      <w:r w:rsidR="00792E50">
        <w:rPr>
          <w:i/>
          <w:iCs/>
        </w:rPr>
        <w:t>regression</w:t>
      </w:r>
      <w:r w:rsidR="00236364">
        <w:rPr>
          <w:i/>
          <w:iCs/>
        </w:rPr>
        <w:t xml:space="preserve"> </w:t>
      </w:r>
      <w:r w:rsidR="00236364">
        <w:t>yang akan dilakukan</w:t>
      </w:r>
      <w:r w:rsidR="00BC305C">
        <w:rPr>
          <w:i/>
          <w:iCs/>
        </w:rPr>
        <w:t xml:space="preserve">. </w:t>
      </w:r>
      <w:r w:rsidR="00BC305C" w:rsidRPr="00BC305C">
        <w:t>Kemudian</w:t>
      </w:r>
      <w:r w:rsidR="00BC305C">
        <w:rPr>
          <w:i/>
          <w:iCs/>
        </w:rPr>
        <w:t xml:space="preserve"> </w:t>
      </w:r>
      <w:r w:rsidR="00B37F29">
        <w:t>kriteria kesuksesan proyek, seperti nilai ambang batas akurasi yang diharapkan</w:t>
      </w:r>
      <w:r w:rsidR="00792E50">
        <w:rPr>
          <w:i/>
          <w:iCs/>
        </w:rPr>
        <w:t xml:space="preserve">. </w:t>
      </w:r>
      <w:r w:rsidR="00B37F29">
        <w:t xml:space="preserve">Selain itu </w:t>
      </w:r>
      <w:r w:rsidR="009C68F4" w:rsidRPr="00B37F29">
        <w:t xml:space="preserve">penilaian </w:t>
      </w:r>
      <w:r w:rsidR="00936CC2">
        <w:t>terkait</w:t>
      </w:r>
      <w:r w:rsidR="009C68F4" w:rsidRPr="00B37F29">
        <w:t xml:space="preserve"> situasi bisnis</w:t>
      </w:r>
      <w:r w:rsidR="00B37F29">
        <w:t xml:space="preserve"> </w:t>
      </w:r>
      <w:r w:rsidR="00FC3016">
        <w:t>dilakukan</w:t>
      </w:r>
      <w:r w:rsidR="00050BD2" w:rsidRPr="00B37F29">
        <w:t xml:space="preserve"> untuk mengukur sumber daya yang dibutuhkan dalam mengeksekusi proyek.</w:t>
      </w:r>
      <w:r w:rsidR="00676B5D">
        <w:t xml:space="preserve"> </w:t>
      </w:r>
      <w:r w:rsidR="00676B5D">
        <w:rPr>
          <w:i/>
          <w:iCs/>
        </w:rPr>
        <w:t xml:space="preserve">Outcome </w:t>
      </w:r>
      <w:r w:rsidR="00676B5D">
        <w:t xml:space="preserve">dari tahapan ini adalah </w:t>
      </w:r>
      <w:r w:rsidR="00676B5D">
        <w:rPr>
          <w:i/>
          <w:iCs/>
        </w:rPr>
        <w:t xml:space="preserve">project plan </w:t>
      </w:r>
      <w:r w:rsidR="00676B5D">
        <w:t xml:space="preserve">yang meliputi </w:t>
      </w:r>
      <w:r w:rsidR="007B35D0">
        <w:t>penjadwalan</w:t>
      </w:r>
      <w:r w:rsidR="00676B5D">
        <w:t xml:space="preserve"> dan sumber daya yang dibutuhkan.</w:t>
      </w:r>
    </w:p>
    <w:p w14:paraId="6E3CE7B7" w14:textId="6CC7BDD0" w:rsidR="00BB7DC9" w:rsidRPr="00F87FBA" w:rsidRDefault="00BB7DC9" w:rsidP="008B5459">
      <w:pPr>
        <w:pStyle w:val="ListParagraph"/>
        <w:numPr>
          <w:ilvl w:val="0"/>
          <w:numId w:val="11"/>
        </w:numPr>
        <w:ind w:left="360"/>
        <w:rPr>
          <w:i/>
          <w:iCs/>
        </w:rPr>
      </w:pPr>
      <w:r w:rsidRPr="00F87FBA">
        <w:rPr>
          <w:i/>
          <w:iCs/>
        </w:rPr>
        <w:t>Data Un</w:t>
      </w:r>
      <w:r w:rsidR="00BA04ED" w:rsidRPr="00F87FBA">
        <w:rPr>
          <w:i/>
          <w:iCs/>
        </w:rPr>
        <w:t>d</w:t>
      </w:r>
      <w:r w:rsidRPr="00F87FBA">
        <w:rPr>
          <w:i/>
          <w:iCs/>
        </w:rPr>
        <w:t>erstanding</w:t>
      </w:r>
    </w:p>
    <w:p w14:paraId="44B33FE9" w14:textId="7238D6B3" w:rsidR="00DF088D" w:rsidRPr="00DF088D" w:rsidRDefault="000F6378" w:rsidP="00AE3049">
      <w:pPr>
        <w:pStyle w:val="ListParagraph"/>
        <w:ind w:left="360"/>
      </w:pPr>
      <w:r>
        <w:t xml:space="preserve">Pada tahapan ini </w:t>
      </w:r>
      <w:r w:rsidR="00160641">
        <w:t xml:space="preserve">dilakukan </w:t>
      </w:r>
      <w:r w:rsidR="0054285F">
        <w:t xml:space="preserve">perencanaan </w:t>
      </w:r>
      <w:r w:rsidR="00361077">
        <w:t xml:space="preserve">untuk menentukan </w:t>
      </w:r>
      <w:r w:rsidR="00901835">
        <w:t>data yang akan dikumpulkan seperti menentukan kriteria, sumber data, dan period waktu pengumpulan.</w:t>
      </w:r>
      <w:r w:rsidR="004033C5">
        <w:t xml:space="preserve"> Kemudian proses pengumpulan data dieksekusi</w:t>
      </w:r>
      <w:r w:rsidR="007E272E">
        <w:t>. Data yang dikumpulkan akan diperiksa kualitasnya</w:t>
      </w:r>
      <w:r w:rsidR="00D45A67">
        <w:t xml:space="preserve"> dan ditentukan </w:t>
      </w:r>
      <w:r w:rsidR="001C2A5A">
        <w:t xml:space="preserve">atribut yang </w:t>
      </w:r>
      <w:r w:rsidR="00B20906">
        <w:t xml:space="preserve">akan </w:t>
      </w:r>
      <w:r w:rsidR="001C2A5A">
        <w:t>digunakan</w:t>
      </w:r>
      <w:r w:rsidR="00D45A67">
        <w:t xml:space="preserve">. Yang terakhir </w:t>
      </w:r>
      <w:r w:rsidR="001E665A">
        <w:t>memberikan label / deskripsi pada data</w:t>
      </w:r>
      <w:r w:rsidR="00D753EE">
        <w:t xml:space="preserve"> yang telah disaring</w:t>
      </w:r>
      <w:r w:rsidR="001E665A">
        <w:t>.</w:t>
      </w:r>
    </w:p>
    <w:p w14:paraId="614B3653" w14:textId="40D161BE" w:rsidR="00BB7DC9" w:rsidRPr="00F87FBA" w:rsidRDefault="00BB7DC9" w:rsidP="008B5459">
      <w:pPr>
        <w:pStyle w:val="ListParagraph"/>
        <w:numPr>
          <w:ilvl w:val="0"/>
          <w:numId w:val="11"/>
        </w:numPr>
        <w:ind w:left="360"/>
        <w:rPr>
          <w:i/>
          <w:iCs/>
        </w:rPr>
      </w:pPr>
      <w:r w:rsidRPr="00F87FBA">
        <w:rPr>
          <w:i/>
          <w:iCs/>
        </w:rPr>
        <w:t>Data Preparation</w:t>
      </w:r>
    </w:p>
    <w:p w14:paraId="4F45003D" w14:textId="6DF5ED47" w:rsidR="001E665A" w:rsidRPr="00BC5902" w:rsidRDefault="00715D16" w:rsidP="00AE3049">
      <w:pPr>
        <w:pStyle w:val="ListParagraph"/>
        <w:ind w:left="360"/>
      </w:pPr>
      <w:r>
        <w:t xml:space="preserve">Pada tahapan ini dimulai dengan mendefinisikan kriteria yang digunakan untuk </w:t>
      </w:r>
      <w:r w:rsidR="00A646A4">
        <w:t xml:space="preserve">menseleksi data. </w:t>
      </w:r>
      <w:r w:rsidR="00BC5902">
        <w:t xml:space="preserve">Proses </w:t>
      </w:r>
      <w:r w:rsidR="00BC5902">
        <w:rPr>
          <w:i/>
          <w:iCs/>
        </w:rPr>
        <w:t xml:space="preserve">cleansing data </w:t>
      </w:r>
      <w:r w:rsidR="00BC5902">
        <w:t>dilakukan untuk mengeliminasi data dengan kualitas yang buruk</w:t>
      </w:r>
      <w:r w:rsidR="00934A15">
        <w:t xml:space="preserve">, </w:t>
      </w:r>
      <w:r w:rsidR="0067357C">
        <w:t>menormalisasi data agar</w:t>
      </w:r>
      <w:r w:rsidR="00784A0A">
        <w:t xml:space="preserve"> data lebih konsisten </w:t>
      </w:r>
      <w:r w:rsidR="00674BBB">
        <w:t>yang pada akhirnya dapat</w:t>
      </w:r>
      <w:r w:rsidR="00784A0A">
        <w:t xml:space="preserve"> memberikan hasil yang lebih optimal</w:t>
      </w:r>
      <w:r w:rsidR="00BC5902">
        <w:t>.</w:t>
      </w:r>
    </w:p>
    <w:p w14:paraId="74225A29" w14:textId="618F64D2" w:rsidR="00BB7DC9" w:rsidRPr="00EC3BE5" w:rsidRDefault="00BB7DC9" w:rsidP="008B5459">
      <w:pPr>
        <w:pStyle w:val="ListParagraph"/>
        <w:numPr>
          <w:ilvl w:val="0"/>
          <w:numId w:val="11"/>
        </w:numPr>
        <w:ind w:left="360"/>
        <w:rPr>
          <w:i/>
          <w:iCs/>
        </w:rPr>
      </w:pPr>
      <w:r w:rsidRPr="00EC3BE5">
        <w:rPr>
          <w:i/>
          <w:iCs/>
        </w:rPr>
        <w:t>Modelling</w:t>
      </w:r>
    </w:p>
    <w:p w14:paraId="02FA651C" w14:textId="515F3FE1" w:rsidR="00CB2BA9" w:rsidRPr="005075F5" w:rsidRDefault="00CB2BA9" w:rsidP="00AE3049">
      <w:pPr>
        <w:pStyle w:val="ListParagraph"/>
        <w:ind w:left="360"/>
      </w:pPr>
      <w:r>
        <w:t xml:space="preserve">Pada tahapan ini diawali dengan memilih teknik </w:t>
      </w:r>
      <w:r w:rsidR="00FA34B1">
        <w:t>pemodelan yang akan digunakan</w:t>
      </w:r>
      <w:r w:rsidR="005F7CC0">
        <w:t>, membuat skenario pengujian dan membangun model itu sendiri</w:t>
      </w:r>
      <w:r w:rsidR="005075F5">
        <w:t xml:space="preserve">. Pemilihan teknik pemodelan tentunya harus </w:t>
      </w:r>
      <w:r w:rsidR="009D3BE6">
        <w:t>selaras</w:t>
      </w:r>
      <w:r w:rsidR="005075F5">
        <w:t xml:space="preserve"> dengan tujuan </w:t>
      </w:r>
      <w:r w:rsidR="00E4466B">
        <w:t xml:space="preserve">proses </w:t>
      </w:r>
      <w:r w:rsidR="00E4466B">
        <w:rPr>
          <w:i/>
          <w:iCs/>
        </w:rPr>
        <w:t xml:space="preserve">data mining </w:t>
      </w:r>
      <w:r w:rsidR="005075F5">
        <w:t xml:space="preserve">yang </w:t>
      </w:r>
      <w:r w:rsidR="00760335">
        <w:t xml:space="preserve">ditentukan </w:t>
      </w:r>
      <w:r w:rsidR="005075F5">
        <w:t xml:space="preserve">pada tahapan </w:t>
      </w:r>
      <w:r w:rsidR="005075F5">
        <w:rPr>
          <w:i/>
          <w:iCs/>
        </w:rPr>
        <w:t>business understanding.</w:t>
      </w:r>
    </w:p>
    <w:p w14:paraId="22EEB893" w14:textId="284658AC" w:rsidR="00BB7DC9" w:rsidRPr="00427C45" w:rsidRDefault="00BB7DC9" w:rsidP="008B5459">
      <w:pPr>
        <w:pStyle w:val="ListParagraph"/>
        <w:numPr>
          <w:ilvl w:val="0"/>
          <w:numId w:val="11"/>
        </w:numPr>
        <w:ind w:left="360"/>
        <w:rPr>
          <w:i/>
          <w:iCs/>
        </w:rPr>
      </w:pPr>
      <w:r w:rsidRPr="00427C45">
        <w:rPr>
          <w:i/>
          <w:iCs/>
        </w:rPr>
        <w:t>Evaluation</w:t>
      </w:r>
    </w:p>
    <w:p w14:paraId="6B82CBF8" w14:textId="48BCFB44" w:rsidR="003F18F4" w:rsidRPr="00FF5949" w:rsidRDefault="00371C1A" w:rsidP="00AE3049">
      <w:pPr>
        <w:pStyle w:val="ListParagraph"/>
        <w:ind w:left="360"/>
      </w:pPr>
      <w:r>
        <w:t>Pada tahapan ini hasil prediksi dari model akan di</w:t>
      </w:r>
      <w:r w:rsidR="00FF5949">
        <w:t xml:space="preserve">validasi terhadap </w:t>
      </w:r>
      <w:r w:rsidR="00FF5949">
        <w:rPr>
          <w:i/>
          <w:iCs/>
        </w:rPr>
        <w:t>business objective</w:t>
      </w:r>
      <w:r w:rsidR="0094740E">
        <w:t xml:space="preserve"> yang telah ditentukan pada tahapan </w:t>
      </w:r>
      <w:r w:rsidR="0094740E">
        <w:rPr>
          <w:i/>
          <w:iCs/>
        </w:rPr>
        <w:t>business understanding</w:t>
      </w:r>
      <w:r w:rsidR="00FF5949">
        <w:t xml:space="preserve">. </w:t>
      </w:r>
      <w:r w:rsidR="000351A3">
        <w:t>Apakah prediksi yang dihasilkan memenuhi syarat ambang</w:t>
      </w:r>
      <w:r w:rsidR="00413DA1">
        <w:t xml:space="preserve"> batas tingkat akurasi yang diharapkan.</w:t>
      </w:r>
      <w:r w:rsidR="00050A15">
        <w:t xml:space="preserve"> Ketika tingkat akurasi yang dihasilkan belum mencapai standar yang </w:t>
      </w:r>
      <w:r w:rsidR="00050A15">
        <w:lastRenderedPageBreak/>
        <w:t xml:space="preserve">ditentukan maka dibutuhkan </w:t>
      </w:r>
      <w:r w:rsidR="00D92FFC">
        <w:t>penyesuaian</w:t>
      </w:r>
      <w:r w:rsidR="00C97186">
        <w:t>. Ketika dibutuhkan penyesuaian maka proses akan diulang dari tahapan yang sebelumnya telah dilakukan.</w:t>
      </w:r>
    </w:p>
    <w:p w14:paraId="67BE94B9" w14:textId="24530C19" w:rsidR="00BB7DC9" w:rsidRPr="00A078DC" w:rsidRDefault="00BB7DC9" w:rsidP="008B5459">
      <w:pPr>
        <w:pStyle w:val="ListParagraph"/>
        <w:numPr>
          <w:ilvl w:val="0"/>
          <w:numId w:val="11"/>
        </w:numPr>
        <w:ind w:left="360"/>
        <w:rPr>
          <w:i/>
          <w:iCs/>
        </w:rPr>
      </w:pPr>
      <w:r w:rsidRPr="00A078DC">
        <w:rPr>
          <w:i/>
          <w:iCs/>
        </w:rPr>
        <w:t>Deployment</w:t>
      </w:r>
    </w:p>
    <w:p w14:paraId="5BD5059E" w14:textId="2F2EE6A7" w:rsidR="00AD0728" w:rsidRDefault="00AD0728" w:rsidP="00AE3049">
      <w:pPr>
        <w:pStyle w:val="ListParagraph"/>
        <w:ind w:left="360"/>
      </w:pPr>
      <w:r>
        <w:t>Tahapan ini dilakukan ketika model yang dihasilkan telah</w:t>
      </w:r>
      <w:r w:rsidR="00E14A36">
        <w:t xml:space="preserve"> berhasil memberikan hasil tingkat akurasi yang</w:t>
      </w:r>
      <w:r w:rsidR="00F63D03">
        <w:t xml:space="preserve"> diharapkan</w:t>
      </w:r>
      <w:r w:rsidR="00B83882">
        <w:t xml:space="preserve">. </w:t>
      </w:r>
      <w:r w:rsidR="007D2812">
        <w:t xml:space="preserve">Model yang dihasilkan akan ditanam pada </w:t>
      </w:r>
      <w:r w:rsidR="007D2812">
        <w:rPr>
          <w:i/>
          <w:iCs/>
        </w:rPr>
        <w:t xml:space="preserve">environment </w:t>
      </w:r>
      <w:r w:rsidR="007D2812">
        <w:t xml:space="preserve">khusus yang digunakan </w:t>
      </w:r>
      <w:r w:rsidR="00304049">
        <w:t xml:space="preserve">untuk keperluan </w:t>
      </w:r>
      <w:r w:rsidR="00304049">
        <w:rPr>
          <w:i/>
          <w:iCs/>
        </w:rPr>
        <w:t>production.</w:t>
      </w:r>
      <w:r w:rsidR="007D2812">
        <w:t xml:space="preserve"> </w:t>
      </w:r>
      <w:r w:rsidR="00B83882">
        <w:t xml:space="preserve">Tahapan ini </w:t>
      </w:r>
      <w:r w:rsidR="00605AB5">
        <w:t>terdiri dari perencanaan</w:t>
      </w:r>
      <w:r w:rsidR="00E675F8">
        <w:t xml:space="preserve"> </w:t>
      </w:r>
      <w:r w:rsidR="00E675F8">
        <w:rPr>
          <w:i/>
          <w:iCs/>
        </w:rPr>
        <w:t>deployment</w:t>
      </w:r>
      <w:r w:rsidR="00605AB5">
        <w:t>,</w:t>
      </w:r>
      <w:r w:rsidR="00283933">
        <w:t xml:space="preserve"> </w:t>
      </w:r>
      <w:r w:rsidR="00E675F8">
        <w:t xml:space="preserve">eksekusi </w:t>
      </w:r>
      <w:r w:rsidR="00E675F8">
        <w:rPr>
          <w:i/>
          <w:iCs/>
        </w:rPr>
        <w:t xml:space="preserve">deployment, </w:t>
      </w:r>
      <w:r w:rsidR="00283933">
        <w:t xml:space="preserve">pemantauan dan pengelolaan </w:t>
      </w:r>
      <w:r w:rsidR="00E675F8">
        <w:t xml:space="preserve">model pada </w:t>
      </w:r>
      <w:r w:rsidR="00E675F8">
        <w:rPr>
          <w:i/>
          <w:iCs/>
        </w:rPr>
        <w:t>environment production</w:t>
      </w:r>
      <w:r w:rsidR="00283933">
        <w:t>.</w:t>
      </w:r>
    </w:p>
    <w:p w14:paraId="7587119B" w14:textId="127F77FA" w:rsidR="007457CB" w:rsidRDefault="007457CB" w:rsidP="00BF5A9B">
      <w:r>
        <w:t xml:space="preserve">Penelitian ini akan menggunakan kerangka kerja CRIPS-DM dikarenakan cocok dengan tujuan penelitian yaitu menggali wawasan tentang </w:t>
      </w:r>
      <w:r w:rsidR="00733FE7">
        <w:t xml:space="preserve">sentimen dan pola diskusi masyarakat terkait integritas </w:t>
      </w:r>
      <w:r w:rsidR="007871D5">
        <w:t>Pemilu</w:t>
      </w:r>
      <w:r w:rsidR="00733FE7">
        <w:t xml:space="preserve"> </w:t>
      </w:r>
      <w:r w:rsidR="0041288C">
        <w:t xml:space="preserve">2024 </w:t>
      </w:r>
      <w:r>
        <w:t xml:space="preserve">yang </w:t>
      </w:r>
      <w:r w:rsidR="00DA3EB5">
        <w:t xml:space="preserve">datanya </w:t>
      </w:r>
      <w:r w:rsidR="003C3939">
        <w:t>berupa teks, memiliki ukuran yang besar</w:t>
      </w:r>
      <w:r w:rsidR="00CD34B1">
        <w:t xml:space="preserve"> dan bersumber dari sosial media</w:t>
      </w:r>
      <w:r>
        <w:t>.</w:t>
      </w:r>
    </w:p>
    <w:p w14:paraId="0AA25160" w14:textId="0219DADC" w:rsidR="00390CF6" w:rsidRPr="00390CF6" w:rsidRDefault="00E54577" w:rsidP="008B5459">
      <w:pPr>
        <w:pStyle w:val="Heading2"/>
        <w:numPr>
          <w:ilvl w:val="1"/>
          <w:numId w:val="22"/>
        </w:numPr>
      </w:pPr>
      <w:bookmarkStart w:id="30" w:name="_Toc160717512"/>
      <w:r>
        <w:t>Analisis Sentimen</w:t>
      </w:r>
      <w:bookmarkEnd w:id="30"/>
    </w:p>
    <w:p w14:paraId="6A4BBF78" w14:textId="77777777" w:rsidR="002C043E" w:rsidRDefault="00E54577" w:rsidP="00BF5A9B">
      <w:pPr>
        <w:rPr>
          <w:lang w:val="it-IT"/>
        </w:rPr>
      </w:pPr>
      <w:r>
        <w:t>Analisis sentimen</w:t>
      </w:r>
      <w:r w:rsidR="00390CF6">
        <w:t xml:space="preserve"> merupakan studi </w:t>
      </w:r>
      <w:r w:rsidR="00F83C52">
        <w:t xml:space="preserve">terkait </w:t>
      </w:r>
      <w:r w:rsidR="00390CF6">
        <w:t xml:space="preserve">analisa opini, sentimen, </w:t>
      </w:r>
      <w:r>
        <w:t>sikap</w:t>
      </w:r>
      <w:r w:rsidR="00390CF6">
        <w:t>, dan emosi yang diekspresikan dalam bentuk teks terhadap suatu entitas atau atributnya</w:t>
      </w:r>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lastRenderedPageBreak/>
        <w:t xml:space="preserve">cepat </w:t>
      </w:r>
      <w:r w:rsidR="00B66CF7" w:rsidRPr="00B55F63">
        <w:rPr>
          <w:lang w:val="it-IT"/>
        </w:rPr>
        <w:t xml:space="preserve">dan </w:t>
      </w:r>
      <w:r w:rsidR="00984014" w:rsidRPr="00B55F63">
        <w:rPr>
          <w:lang w:val="it-IT"/>
        </w:rPr>
        <w:t xml:space="preserve">dapat diakses oleh siapapun. </w:t>
      </w:r>
      <w:r w:rsidR="00F83C52">
        <w:t xml:space="preserve">Dilihat dari perspektif </w:t>
      </w:r>
      <w:r w:rsidR="008B0641">
        <w:t>tingkat</w:t>
      </w:r>
      <w:r w:rsidR="00F83C52">
        <w:t xml:space="preserve"> analisis, analisis</w:t>
      </w:r>
      <w:r w:rsidR="008B0641">
        <w:t xml:space="preserve"> sentimen</w:t>
      </w:r>
      <w:r w:rsidR="00F83C52">
        <w:t xml:space="preserve"> dapat dibagi menjadi 3 </w:t>
      </w:r>
      <w:r w:rsidR="008B0641">
        <w:t>tingkat</w:t>
      </w:r>
      <w:r w:rsidR="00F83C52">
        <w:t xml:space="preserve">, yaitu: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8B5459">
      <w:pPr>
        <w:pStyle w:val="ListParagraph"/>
        <w:numPr>
          <w:ilvl w:val="0"/>
          <w:numId w:val="12"/>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r>
        <w:t>Tujuannya adalah untuk menidentifikasi sentimen positif atau</w:t>
      </w:r>
      <w:r w:rsidR="00D34729">
        <w:t xml:space="preserve"> </w:t>
      </w:r>
      <w:r>
        <w:t>negati</w:t>
      </w:r>
      <w:r w:rsidR="00D34729">
        <w:t>f</w:t>
      </w:r>
      <w:r>
        <w:t xml:space="preserve"> dari keseluruhan teks pada dokumen</w:t>
      </w:r>
      <w:r w:rsidR="007F5E64">
        <w:t xml:space="preserve">. Analisis pada </w:t>
      </w:r>
      <w:r w:rsidR="001217EF">
        <w:t>tingkat</w:t>
      </w:r>
      <w:r w:rsidR="007F5E64">
        <w:t xml:space="preserve"> ini dilakukan dengan asumsi bahwa isi dokumen hanya tertuju ke satu entitas sebagai target. Untuk dapat mengevaluasi sentimen terhadap </w:t>
      </w:r>
      <w:r w:rsidR="001217EF">
        <w:t>banyak</w:t>
      </w:r>
      <w:r w:rsidR="007F5E64">
        <w:t xml:space="preserve"> entitas dibutuhkan </w:t>
      </w:r>
      <w:r w:rsidR="0050568B">
        <w:t xml:space="preserve">tingkat analisis </w:t>
      </w:r>
      <w:r w:rsidR="007F5E64">
        <w:t xml:space="preserve">yang lebih spesifik yaitu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r>
        <w:t>Tujuannya adalah untuk mengidentifikasi sentimen positif atau negatif dari setiap kalimat dari suatu paragra</w:t>
      </w:r>
      <w:r w:rsidR="00366E3C">
        <w:t>f</w:t>
      </w:r>
      <w:r>
        <w:t xml:space="preserve"> atau dokumen. Pada </w:t>
      </w:r>
      <w:r w:rsidR="00366E3C">
        <w:t>analisis tingkat</w:t>
      </w:r>
      <w:r>
        <w:t xml:space="preserve"> ini setiap kalimat hanya memiliki satu entitas yang menjadi target </w:t>
      </w:r>
      <w:r w:rsidR="00956B2C">
        <w:t>sentimen.</w:t>
      </w:r>
    </w:p>
    <w:p w14:paraId="5D576D97" w14:textId="23182082" w:rsidR="002F0682" w:rsidRPr="00AA7EA7" w:rsidRDefault="00F83C52" w:rsidP="008B5459">
      <w:pPr>
        <w:pStyle w:val="ListParagraph"/>
        <w:numPr>
          <w:ilvl w:val="0"/>
          <w:numId w:val="12"/>
        </w:numPr>
        <w:ind w:left="360"/>
        <w:rPr>
          <w:i/>
          <w:iCs/>
        </w:rPr>
      </w:pPr>
      <w:r w:rsidRPr="00AA7EA7">
        <w:rPr>
          <w:i/>
          <w:iCs/>
        </w:rPr>
        <w:t xml:space="preserve">Aspect level </w:t>
      </w:r>
      <w:r w:rsidR="000D5151">
        <w:rPr>
          <w:i/>
          <w:iCs/>
        </w:rPr>
        <w:t>A</w:t>
      </w:r>
      <w:r w:rsidRPr="00AA7EA7">
        <w:rPr>
          <w:i/>
          <w:iCs/>
        </w:rPr>
        <w:t>nalysis</w:t>
      </w:r>
    </w:p>
    <w:p w14:paraId="4443DD78" w14:textId="27AF624B" w:rsidR="00E83EF6" w:rsidRPr="00E83EF6" w:rsidRDefault="00E83EF6" w:rsidP="00DB74F7">
      <w:pPr>
        <w:pStyle w:val="ListParagraph"/>
        <w:ind w:left="360"/>
      </w:pPr>
      <w:r>
        <w:t>Tujuannya adalah untuk mengidentifikasi sentimen positif atau negati</w:t>
      </w:r>
      <w:r w:rsidR="00BC4CEF">
        <w:t>f</w:t>
      </w:r>
      <w:r>
        <w:t xml:space="preserve"> dari setiap aspek atau entitas yang terdapat pada suatu kalimat. Perbedaan paling mendasar dari </w:t>
      </w:r>
      <w:r>
        <w:rPr>
          <w:i/>
          <w:iCs/>
        </w:rPr>
        <w:t xml:space="preserve">sentence-level-analysis </w:t>
      </w:r>
      <w:r>
        <w:t xml:space="preserve">dan </w:t>
      </w:r>
      <w:r>
        <w:rPr>
          <w:i/>
          <w:iCs/>
        </w:rPr>
        <w:t>aspect-level analysis</w:t>
      </w:r>
      <w:r>
        <w:t xml:space="preserve"> adalah </w:t>
      </w:r>
      <w:r>
        <w:rPr>
          <w:i/>
          <w:iCs/>
        </w:rPr>
        <w:t xml:space="preserve">sentence-level-analysis </w:t>
      </w:r>
      <w:r>
        <w:t>hanya dapat mengidentifikasi satu entitas sebagai target sentimen</w:t>
      </w:r>
      <w:r w:rsidR="009C21A4">
        <w:t xml:space="preserve">, </w:t>
      </w:r>
      <w:r>
        <w:t xml:space="preserve">sedangkan </w:t>
      </w:r>
      <w:r>
        <w:rPr>
          <w:i/>
          <w:iCs/>
        </w:rPr>
        <w:t xml:space="preserve">aspect-level analysis </w:t>
      </w:r>
      <w:r>
        <w:t>memungkinkan lebih dari satu entitas sebagai target</w:t>
      </w:r>
      <w:r w:rsidR="005734C0">
        <w:t xml:space="preserve"> dalam suatu kalimat</w:t>
      </w:r>
      <w:r>
        <w:t xml:space="preserve">. Sebagai contoh “IPhone 15 memiliki spesifikasi yang sangat tinggi, namun harganya sangat mahal”. </w:t>
      </w:r>
      <w:r w:rsidR="004D6DFC">
        <w:t xml:space="preserve">Dimana terdapat </w:t>
      </w:r>
      <w:r>
        <w:t xml:space="preserve">2 aspek yaitu “spesifikasi” dan “harga” </w:t>
      </w:r>
      <w:r w:rsidR="00AE385C">
        <w:t>yang menjadi target</w:t>
      </w:r>
      <w:r w:rsidR="004D6DFC">
        <w:t xml:space="preserve"> sentimen</w:t>
      </w:r>
      <w:r w:rsidR="00AE385C">
        <w:t>.</w:t>
      </w:r>
    </w:p>
    <w:p w14:paraId="1BA6433A" w14:textId="6E17E0BA" w:rsidR="004163E6" w:rsidRPr="00CC2EB2" w:rsidRDefault="00AC338A" w:rsidP="0019034F">
      <w:r>
        <w:t xml:space="preserve">Penelitian ini menggunakan teori </w:t>
      </w:r>
      <w:r w:rsidR="000338A4">
        <w:t>analisis sentimen</w:t>
      </w:r>
      <w:r>
        <w:t xml:space="preserve"> untuk </w:t>
      </w:r>
      <w:r w:rsidR="00847CBF">
        <w:t xml:space="preserve">mengetahui </w:t>
      </w:r>
      <w:r w:rsidR="00E72C48">
        <w:t xml:space="preserve">opini </w:t>
      </w:r>
      <w:r w:rsidR="00847CBF">
        <w:t xml:space="preserve">masyarakat terkait </w:t>
      </w:r>
      <w:r w:rsidR="0019034F">
        <w:t xml:space="preserve">integritas penyelenggaraan </w:t>
      </w:r>
      <w:r w:rsidR="007871D5">
        <w:t>Pemilu</w:t>
      </w:r>
      <w:r w:rsidR="00E72C48">
        <w:t xml:space="preserve"> </w:t>
      </w:r>
      <w:r w:rsidR="006F0209">
        <w:t xml:space="preserve">2024 </w:t>
      </w:r>
      <w:r w:rsidR="00E72C48">
        <w:t>di media sosial</w:t>
      </w:r>
      <w:r w:rsidRPr="00E72C48">
        <w:t>.</w:t>
      </w:r>
      <w:r w:rsidR="00CC2EB2">
        <w:t xml:space="preserve"> Sedangkan berdasarkan jenis tingkat analisis penelitian ini dapat dikategorikan menggunakan jenis </w:t>
      </w:r>
      <w:r w:rsidR="00CC2EB2">
        <w:rPr>
          <w:i/>
          <w:iCs/>
        </w:rPr>
        <w:t xml:space="preserve">document-level analysis </w:t>
      </w:r>
      <w:r w:rsidR="00CC2EB2">
        <w:t xml:space="preserve">dimana satu </w:t>
      </w:r>
      <w:r w:rsidR="00CC2EB2" w:rsidRPr="00CC2EB2">
        <w:rPr>
          <w:i/>
          <w:iCs/>
        </w:rPr>
        <w:t>tweet</w:t>
      </w:r>
      <w:r w:rsidR="00CC2EB2">
        <w:rPr>
          <w:i/>
          <w:iCs/>
        </w:rPr>
        <w:t xml:space="preserve"> </w:t>
      </w:r>
      <w:r w:rsidR="00CC2EB2">
        <w:t>dapat dianalogikan sebagai satu dokumen yang memiliki satu jenis sentimen.</w:t>
      </w:r>
    </w:p>
    <w:p w14:paraId="546DB660" w14:textId="1E1FDFA6" w:rsidR="004163E6" w:rsidRPr="00390CF6" w:rsidRDefault="004163E6" w:rsidP="008B5459">
      <w:pPr>
        <w:pStyle w:val="Heading2"/>
        <w:numPr>
          <w:ilvl w:val="1"/>
          <w:numId w:val="22"/>
        </w:numPr>
      </w:pPr>
      <w:bookmarkStart w:id="31" w:name="_Toc160717513"/>
      <w:r>
        <w:t>Text Mining</w:t>
      </w:r>
      <w:bookmarkEnd w:id="31"/>
    </w:p>
    <w:p w14:paraId="30187C82" w14:textId="68422B28"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membahas sekumpulan teknik linguistik, statistik dan </w:t>
      </w:r>
      <w:r w:rsidRPr="00C84C4E">
        <w:rPr>
          <w:i/>
          <w:iCs/>
        </w:rPr>
        <w:t>m</w:t>
      </w:r>
      <w:r w:rsidR="00C84C4E" w:rsidRPr="00C84C4E">
        <w:rPr>
          <w:i/>
          <w:iCs/>
        </w:rPr>
        <w:t>a</w:t>
      </w:r>
      <w:r w:rsidRPr="00C84C4E">
        <w:rPr>
          <w:i/>
          <w:iCs/>
        </w:rPr>
        <w:t>chine learning</w:t>
      </w:r>
      <w:r w:rsidRPr="004163E6">
        <w:t xml:space="preserve"> yang digunakan untuk membuat model dan struktur </w:t>
      </w:r>
      <w:r w:rsidR="00EC1DA7">
        <w:t xml:space="preserve">yang </w:t>
      </w:r>
      <w:r w:rsidRPr="004163E6">
        <w:t>berguna</w:t>
      </w:r>
      <w:r w:rsidR="00EC1DA7">
        <w:t xml:space="preserve"> untuk</w:t>
      </w:r>
      <w:r w:rsidRPr="004163E6">
        <w:t xml:space="preserve"> menganalisa</w:t>
      </w:r>
      <w:r>
        <w:t xml:space="preserve">, </w:t>
      </w:r>
      <w:r w:rsidRPr="004163E6">
        <w:t>mengambil informasi inti</w:t>
      </w:r>
      <w:r>
        <w:t xml:space="preserve"> </w:t>
      </w:r>
      <w:r w:rsidRPr="004163E6">
        <w:t xml:space="preserve">dan menemukan setiap pola yang menarik </w:t>
      </w:r>
      <w:r w:rsidRPr="004163E6">
        <w:lastRenderedPageBreak/>
        <w:t xml:space="preserve">seperti </w:t>
      </w:r>
      <w:r w:rsidR="00EC1DA7">
        <w:t xml:space="preserve">tren </w:t>
      </w:r>
      <w:r w:rsidRPr="004163E6">
        <w:t xml:space="preserve">dan </w:t>
      </w:r>
      <w:r w:rsidRPr="00EC1DA7">
        <w:rPr>
          <w:i/>
          <w:iCs/>
        </w:rPr>
        <w:t>outlier</w:t>
      </w:r>
      <w:r w:rsidRPr="004163E6">
        <w:t xml:space="preserve"> yang berasal dari data yang berlimpah dan berdimensi tinggi, yaitu teks</w:t>
      </w:r>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dari </w:t>
      </w:r>
      <w:r w:rsidR="00EC1DA7">
        <w:rPr>
          <w:i/>
          <w:iCs/>
        </w:rPr>
        <w:t>text analytics</w:t>
      </w:r>
      <w:r>
        <w:t xml:space="preserve"> pada akhirnya digunakan untuk </w:t>
      </w:r>
      <w:r w:rsidRPr="004163E6">
        <w:t>membantu dalam proses pengambilan keputu</w:t>
      </w:r>
      <w:r w:rsidR="00023FB3">
        <w:t>san</w:t>
      </w:r>
      <w:r>
        <w:t>.</w:t>
      </w:r>
      <w:r w:rsidR="004C7ABC">
        <w:t xml:space="preserve"> </w:t>
      </w:r>
      <w:r w:rsidR="00483304">
        <w:t xml:space="preserve">Setelah melakukan </w:t>
      </w:r>
      <w:r w:rsidR="00483304">
        <w:rPr>
          <w:i/>
          <w:iCs/>
        </w:rPr>
        <w:t>data collection</w:t>
      </w:r>
      <w:r w:rsidR="00FC357C">
        <w:rPr>
          <w:i/>
          <w:iCs/>
        </w:rPr>
        <w:t>,</w:t>
      </w:r>
      <w:r w:rsidR="00483304">
        <w:rPr>
          <w:i/>
          <w:iCs/>
        </w:rPr>
        <w:t xml:space="preserve"> </w:t>
      </w:r>
      <w:r w:rsidR="003C7813">
        <w:t>m</w:t>
      </w:r>
      <w:r w:rsidR="00483304">
        <w:t xml:space="preserve">enurut Zhai (2013) terdapat 3 fase dalam proses </w:t>
      </w:r>
      <w:r w:rsidR="00483304">
        <w:rPr>
          <w:i/>
          <w:iCs/>
        </w:rPr>
        <w:t>text analytics</w:t>
      </w:r>
      <w:r w:rsidR="00483304">
        <w:t xml:space="preserve">, yaitu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483304">
        <w:t>Berikut penjelasan lebih detail terkait dengan ke 4 fase tersebut:</w:t>
      </w:r>
    </w:p>
    <w:p w14:paraId="39C7D903" w14:textId="67E79719" w:rsidR="00483304" w:rsidRPr="005F3942" w:rsidRDefault="0019407E" w:rsidP="0014073E">
      <w:pPr>
        <w:pStyle w:val="Heading3"/>
        <w:rPr>
          <w:i/>
          <w:iCs/>
        </w:rPr>
      </w:pPr>
      <w:bookmarkStart w:id="32" w:name="_Toc160717514"/>
      <w:r w:rsidRPr="005F3942">
        <w:rPr>
          <w:i/>
          <w:iCs/>
        </w:rPr>
        <w:t>Data Collection</w:t>
      </w:r>
      <w:bookmarkEnd w:id="32"/>
    </w:p>
    <w:p w14:paraId="09E58547" w14:textId="5A9A0144" w:rsidR="00730938" w:rsidRPr="004B0B00" w:rsidRDefault="005F3942" w:rsidP="00BF5A9B">
      <w:pPr>
        <w:rPr>
          <w:lang w:val="it-IT"/>
        </w:rPr>
      </w:pPr>
      <w:r w:rsidRPr="005F3942">
        <w:rPr>
          <w:i/>
          <w:iCs/>
        </w:rPr>
        <w:t>Data Collection</w:t>
      </w:r>
      <w:r>
        <w:t xml:space="preserve"> atau a</w:t>
      </w:r>
      <w:r w:rsidR="00FB4EC4" w:rsidRPr="00021C56">
        <w:t xml:space="preserve">kuisisi data adalah tahap </w:t>
      </w:r>
      <w:r w:rsidR="007823FD" w:rsidRPr="00021C56">
        <w:t>awal</w:t>
      </w:r>
      <w:r w:rsidR="00FB4EC4" w:rsidRPr="00021C56">
        <w:t xml:space="preserve"> dalam setiap studi dan pengembangan </w:t>
      </w:r>
      <w:r w:rsidR="00FB4EC4" w:rsidRPr="00021C56">
        <w:rPr>
          <w:i/>
          <w:iCs/>
        </w:rPr>
        <w:t>data science</w:t>
      </w:r>
      <w:r w:rsidR="00562E99">
        <w:rPr>
          <w:i/>
          <w:iCs/>
        </w:rPr>
        <w:t xml:space="preserve"> </w:t>
      </w:r>
      <w:r w:rsidR="00562E99" w:rsidRPr="00021C56">
        <w:fldChar w:fldCharType="begin" w:fldLock="1"/>
      </w:r>
      <w:r w:rsidR="00562E99"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562E99" w:rsidRPr="00021C56">
        <w:fldChar w:fldCharType="separate"/>
      </w:r>
      <w:r w:rsidR="00562E99" w:rsidRPr="00021C56">
        <w:rPr>
          <w:noProof/>
        </w:rPr>
        <w:t>(Khder, 2021)</w:t>
      </w:r>
      <w:r w:rsidR="00562E99" w:rsidRPr="00021C56">
        <w:fldChar w:fldCharType="end"/>
      </w:r>
      <w:r w:rsidR="007823FD" w:rsidRPr="00021C56">
        <w:t>. Pada tahapan</w:t>
      </w:r>
      <w:r w:rsidR="00FB4EC4" w:rsidRPr="00021C56">
        <w:t xml:space="preserve"> ini data diperoleh dari </w:t>
      </w:r>
      <w:r w:rsidR="008A1776" w:rsidRPr="00021C56">
        <w:t xml:space="preserve">berbagai sumber, baik </w:t>
      </w:r>
      <w:r w:rsidR="00FB4EC4" w:rsidRPr="00021C56">
        <w:t xml:space="preserve">sumber pribadi seperti catatan penjualan perusahaan dan laporan keuangan, atau dari sumber publik seperti jurnal, situs web, atau </w:t>
      </w:r>
      <w:r w:rsidR="008A1776" w:rsidRPr="00021C56">
        <w:t xml:space="preserve">bahkan </w:t>
      </w:r>
      <w:r w:rsidR="00FB4EC4" w:rsidRPr="00021C56">
        <w:t>dengan cara membeli</w:t>
      </w:r>
      <w:r w:rsidR="008A1776" w:rsidRPr="00021C56">
        <w:t>nya</w:t>
      </w:r>
      <w:r w:rsidR="00FB4EC4" w:rsidRPr="00021C56">
        <w:t>.</w:t>
      </w:r>
      <w:r w:rsidR="00BC2423" w:rsidRPr="00021C56">
        <w:t xml:space="preserve"> </w:t>
      </w:r>
      <w:r w:rsidR="005E3BAC" w:rsidRPr="004B0B00">
        <w:rPr>
          <w:lang w:val="it-IT"/>
        </w:rPr>
        <w:t xml:space="preserve">Sementara itu ada 2 cara yang sering digunakan untuk mengumpulkan data mentah dari media sosial. </w:t>
      </w:r>
      <w:r w:rsidR="00207413" w:rsidRPr="004B0B00">
        <w:rPr>
          <w:lang w:val="it-IT"/>
        </w:rPr>
        <w:t>(</w:t>
      </w:r>
      <w:r w:rsidR="00FD4491" w:rsidRPr="004B0B00">
        <w:rPr>
          <w:lang w:val="it-IT"/>
        </w:rPr>
        <w:t>1</w:t>
      </w:r>
      <w:r w:rsidR="005E3BAC" w:rsidRPr="004B0B00">
        <w:rPr>
          <w:lang w:val="it-IT"/>
        </w:rPr>
        <w:t xml:space="preserve">) menggunakan </w:t>
      </w:r>
      <w:r w:rsidR="005E3BAC" w:rsidRPr="004B0B00">
        <w:rPr>
          <w:i/>
          <w:iCs/>
          <w:lang w:val="it-IT"/>
        </w:rPr>
        <w:t>Application Programming Interface</w:t>
      </w:r>
      <w:r w:rsidR="005E3BAC" w:rsidRPr="004B0B00">
        <w:rPr>
          <w:lang w:val="it-IT"/>
        </w:rPr>
        <w:t xml:space="preserve"> (API) yang disediakan oleh situs media sosial atau </w:t>
      </w:r>
      <w:r w:rsidR="003011E3" w:rsidRPr="004B0B00">
        <w:rPr>
          <w:lang w:val="it-IT"/>
        </w:rPr>
        <w:t>(</w:t>
      </w:r>
      <w:r w:rsidR="00FD4491" w:rsidRPr="004B0B00">
        <w:rPr>
          <w:lang w:val="it-IT"/>
        </w:rPr>
        <w:t>2</w:t>
      </w:r>
      <w:r w:rsidR="005E3BAC" w:rsidRPr="004B0B00">
        <w:rPr>
          <w:lang w:val="it-IT"/>
        </w:rPr>
        <w:t xml:space="preserve">) menggambil informasi menggunakan proses </w:t>
      </w:r>
      <w:r w:rsidR="005E3BAC" w:rsidRPr="004B0B00">
        <w:rPr>
          <w:i/>
          <w:iCs/>
          <w:lang w:val="it-IT"/>
        </w:rPr>
        <w:t>web scraping</w:t>
      </w:r>
      <w:r w:rsidR="007D5133" w:rsidRPr="004B0B00">
        <w:rPr>
          <w:i/>
          <w:iCs/>
          <w:lang w:val="it-IT"/>
        </w:rPr>
        <w:t xml:space="preserve"> </w:t>
      </w:r>
      <w:r w:rsidR="007D5133" w:rsidRPr="00021C56">
        <w:rPr>
          <w:i/>
          <w:iCs/>
        </w:rPr>
        <w:fldChar w:fldCharType="begin" w:fldLock="1"/>
      </w:r>
      <w:r w:rsidR="0004746D" w:rsidRPr="004B0B00">
        <w:rPr>
          <w:i/>
          <w:iCs/>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D5133" w:rsidRPr="00021C56">
        <w:rPr>
          <w:i/>
          <w:iCs/>
        </w:rPr>
        <w:fldChar w:fldCharType="separate"/>
      </w:r>
      <w:r w:rsidR="007D5133" w:rsidRPr="004B0B00">
        <w:rPr>
          <w:iCs/>
          <w:noProof/>
          <w:lang w:val="it-IT"/>
        </w:rPr>
        <w:t>(Zafarani et al., 2014)</w:t>
      </w:r>
      <w:r w:rsidR="007D5133" w:rsidRPr="00021C56">
        <w:rPr>
          <w:i/>
          <w:iCs/>
        </w:rPr>
        <w:fldChar w:fldCharType="end"/>
      </w:r>
      <w:r w:rsidR="005E3BAC" w:rsidRPr="004B0B00">
        <w:rPr>
          <w:lang w:val="it-IT"/>
        </w:rPr>
        <w:t>.</w:t>
      </w:r>
    </w:p>
    <w:p w14:paraId="4235F709" w14:textId="4D712D59" w:rsidR="00F00832" w:rsidRPr="00021C56" w:rsidRDefault="007975FE" w:rsidP="00BF5A9B">
      <w:r w:rsidRPr="004B0B00">
        <w:rPr>
          <w:i/>
          <w:iCs/>
          <w:lang w:val="it-IT"/>
        </w:rPr>
        <w:t>Web scraping</w:t>
      </w:r>
      <w:r w:rsidR="009A02BE" w:rsidRPr="004B0B00">
        <w:rPr>
          <w:i/>
          <w:iCs/>
          <w:lang w:val="it-IT"/>
        </w:rPr>
        <w:t xml:space="preserve"> </w:t>
      </w:r>
      <w:r w:rsidRPr="004B0B00">
        <w:rPr>
          <w:lang w:val="it-IT"/>
        </w:rPr>
        <w:t xml:space="preserve">yang juga dikenal sebagai ekstraksi </w:t>
      </w:r>
      <w:r w:rsidR="00B10DA8" w:rsidRPr="004B0B00">
        <w:rPr>
          <w:i/>
          <w:iCs/>
          <w:lang w:val="it-IT"/>
        </w:rPr>
        <w:t>web</w:t>
      </w:r>
      <w:r w:rsidRPr="004B0B00">
        <w:rPr>
          <w:lang w:val="it-IT"/>
        </w:rPr>
        <w:t xml:space="preserve">, adalah teknik untuk mengekstrak data dari </w:t>
      </w:r>
      <w:r w:rsidR="00187C51" w:rsidRPr="004B0B00">
        <w:rPr>
          <w:lang w:val="it-IT"/>
        </w:rPr>
        <w:t xml:space="preserve">halaman web </w:t>
      </w:r>
      <w:r w:rsidRPr="004B0B00">
        <w:rPr>
          <w:lang w:val="it-IT"/>
        </w:rPr>
        <w:t>dan menyimpannya ke dalam sistem file atau database untuk analisis lebih lanjut di kemudian hari</w:t>
      </w:r>
      <w:r w:rsidR="009A02BE" w:rsidRPr="004B0B00">
        <w:rPr>
          <w:lang w:val="it-IT"/>
        </w:rPr>
        <w:t xml:space="preserve"> </w:t>
      </w:r>
      <w:r w:rsidR="00A41215" w:rsidRPr="00021C56">
        <w:fldChar w:fldCharType="begin" w:fldLock="1"/>
      </w:r>
      <w:r w:rsidR="004C38D4" w:rsidRPr="004B0B00">
        <w:rPr>
          <w:lang w:val="it-IT"/>
        </w:rP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004C38D4" w:rsidRPr="00021C56">
        <w:instrText>و</w:instrText>
      </w:r>
      <w:r w:rsidR="004C38D4" w:rsidRPr="004B0B00">
        <w:rPr>
          <w:lang w:val="it-IT"/>
        </w:rPr>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A41215" w:rsidRPr="00021C56">
        <w:fldChar w:fldCharType="separate"/>
      </w:r>
      <w:r w:rsidR="00A41215" w:rsidRPr="004B0B00">
        <w:rPr>
          <w:noProof/>
          <w:lang w:val="it-IT"/>
        </w:rPr>
        <w:t>(Khder, 2021)</w:t>
      </w:r>
      <w:r w:rsidR="00A41215" w:rsidRPr="00021C56">
        <w:fldChar w:fldCharType="end"/>
      </w:r>
      <w:r w:rsidRPr="004B0B00">
        <w:rPr>
          <w:lang w:val="it-IT"/>
        </w:rPr>
        <w:t xml:space="preserve">. Sementara menurut Sirisuriya (2015) </w:t>
      </w:r>
      <w:r w:rsidRPr="004B0B00">
        <w:rPr>
          <w:i/>
          <w:iCs/>
          <w:lang w:val="it-IT"/>
        </w:rPr>
        <w:t>web scraping</w:t>
      </w:r>
      <w:r w:rsidRPr="004B0B00">
        <w:rPr>
          <w:lang w:val="it-IT"/>
        </w:rPr>
        <w:t xml:space="preserve"> adalah teknik untuk mengubah data web yang tidak terstruktur menjadi data yang terstruktur yang dapat disimpan dan dianalisis dalam basis data pusat atau lembar kerja </w:t>
      </w:r>
      <w:r w:rsidRPr="004B0B00">
        <w:rPr>
          <w:i/>
          <w:iCs/>
          <w:lang w:val="it-IT"/>
        </w:rPr>
        <w:t>spreadsheet</w:t>
      </w:r>
      <w:r w:rsidRPr="004B0B00">
        <w:rPr>
          <w:lang w:val="it-IT"/>
        </w:rPr>
        <w:t>.</w:t>
      </w:r>
      <w:r w:rsidR="00F00832" w:rsidRPr="004B0B00">
        <w:rPr>
          <w:lang w:val="it-IT"/>
        </w:rPr>
        <w:t xml:space="preserve"> </w:t>
      </w:r>
      <w:r w:rsidR="00F00832" w:rsidRPr="00021C56">
        <w:t xml:space="preserve">Berikut cara kerja </w:t>
      </w:r>
      <w:r w:rsidR="00F00832" w:rsidRPr="00021C56">
        <w:rPr>
          <w:i/>
          <w:iCs/>
        </w:rPr>
        <w:t>web scrapper</w:t>
      </w:r>
      <w:r w:rsidR="00E15DFB" w:rsidRPr="00021C56">
        <w:rPr>
          <w:i/>
          <w:iCs/>
        </w:rPr>
        <w:t xml:space="preserve"> </w:t>
      </w:r>
      <w:r w:rsidR="00E15DFB" w:rsidRPr="00021C56">
        <w:rPr>
          <w:i/>
          <w:iCs/>
        </w:rPr>
        <w:fldChar w:fldCharType="begin" w:fldLock="1"/>
      </w:r>
      <w:r w:rsidR="00FA3FBC"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15DFB" w:rsidRPr="00021C56">
        <w:rPr>
          <w:i/>
          <w:iCs/>
        </w:rPr>
        <w:fldChar w:fldCharType="separate"/>
      </w:r>
      <w:r w:rsidR="00E15DFB" w:rsidRPr="00021C56">
        <w:rPr>
          <w:iCs/>
          <w:noProof/>
        </w:rPr>
        <w:t>(Laurie A. Schintler; Connie L. McNeely, 2022)</w:t>
      </w:r>
      <w:r w:rsidR="00E15DFB" w:rsidRPr="00021C56">
        <w:rPr>
          <w:i/>
          <w:iCs/>
        </w:rPr>
        <w:fldChar w:fldCharType="end"/>
      </w:r>
      <w:r w:rsidR="00D656BC" w:rsidRPr="00021C56">
        <w:t>:</w:t>
      </w:r>
    </w:p>
    <w:p w14:paraId="6514413D" w14:textId="2B5ED8A2" w:rsidR="006F6182" w:rsidRDefault="00F00832" w:rsidP="008B5459">
      <w:pPr>
        <w:pStyle w:val="ListParagraph"/>
        <w:numPr>
          <w:ilvl w:val="0"/>
          <w:numId w:val="14"/>
        </w:numPr>
        <w:ind w:left="450"/>
      </w:pPr>
      <w:r w:rsidRPr="00F00832">
        <w:t>Mengkonstruk HTTP</w:t>
      </w:r>
      <w:r w:rsidR="00B74C8C">
        <w:t xml:space="preserve"> </w:t>
      </w:r>
      <w:r w:rsidR="00B74C8C" w:rsidRPr="007523F0">
        <w:rPr>
          <w:i/>
          <w:iCs/>
        </w:rPr>
        <w:t>request</w:t>
      </w:r>
      <w:r w:rsidRPr="00F00832">
        <w:t xml:space="preserve"> untuk mengakuisis</w:t>
      </w:r>
      <w:r w:rsidR="00772A79">
        <w:t>i</w:t>
      </w:r>
      <w:r w:rsidRPr="00F00832">
        <w:t xml:space="preserve"> data dari website yang dituju. HTTP </w:t>
      </w:r>
      <w:r w:rsidR="00B74C8C" w:rsidRPr="00B74C8C">
        <w:rPr>
          <w:i/>
          <w:iCs/>
        </w:rPr>
        <w:t>request</w:t>
      </w:r>
      <w:r w:rsidR="00B74C8C">
        <w:t xml:space="preserve"> </w:t>
      </w:r>
      <w:r w:rsidRPr="00F00832">
        <w:t xml:space="preserve">yang digunakan dapat berisikan sebuah URL ditambah dengan </w:t>
      </w:r>
      <w:r w:rsidRPr="0082434D">
        <w:rPr>
          <w:i/>
          <w:iCs/>
        </w:rPr>
        <w:t>query</w:t>
      </w:r>
      <w:r w:rsidRPr="00F00832">
        <w:t xml:space="preserve"> metode GET atau POST yang dibutuhkan. </w:t>
      </w:r>
    </w:p>
    <w:p w14:paraId="16B29C45" w14:textId="55BF8C8D" w:rsidR="006F6182" w:rsidRDefault="00F00832" w:rsidP="008B5459">
      <w:pPr>
        <w:pStyle w:val="ListParagraph"/>
        <w:numPr>
          <w:ilvl w:val="0"/>
          <w:numId w:val="14"/>
        </w:numPr>
        <w:ind w:left="450"/>
      </w:pPr>
      <w:r w:rsidRPr="006F6182">
        <w:t xml:space="preserve">Mengirimkan HTTP </w:t>
      </w:r>
      <w:r w:rsidR="008600D2" w:rsidRPr="007523F0">
        <w:rPr>
          <w:i/>
          <w:iCs/>
        </w:rPr>
        <w:t>request</w:t>
      </w:r>
      <w:r w:rsidR="008600D2" w:rsidRPr="006F6182">
        <w:t xml:space="preserve"> </w:t>
      </w:r>
      <w:r w:rsidRPr="006F6182">
        <w:t>ke website yang dituju</w:t>
      </w:r>
      <w:r w:rsidR="00833ECA">
        <w:t>.</w:t>
      </w:r>
    </w:p>
    <w:p w14:paraId="36B0026D" w14:textId="1616D2E2" w:rsidR="006F6182" w:rsidRDefault="006F6182" w:rsidP="008B5459">
      <w:pPr>
        <w:pStyle w:val="ListParagraph"/>
        <w:numPr>
          <w:ilvl w:val="0"/>
          <w:numId w:val="14"/>
        </w:numPr>
        <w:ind w:left="450"/>
      </w:pPr>
      <w:r w:rsidRPr="006F6182">
        <w:t>W</w:t>
      </w:r>
      <w:r w:rsidR="00F00832" w:rsidRPr="006F6182">
        <w:t xml:space="preserve">ebsite yang dituju akan mengirimkan jawaban balik dalam bentuk HTTP </w:t>
      </w:r>
      <w:r w:rsidR="00F00832" w:rsidRPr="00B36599">
        <w:rPr>
          <w:i/>
          <w:iCs/>
        </w:rPr>
        <w:t>response</w:t>
      </w:r>
      <w:r w:rsidR="00F00832" w:rsidRPr="006F6182">
        <w:t xml:space="preserve">. Pada HTTP </w:t>
      </w:r>
      <w:r w:rsidR="00F00832" w:rsidRPr="00FB6986">
        <w:rPr>
          <w:i/>
          <w:iCs/>
        </w:rPr>
        <w:t>response</w:t>
      </w:r>
      <w:r w:rsidR="00F00832" w:rsidRPr="006F6182">
        <w:t xml:space="preserve"> tersebut juga membawa data yang dibungkus dengan format seperti HTML, JSON atau XML.</w:t>
      </w:r>
    </w:p>
    <w:p w14:paraId="41443752" w14:textId="1257359A" w:rsidR="00B907E0" w:rsidRDefault="00F00832" w:rsidP="008B5459">
      <w:pPr>
        <w:pStyle w:val="ListParagraph"/>
        <w:numPr>
          <w:ilvl w:val="0"/>
          <w:numId w:val="14"/>
        </w:numPr>
        <w:ind w:left="450"/>
      </w:pPr>
      <w:r w:rsidRPr="00B82ECF">
        <w:rPr>
          <w:i/>
          <w:iCs/>
        </w:rPr>
        <w:lastRenderedPageBreak/>
        <w:t>Web Scrapper</w:t>
      </w:r>
      <w:r w:rsidRPr="006F6182">
        <w:t xml:space="preserve"> akan mengekstrak data inti yang dibutuhkan dari format HTML, JSON, atau XML dan menyimpannya ke dalam format yang lebih standar seperti file </w:t>
      </w:r>
      <w:r w:rsidRPr="008E0B64">
        <w:rPr>
          <w:i/>
          <w:iCs/>
        </w:rPr>
        <w:t>spreadsheet</w:t>
      </w:r>
      <w:r w:rsidRPr="006F6182">
        <w:t>.</w:t>
      </w:r>
    </w:p>
    <w:p w14:paraId="3064B646" w14:textId="3F39510A" w:rsidR="00E54ADA" w:rsidRPr="00175463" w:rsidRDefault="00130A6B" w:rsidP="00BF5A9B">
      <w:r w:rsidRPr="00130A6B">
        <w:t xml:space="preserve">Namun terdapat kontroversi dalam penggunaan </w:t>
      </w:r>
      <w:r w:rsidRPr="00A41852">
        <w:rPr>
          <w:i/>
          <w:iCs/>
        </w:rPr>
        <w:t>web scrapping</w:t>
      </w:r>
      <w:r w:rsidRPr="00130A6B">
        <w:t xml:space="preserve"> seperti: </w:t>
      </w:r>
      <w:r>
        <w:t>i</w:t>
      </w:r>
      <w:r w:rsidRPr="00130A6B">
        <w:t xml:space="preserve">) Pengambilan data dapat terjadi pada data berhak cipta dan dapat mengakibatkan pelanggaran hak cipta. </w:t>
      </w:r>
      <w:r>
        <w:t>ii</w:t>
      </w:r>
      <w:r w:rsidRPr="00130A6B">
        <w:t xml:space="preserve">) </w:t>
      </w:r>
      <w:r w:rsidRPr="00D35469">
        <w:rPr>
          <w:i/>
          <w:iCs/>
        </w:rPr>
        <w:t>Web scrapping</w:t>
      </w:r>
      <w:r w:rsidRPr="00130A6B">
        <w:t xml:space="preserve"> </w:t>
      </w:r>
      <w:r w:rsidR="00D35469">
        <w:t xml:space="preserve">yang dilakukan </w:t>
      </w:r>
      <w:r w:rsidRPr="00130A6B">
        <w:t>secara agresif dengan jumlah permintaan besar dapat membebankan sistem yang dituju, yang tentunya tidak diinginkan oleh pemilik situs. Hal tersebut dapat dianggap sebagai bagian dari</w:t>
      </w:r>
      <w:r>
        <w:t xml:space="preserve"> </w:t>
      </w:r>
      <w:r>
        <w:rPr>
          <w:i/>
          <w:iCs/>
        </w:rPr>
        <w:t xml:space="preserve">denial-of-service </w:t>
      </w:r>
      <w:r>
        <w:t xml:space="preserve">(DOS) </w:t>
      </w:r>
      <w:r>
        <w:rPr>
          <w:i/>
          <w:iCs/>
        </w:rPr>
        <w:t>attack</w:t>
      </w:r>
      <w:r w:rsidR="00675285">
        <w:t xml:space="preserve"> </w:t>
      </w:r>
      <w:r w:rsidR="00FA3FBC">
        <w:fldChar w:fldCharType="begin" w:fldLock="1"/>
      </w:r>
      <w:r w:rsidR="007D5133">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FA3FBC">
        <w:fldChar w:fldCharType="separate"/>
      </w:r>
      <w:r w:rsidR="00FA3FBC" w:rsidRPr="00FA3FBC">
        <w:rPr>
          <w:noProof/>
        </w:rPr>
        <w:t>(Khder, 2021)</w:t>
      </w:r>
      <w:r w:rsidR="00FA3FBC">
        <w:fldChar w:fldCharType="end"/>
      </w:r>
      <w:r>
        <w:rPr>
          <w:i/>
          <w:iCs/>
        </w:rPr>
        <w:t>.</w:t>
      </w:r>
      <w:r w:rsidR="00CF3E8D" w:rsidRPr="00CF3E8D">
        <w:t xml:space="preserve"> Terlepas kontroversi yang ada, penggunakan </w:t>
      </w:r>
      <w:r w:rsidR="00CF3E8D" w:rsidRPr="00CF3E8D">
        <w:rPr>
          <w:i/>
          <w:iCs/>
        </w:rPr>
        <w:t>web scraping</w:t>
      </w:r>
      <w:r w:rsidR="00CF3E8D" w:rsidRPr="00CF3E8D">
        <w:t xml:space="preserve"> sangat disarankan karena lebih ekonomis dibandingkan dengan metode pengumpulan data lainnya, asalkan dilakukan dengan cara yang beretika dan tidak merugikan pihak lain</w:t>
      </w:r>
      <w:r w:rsidR="002B30D5">
        <w:t xml:space="preserve"> </w:t>
      </w:r>
      <w:r w:rsidR="0004746D">
        <w:fldChar w:fldCharType="begin" w:fldLock="1"/>
      </w:r>
      <w:r w:rsidR="00A41215">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04746D">
        <w:fldChar w:fldCharType="separate"/>
      </w:r>
      <w:r w:rsidR="0004746D" w:rsidRPr="0004746D">
        <w:rPr>
          <w:noProof/>
        </w:rPr>
        <w:t>(Khder, 2021)</w:t>
      </w:r>
      <w:r w:rsidR="0004746D">
        <w:fldChar w:fldCharType="end"/>
      </w:r>
      <w:r w:rsidR="00175463">
        <w:t>.</w:t>
      </w:r>
    </w:p>
    <w:p w14:paraId="6E50E3DB" w14:textId="1BA7D935" w:rsidR="0019407E" w:rsidRPr="002C7BBC" w:rsidRDefault="0019407E" w:rsidP="0014073E">
      <w:pPr>
        <w:pStyle w:val="Heading3"/>
        <w:rPr>
          <w:i/>
          <w:iCs/>
        </w:rPr>
      </w:pPr>
      <w:bookmarkStart w:id="33" w:name="_Toc160717515"/>
      <w:r w:rsidRPr="002C7BBC">
        <w:rPr>
          <w:i/>
          <w:iCs/>
        </w:rPr>
        <w:t>Text Preprocessing</w:t>
      </w:r>
      <w:bookmarkEnd w:id="33"/>
    </w:p>
    <w:p w14:paraId="141A9E28" w14:textId="3CD228D0" w:rsidR="00021C56" w:rsidRPr="005A6032" w:rsidRDefault="00473208" w:rsidP="00BF5A9B">
      <w:pPr>
        <w:rPr>
          <w:lang w:val="en-ID"/>
        </w:rPr>
      </w:pPr>
      <w:r w:rsidRPr="00021C56">
        <w:t xml:space="preserve">Merupakan proses membersihkan dan mempersiapkan teks yang akan dianalisa sehingga lebih mudah diolah dan diinterpretasikan. Subproses dari </w:t>
      </w:r>
      <w:r w:rsidRPr="00021C56">
        <w:rPr>
          <w:i/>
          <w:iCs/>
        </w:rPr>
        <w:t xml:space="preserve">text </w:t>
      </w:r>
      <w:r w:rsidR="007B6FF8" w:rsidRPr="00021C56">
        <w:rPr>
          <w:i/>
          <w:iCs/>
        </w:rPr>
        <w:t>pre</w:t>
      </w:r>
      <w:r w:rsidRPr="00021C56">
        <w:rPr>
          <w:i/>
          <w:iCs/>
        </w:rPr>
        <w:t>processing</w:t>
      </w:r>
      <w:r w:rsidRPr="00021C56">
        <w:t xml:space="preserve"> meliputi tokenisasi, </w:t>
      </w:r>
      <w:r w:rsidR="009F712A" w:rsidRPr="00021C56">
        <w:t>p</w:t>
      </w:r>
      <w:r w:rsidRPr="00021C56">
        <w:t>enghapus</w:t>
      </w:r>
      <w:r w:rsidR="009F712A" w:rsidRPr="00021C56">
        <w:t>an</w:t>
      </w:r>
      <w:r w:rsidRPr="00021C56">
        <w:t xml:space="preserve"> </w:t>
      </w:r>
      <w:r w:rsidRPr="00021C56">
        <w:rPr>
          <w:i/>
          <w:iCs/>
        </w:rPr>
        <w:t>stopword</w:t>
      </w:r>
      <w:r w:rsidRPr="00021C56">
        <w:t>, lematisasi</w:t>
      </w:r>
      <w:r w:rsidR="00E7504F" w:rsidRPr="00021C56">
        <w:t xml:space="preserve">, </w:t>
      </w:r>
      <w:r w:rsidRPr="00021C56">
        <w:rPr>
          <w:i/>
          <w:iCs/>
        </w:rPr>
        <w:t>stemming</w:t>
      </w:r>
      <w:r w:rsidR="009F712A" w:rsidRPr="00021C56">
        <w:t xml:space="preserve"> dan penyaringan teks</w:t>
      </w:r>
      <w:r w:rsidRPr="00021C56">
        <w:t>. Hal ini dibutuhkan karena pada proses selanjutnya</w:t>
      </w:r>
      <w:r w:rsidR="00B0170E" w:rsidRPr="00021C56">
        <w:t xml:space="preserve">, </w:t>
      </w:r>
      <w:r w:rsidRPr="00021C56">
        <w:rPr>
          <w:i/>
          <w:iCs/>
        </w:rPr>
        <w:t>text representation</w:t>
      </w:r>
      <w:r w:rsidRPr="00021C56">
        <w:t xml:space="preserve">, data yang diberikan sebagai input haruslah konsisten </w:t>
      </w:r>
      <w:r w:rsidR="00746917" w:rsidRPr="00021C56">
        <w:t>sehingga</w:t>
      </w:r>
      <w:r w:rsidRPr="00021C56">
        <w:t xml:space="preserve"> meminimalisir kesalahan interpretasi</w:t>
      </w:r>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r w:rsidRPr="005A6032">
        <w:rPr>
          <w:lang w:val="en-ID"/>
        </w:rPr>
        <w:t xml:space="preserve">Berikut adalah penjelasan tentang </w:t>
      </w:r>
      <w:r w:rsidR="001923A6" w:rsidRPr="005A6032">
        <w:rPr>
          <w:lang w:val="en-ID"/>
        </w:rPr>
        <w:t xml:space="preserve">sebagian </w:t>
      </w:r>
      <w:r w:rsidRPr="005A6032">
        <w:rPr>
          <w:lang w:val="en-ID"/>
        </w:rPr>
        <w:t xml:space="preserve">subproses </w:t>
      </w:r>
      <w:r w:rsidR="005A6032" w:rsidRPr="005A6032">
        <w:rPr>
          <w:lang w:val="en-ID"/>
        </w:rPr>
        <w:t xml:space="preserve">pada tahapan </w:t>
      </w:r>
      <w:r w:rsidRPr="005A6032">
        <w:rPr>
          <w:i/>
          <w:iCs/>
          <w:lang w:val="en-ID"/>
        </w:rPr>
        <w:t>text preprocessing</w:t>
      </w:r>
      <w:r w:rsidRPr="005A6032">
        <w:rPr>
          <w:lang w:val="en-ID"/>
        </w:rPr>
        <w:t>.</w:t>
      </w:r>
    </w:p>
    <w:p w14:paraId="3B75A77B" w14:textId="5D8089CA" w:rsidR="004E7BDC" w:rsidRPr="00730938" w:rsidRDefault="00CC5901" w:rsidP="00BF5A9B">
      <w:pPr>
        <w:rPr>
          <w:lang w:val="en-ID"/>
        </w:rPr>
      </w:pPr>
      <w:r w:rsidRPr="00730938">
        <w:rPr>
          <w:lang w:val="en-ID"/>
        </w:rPr>
        <w:t>2.</w:t>
      </w:r>
      <w:r w:rsidR="003E3B80" w:rsidRPr="00730938">
        <w:rPr>
          <w:lang w:val="en-ID"/>
        </w:rPr>
        <w:t>5.</w:t>
      </w:r>
      <w:r w:rsidR="006D405C" w:rsidRPr="00730938">
        <w:rPr>
          <w:lang w:val="en-ID"/>
        </w:rPr>
        <w:t>2.1</w:t>
      </w:r>
      <w:r w:rsidRPr="00730938">
        <w:rPr>
          <w:lang w:val="en-ID"/>
        </w:rPr>
        <w:t xml:space="preserve"> </w:t>
      </w:r>
      <w:r w:rsidR="00473208" w:rsidRPr="00730938">
        <w:rPr>
          <w:lang w:val="en-ID"/>
        </w:rPr>
        <w:t>Tokenisasi</w:t>
      </w:r>
    </w:p>
    <w:p w14:paraId="36022660" w14:textId="73D04D0F" w:rsidR="0048158F" w:rsidRPr="00021C56" w:rsidRDefault="004E7BDC" w:rsidP="00BF5A9B">
      <w:r w:rsidRPr="00730938">
        <w:rPr>
          <w:lang w:val="en-ID"/>
        </w:rPr>
        <w:t xml:space="preserve">Tokenisasi adalah bagian dari text preprocessing yang mengubah teks </w:t>
      </w:r>
      <w:r w:rsidR="007274F4" w:rsidRPr="00730938">
        <w:rPr>
          <w:lang w:val="en-ID"/>
        </w:rPr>
        <w:t xml:space="preserve">atau </w:t>
      </w:r>
      <w:r w:rsidR="007274F4" w:rsidRPr="00730938">
        <w:rPr>
          <w:i/>
          <w:iCs/>
          <w:lang w:val="en-ID"/>
        </w:rPr>
        <w:t xml:space="preserve">string </w:t>
      </w:r>
      <w:r w:rsidRPr="00730938">
        <w:rPr>
          <w:lang w:val="en-ID"/>
        </w:rPr>
        <w:t xml:space="preserve">menjadi </w:t>
      </w:r>
      <w:r w:rsidR="00F37B69" w:rsidRPr="00730938">
        <w:rPr>
          <w:lang w:val="en-ID"/>
        </w:rPr>
        <w:t xml:space="preserve">unit </w:t>
      </w:r>
      <w:r w:rsidRPr="00730938">
        <w:rPr>
          <w:lang w:val="en-ID"/>
        </w:rPr>
        <w:t>yang lebih kecil</w:t>
      </w:r>
      <w:r w:rsidR="007274F4" w:rsidRPr="00730938">
        <w:rPr>
          <w:lang w:val="en-ID"/>
        </w:rPr>
        <w:t xml:space="preserve"> yang disebut token</w:t>
      </w:r>
      <w:r w:rsidRPr="00730938">
        <w:rPr>
          <w:lang w:val="en-ID"/>
        </w:rPr>
        <w:t xml:space="preserve">. </w:t>
      </w:r>
      <w:r w:rsidR="007274F4" w:rsidRPr="00021C56">
        <w:t>T</w:t>
      </w:r>
      <w:r w:rsidRPr="00021C56">
        <w:t xml:space="preserve">erdapat 2 </w:t>
      </w:r>
      <w:r w:rsidR="007274F4" w:rsidRPr="00021C56">
        <w:t xml:space="preserve">unit </w:t>
      </w:r>
      <w:r w:rsidR="00F37B69" w:rsidRPr="00021C56">
        <w:t>token</w:t>
      </w:r>
      <w:r w:rsidRPr="00021C56">
        <w:t xml:space="preserve">, yaitu </w:t>
      </w:r>
      <w:r w:rsidR="00097A0E" w:rsidRPr="00021C56">
        <w:t xml:space="preserve">“kalimat” </w:t>
      </w:r>
      <w:r w:rsidR="007274F4" w:rsidRPr="00021C56">
        <w:t xml:space="preserve">yang merupakan token dari paragraf </w:t>
      </w:r>
      <w:r w:rsidRPr="00021C56">
        <w:t xml:space="preserve">dan </w:t>
      </w:r>
      <w:r w:rsidR="002669AD" w:rsidRPr="00021C56">
        <w:t xml:space="preserve">“kata” </w:t>
      </w:r>
      <w:r w:rsidR="007274F4" w:rsidRPr="00021C56">
        <w:t>yang merupakan token dari kalimat</w:t>
      </w:r>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kalimat dihasilkan dari proses </w:t>
      </w:r>
      <w:r w:rsidRPr="00021C56">
        <w:rPr>
          <w:i/>
          <w:iCs/>
        </w:rPr>
        <w:t>sentence tokenization</w:t>
      </w:r>
      <w:r w:rsidRPr="00021C56">
        <w:t xml:space="preserve">, dimana dari proses tersebut mengubah teks menjadi daftar atau kumpulan kalimat. Sedangkan unit kata dihasilkan dari proses </w:t>
      </w:r>
      <w:r w:rsidRPr="00021C56">
        <w:rPr>
          <w:i/>
          <w:iCs/>
        </w:rPr>
        <w:t>word tokenization</w:t>
      </w:r>
      <w:r w:rsidRPr="00021C56">
        <w:t>, dimana proses tersebut mengubah teks menjadi daftar atau kumpulan kata.</w:t>
      </w:r>
      <w:r w:rsidR="006B38B1" w:rsidRPr="00021C56">
        <w:t xml:space="preserve"> Kata adalah </w:t>
      </w:r>
      <w:r w:rsidR="006B38B1" w:rsidRPr="00021C56">
        <w:rPr>
          <w:i/>
          <w:iCs/>
        </w:rPr>
        <w:t xml:space="preserve">unit </w:t>
      </w:r>
      <w:r w:rsidR="006B38B1" w:rsidRPr="00021C56">
        <w:t xml:space="preserve">terkecil dari data teks yang dapat diproses oleh mesin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66E9D840" w:rsidR="00473208" w:rsidRPr="003E3B80" w:rsidRDefault="003E3B80" w:rsidP="00BF5A9B">
      <w:r>
        <w:lastRenderedPageBreak/>
        <w:t>2.5.</w:t>
      </w:r>
      <w:r w:rsidR="006D405C">
        <w:t>2.</w:t>
      </w:r>
      <w:r w:rsidR="00F943D2">
        <w:t>2</w:t>
      </w:r>
      <w:r>
        <w:t xml:space="preserve"> </w:t>
      </w:r>
      <w:r w:rsidR="009F712A" w:rsidRPr="003E3B80">
        <w:t>P</w:t>
      </w:r>
      <w:r w:rsidR="00473208" w:rsidRPr="003E3B80">
        <w:t>enghapus</w:t>
      </w:r>
      <w:r w:rsidR="009F712A" w:rsidRPr="003E3B80">
        <w:t>an</w:t>
      </w:r>
      <w:r w:rsidR="00473208" w:rsidRPr="003E3B80">
        <w:t xml:space="preserve"> </w:t>
      </w:r>
      <w:r w:rsidR="00473208" w:rsidRPr="003E3B80">
        <w:rPr>
          <w:i/>
          <w:iCs/>
        </w:rPr>
        <w:t>stopword</w:t>
      </w:r>
    </w:p>
    <w:p w14:paraId="15F59013" w14:textId="23BCC0DA" w:rsidR="00674158" w:rsidRPr="002D6366" w:rsidRDefault="00251C84" w:rsidP="00BF5A9B">
      <w:r w:rsidRPr="002D6366">
        <w:rPr>
          <w:i/>
          <w:iCs/>
        </w:rPr>
        <w:t>Stopword</w:t>
      </w:r>
      <w:r w:rsidRPr="002D6366">
        <w:t xml:space="preserve"> merupakan daftar kata yang tidak memberikan arti </w:t>
      </w:r>
      <w:r w:rsidR="00BB0736">
        <w:t xml:space="preserve">secara signifikan </w:t>
      </w:r>
      <w:r w:rsidRPr="002D6366">
        <w:t>pada teks yang dianalisis dengan tujuan penggalian wawasan dan klasifikasi dokumen</w:t>
      </w:r>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Sehingga "Penghapusan </w:t>
      </w:r>
      <w:r w:rsidRPr="002D6366">
        <w:rPr>
          <w:i/>
          <w:iCs/>
        </w:rPr>
        <w:t>stopword</w:t>
      </w:r>
      <w:r w:rsidRPr="002D6366">
        <w:t xml:space="preserve">" merupakan proses menghapus kata dalam teks yang tidak memiliki signifikansi dalam proses penggalian wawasan dan klasifikasi dokumen. </w:t>
      </w:r>
      <w:r w:rsidR="000B5363">
        <w:t>Hal ini</w:t>
      </w:r>
      <w:r w:rsidR="00B36B0E">
        <w:t xml:space="preserve"> dapat </w:t>
      </w:r>
      <w:r w:rsidR="001D173D">
        <w:t xml:space="preserve">menghemat </w:t>
      </w:r>
      <w:r w:rsidR="00AA5285">
        <w:t xml:space="preserve">proses komputasi dan </w:t>
      </w:r>
      <w:r w:rsidR="001D173D">
        <w:t xml:space="preserve">kebutuhan kapasitas penyimpanan data. </w:t>
      </w:r>
      <w:r w:rsidRPr="002D6366">
        <w:t xml:space="preserve">Dalam bahasa inggris jenis kata seperti </w:t>
      </w:r>
      <w:r w:rsidRPr="002D6366">
        <w:rPr>
          <w:i/>
          <w:iCs/>
        </w:rPr>
        <w:t>pronouns</w:t>
      </w:r>
      <w:r w:rsidRPr="002D6366">
        <w:t xml:space="preserve"> (</w:t>
      </w:r>
      <w:r w:rsidRPr="002D6366">
        <w:rPr>
          <w:i/>
          <w:iCs/>
        </w:rPr>
        <w:t>i, she, he, they</w:t>
      </w:r>
      <w:r w:rsidRPr="002D6366">
        <w:t xml:space="preserve">, </w:t>
      </w:r>
      <w:r w:rsidR="00C92C0F" w:rsidRPr="002D6366">
        <w:t>dsb</w:t>
      </w:r>
      <w:r w:rsidRPr="002D6366">
        <w:t xml:space="preserve">) dan </w:t>
      </w:r>
      <w:r w:rsidRPr="002D6366">
        <w:rPr>
          <w:i/>
          <w:iCs/>
        </w:rPr>
        <w:t>article</w:t>
      </w:r>
      <w:r w:rsidRPr="002D6366">
        <w:t xml:space="preserve"> (</w:t>
      </w:r>
      <w:r w:rsidRPr="002D6366">
        <w:rPr>
          <w:i/>
          <w:iCs/>
        </w:rPr>
        <w:t>a, the</w:t>
      </w:r>
      <w:r w:rsidRPr="002D6366">
        <w:t xml:space="preserve">, </w:t>
      </w:r>
      <w:r w:rsidR="00C92C0F" w:rsidRPr="002D6366">
        <w:t>dsb</w:t>
      </w:r>
      <w:r w:rsidRPr="002D6366">
        <w:t xml:space="preserve">) dapat dikategorikan sebagai </w:t>
      </w:r>
      <w:r w:rsidRPr="002D6366">
        <w:rPr>
          <w:i/>
          <w:iCs/>
        </w:rPr>
        <w:t>stopword</w:t>
      </w:r>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praktiknya daftar dari </w:t>
      </w:r>
      <w:r w:rsidRPr="002D6366">
        <w:rPr>
          <w:i/>
          <w:iCs/>
        </w:rPr>
        <w:t>stopword</w:t>
      </w:r>
      <w:r w:rsidRPr="002D6366">
        <w:t xml:space="preserve"> biasanya dikumpulkan dan dirawat dalam suatu </w:t>
      </w:r>
      <w:r w:rsidRPr="00BD64B0">
        <w:rPr>
          <w:i/>
          <w:iCs/>
        </w:rPr>
        <w:t>repository</w:t>
      </w:r>
      <w:r w:rsidRPr="002D6366">
        <w:t xml:space="preserve"> yang bisa diakses melalui internet</w:t>
      </w:r>
      <w:r w:rsidR="00994875">
        <w:rPr>
          <w:rStyle w:val="FootnoteReference"/>
          <w:rFonts w:cs="Times New Roman"/>
          <w:szCs w:val="24"/>
        </w:rPr>
        <w:footnoteReference w:id="11"/>
      </w:r>
      <w:r w:rsidR="00994875" w:rsidRPr="002D6366">
        <w:t>,</w:t>
      </w:r>
      <w:r w:rsidR="00994875">
        <w:rPr>
          <w:rStyle w:val="FootnoteReference"/>
          <w:rFonts w:cs="Times New Roman"/>
          <w:szCs w:val="24"/>
        </w:rPr>
        <w:footnoteReference w:id="12"/>
      </w:r>
      <w:r w:rsidRPr="002D6366">
        <w:t>.</w:t>
      </w:r>
    </w:p>
    <w:p w14:paraId="1BDA7CB5" w14:textId="613DE6F5" w:rsidR="00473208" w:rsidRPr="003E3B80" w:rsidRDefault="003E3B80" w:rsidP="00BF5A9B">
      <w:r>
        <w:t>2.5</w:t>
      </w:r>
      <w:r w:rsidR="00F943D2">
        <w:t>.2.3</w:t>
      </w:r>
      <w:r>
        <w:t xml:space="preserve"> </w:t>
      </w:r>
      <w:r w:rsidR="00E7504F" w:rsidRPr="00297BC7">
        <w:rPr>
          <w:i/>
          <w:iCs/>
        </w:rPr>
        <w:t>Stemming</w:t>
      </w:r>
    </w:p>
    <w:p w14:paraId="614C72BD" w14:textId="5EF023EB" w:rsidR="00E7504F" w:rsidRPr="002D6366" w:rsidRDefault="009B3768" w:rsidP="00BF5A9B">
      <w:r w:rsidRPr="002D6366">
        <w:rPr>
          <w:i/>
          <w:iCs/>
        </w:rPr>
        <w:t>Stemming</w:t>
      </w:r>
      <w:r w:rsidRPr="002D6366">
        <w:t>, secara harfiah, adalah proses memotong cabang-cabang pohon hingga hanya tersisa batangnya</w:t>
      </w:r>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r w:rsidR="004A7230">
        <w:t>Sedangkan</w:t>
      </w:r>
      <w:r w:rsidRPr="002D6366">
        <w:t xml:space="preserve"> </w:t>
      </w:r>
      <w:r w:rsidR="00857063">
        <w:t xml:space="preserve">dalam </w:t>
      </w:r>
      <w:r w:rsidRPr="002D6366">
        <w:t xml:space="preserve">konteks </w:t>
      </w:r>
      <w:r w:rsidRPr="002D6366">
        <w:rPr>
          <w:i/>
          <w:iCs/>
        </w:rPr>
        <w:t>text mining</w:t>
      </w:r>
      <w:r w:rsidRPr="002D6366">
        <w:t xml:space="preserve">, </w:t>
      </w:r>
      <w:r w:rsidRPr="002D6366">
        <w:rPr>
          <w:i/>
          <w:iCs/>
        </w:rPr>
        <w:t>stemming</w:t>
      </w:r>
      <w:r w:rsidRPr="002D6366">
        <w:t xml:space="preserve"> adalah teknik untuk menghilangkan imbuhan dari sebuah kata, sehingga hanya tersisa kata dasarnya. Sebagai contoh, kata dasar dari "bermain" adalah "main", </w:t>
      </w:r>
      <w:r w:rsidRPr="002D6366">
        <w:rPr>
          <w:i/>
          <w:iCs/>
        </w:rPr>
        <w:t>stemmer</w:t>
      </w:r>
      <w:r w:rsidRPr="002D6366">
        <w:t xml:space="preserve"> menghilangkan imbuhan "ber-" pada kata "bermain". Dengan </w:t>
      </w:r>
      <w:r w:rsidRPr="002D6366">
        <w:rPr>
          <w:i/>
          <w:iCs/>
        </w:rPr>
        <w:t>stemming</w:t>
      </w:r>
      <w:r w:rsidRPr="002D6366">
        <w:t xml:space="preserve"> secara signifikan mengurangi kebutuhan </w:t>
      </w:r>
      <w:r w:rsidRPr="002D6366">
        <w:rPr>
          <w:i/>
          <w:iCs/>
        </w:rPr>
        <w:t>space</w:t>
      </w:r>
      <w:r w:rsidRPr="002D6366">
        <w:t xml:space="preserve">, </w:t>
      </w:r>
      <w:r w:rsidRPr="002D6366">
        <w:rPr>
          <w:i/>
          <w:iCs/>
        </w:rPr>
        <w:t>memory</w:t>
      </w:r>
      <w:r w:rsidRPr="002D6366">
        <w:t xml:space="preserve"> dan meningkatkan tingkat akurasi proses klasifikasi</w:t>
      </w:r>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Penggunaan </w:t>
      </w:r>
      <w:r w:rsidRPr="002D6366">
        <w:rPr>
          <w:i/>
          <w:iCs/>
        </w:rPr>
        <w:t>stemming</w:t>
      </w:r>
      <w:r w:rsidRPr="002D6366">
        <w:t xml:space="preserve"> biasanya dihindari atau dilakukan setelah proses </w:t>
      </w:r>
      <w:r w:rsidR="00D21AC4">
        <w:t xml:space="preserve">penyaringan </w:t>
      </w:r>
      <w:r w:rsidRPr="002D6366">
        <w:t>jenis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dikarenakan </w:t>
      </w:r>
      <w:r w:rsidRPr="002D6366">
        <w:rPr>
          <w:i/>
          <w:iCs/>
        </w:rPr>
        <w:t>stemming</w:t>
      </w:r>
      <w:r w:rsidRPr="002D6366">
        <w:t xml:space="preserve"> akan mengubah hasil identifikasi NER dan jenis kata</w:t>
      </w:r>
      <w:r w:rsidR="00557A40">
        <w:t xml:space="preserve"> dari token yang berubah</w:t>
      </w:r>
      <w:r w:rsidRPr="002D6366">
        <w:t>.</w:t>
      </w:r>
    </w:p>
    <w:p w14:paraId="3972A9CC" w14:textId="7F82C44A" w:rsidR="00B41226" w:rsidRPr="008767E0" w:rsidRDefault="008767E0" w:rsidP="00BF5A9B">
      <w:r>
        <w:t>2.5.</w:t>
      </w:r>
      <w:r w:rsidR="00F943D2">
        <w:t>2.4</w:t>
      </w:r>
      <w:r>
        <w:t xml:space="preserve"> </w:t>
      </w:r>
      <w:r w:rsidR="00E7504F" w:rsidRPr="008767E0">
        <w:t>Lematisasi</w:t>
      </w:r>
    </w:p>
    <w:p w14:paraId="17C02626" w14:textId="77B88ACE" w:rsidR="0019456C" w:rsidRPr="00730938" w:rsidRDefault="00C12F22" w:rsidP="00BF5A9B">
      <w:r w:rsidRPr="002D6366">
        <w:t>K</w:t>
      </w:r>
      <w:r w:rsidR="00FB358D" w:rsidRPr="002D6366">
        <w:t xml:space="preserve">eluaran atau hasil dari lematisasi mirip dengan stemming, namun secara fungsi jika </w:t>
      </w:r>
      <w:r w:rsidR="00FB358D" w:rsidRPr="003E598A">
        <w:rPr>
          <w:i/>
          <w:iCs/>
        </w:rPr>
        <w:t>stemming</w:t>
      </w:r>
      <w:r w:rsidR="00FB358D" w:rsidRPr="002D6366">
        <w:t xml:space="preserve"> menghilangkan imbuhan pada kata, lematisasi mengganti kata dengan sinonimnya</w:t>
      </w:r>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r w:rsidR="00534B34" w:rsidRPr="002D6366">
        <w:t>Lematisasi</w:t>
      </w:r>
      <w:r w:rsidR="00FB358D" w:rsidRPr="002D6366">
        <w:t xml:space="preserve"> adalah cara yang lebih sistematis untuk </w:t>
      </w:r>
      <w:r w:rsidR="00582138" w:rsidRPr="002D6366">
        <w:t>mengubah</w:t>
      </w:r>
      <w:r w:rsidR="00FB358D" w:rsidRPr="002D6366">
        <w:t xml:space="preserve"> variasi </w:t>
      </w:r>
      <w:r w:rsidR="00823F16" w:rsidRPr="002D6366">
        <w:t>kata</w:t>
      </w:r>
      <w:r w:rsidR="00FB358D" w:rsidRPr="002D6366">
        <w:t xml:space="preserve"> ke akar kata</w:t>
      </w:r>
      <w:r w:rsidR="00BA11EC" w:rsidRPr="002D6366">
        <w:t>nya</w:t>
      </w:r>
      <w:r w:rsidR="00FB358D" w:rsidRPr="002D6366">
        <w:t xml:space="preserve">. </w:t>
      </w:r>
      <w:r w:rsidR="00B2198C" w:rsidRPr="002D6366">
        <w:t>Cara yang lebih sistematis ini</w:t>
      </w:r>
      <w:r w:rsidR="00FB358D" w:rsidRPr="002D6366">
        <w:t xml:space="preserve"> menggunakan </w:t>
      </w:r>
      <w:r w:rsidR="00012168" w:rsidRPr="002D6366">
        <w:t>analisis morfologi</w:t>
      </w:r>
      <w:r w:rsidR="00EB730C">
        <w:t xml:space="preserve"> (asal usul kata)</w:t>
      </w:r>
      <w:r w:rsidR="00012168" w:rsidRPr="002D6366">
        <w:t xml:space="preserve">, </w:t>
      </w:r>
      <w:r w:rsidR="00FB358D" w:rsidRPr="002D6366">
        <w:t xml:space="preserve">konteks dan </w:t>
      </w:r>
      <w:r w:rsidR="00B2198C" w:rsidRPr="002D6366">
        <w:t xml:space="preserve">aturan normalisasi yang berbeda untuk </w:t>
      </w:r>
      <w:r w:rsidR="00B2198C" w:rsidRPr="002D6366">
        <w:lastRenderedPageBreak/>
        <w:t>setiap jenis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hasil fungsi lematisasi dengan input berupa variasi kata </w:t>
      </w:r>
      <w:r w:rsidR="00832213" w:rsidRPr="00832213">
        <w:t>dalam bahasa ingg</w:t>
      </w:r>
      <w:r w:rsidR="00832213">
        <w:t xml:space="preserve">ris </w:t>
      </w:r>
      <w:r w:rsidR="00FB358D" w:rsidRPr="00832213">
        <w:t>"</w:t>
      </w:r>
      <w:r w:rsidR="00EB12F4" w:rsidRPr="00832213">
        <w:t>ate</w:t>
      </w:r>
      <w:r w:rsidR="00FB358D" w:rsidRPr="00832213">
        <w:t xml:space="preserve">" </w:t>
      </w:r>
      <w:r w:rsidR="00EB12F4" w:rsidRPr="00832213">
        <w:t xml:space="preserve">akan </w:t>
      </w:r>
      <w:r w:rsidR="003B7D71">
        <w:t xml:space="preserve">ditransformasi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tersebut tidak bisa dilakukan dengan menggunakan </w:t>
      </w:r>
      <w:r w:rsidR="00FB358D" w:rsidRPr="00730938">
        <w:rPr>
          <w:i/>
          <w:iCs/>
        </w:rPr>
        <w:t>stemming</w:t>
      </w:r>
      <w:r w:rsidR="00EB12F4" w:rsidRPr="00730938">
        <w:rPr>
          <w:i/>
          <w:iCs/>
        </w:rPr>
        <w:t xml:space="preserve"> </w:t>
      </w:r>
      <w:r w:rsidR="00EB12F4" w:rsidRPr="00730938">
        <w:t>yang hanya menghapus imbuhan pada kata</w:t>
      </w:r>
      <w:r w:rsidR="00FB358D" w:rsidRPr="00730938">
        <w:t>.</w:t>
      </w:r>
      <w:r w:rsidR="00C0743C" w:rsidRPr="00730938">
        <w:t xml:space="preserve"> Karena lebih sederhana</w:t>
      </w:r>
      <w:r w:rsidR="0095245D" w:rsidRPr="00730938">
        <w:t xml:space="preserve">, </w:t>
      </w:r>
      <w:r w:rsidR="00C0743C" w:rsidRPr="00730938">
        <w:t xml:space="preserve">penggunaan </w:t>
      </w:r>
      <w:r w:rsidR="00C0743C" w:rsidRPr="00730938">
        <w:rPr>
          <w:i/>
          <w:iCs/>
        </w:rPr>
        <w:t xml:space="preserve">stemming </w:t>
      </w:r>
      <w:r w:rsidR="00C0743C" w:rsidRPr="00730938">
        <w:t xml:space="preserve">sebagai pengganti lematisasi lebih sering dilakukan, namun beberapa kasus NLP mengharuskan penggunaan lematisasi ketimbang penggunaan </w:t>
      </w:r>
      <w:r w:rsidR="00C0743C" w:rsidRPr="00730938">
        <w:rPr>
          <w:i/>
          <w:iCs/>
        </w:rPr>
        <w:t>stemming.</w:t>
      </w:r>
    </w:p>
    <w:p w14:paraId="226BA263" w14:textId="2C649AD9" w:rsidR="0019407E" w:rsidRPr="00340A03" w:rsidRDefault="0019407E" w:rsidP="0014073E">
      <w:pPr>
        <w:pStyle w:val="Heading3"/>
        <w:rPr>
          <w:i/>
          <w:iCs/>
        </w:rPr>
      </w:pPr>
      <w:bookmarkStart w:id="34" w:name="_Toc160717516"/>
      <w:r w:rsidRPr="00340A03">
        <w:rPr>
          <w:i/>
          <w:iCs/>
        </w:rPr>
        <w:t>Text Representation</w:t>
      </w:r>
      <w:bookmarkEnd w:id="34"/>
    </w:p>
    <w:p w14:paraId="2E18C052" w14:textId="77777777" w:rsidR="00B577FC" w:rsidRDefault="00C823EA" w:rsidP="00AD28D5">
      <w:pPr>
        <w:pStyle w:val="ListParagraph"/>
        <w:ind w:left="0"/>
      </w:pPr>
      <w:r w:rsidRPr="00C823EA">
        <w:rPr>
          <w:i/>
          <w:iCs/>
        </w:rPr>
        <w:t>Text representation</w:t>
      </w:r>
      <w:r w:rsidRPr="00C823EA">
        <w:t xml:space="preserve"> merupakan proses untuk mengubah daftar token </w:t>
      </w:r>
      <w:r w:rsidR="00D14EAD">
        <w:t xml:space="preserve">atau kata </w:t>
      </w:r>
      <w:r w:rsidRPr="00C823EA">
        <w:t xml:space="preserve">yang dihasilkan pada fase </w:t>
      </w:r>
      <w:r w:rsidRPr="00D14EAD">
        <w:rPr>
          <w:i/>
          <w:iCs/>
        </w:rPr>
        <w:t>text preprocessing</w:t>
      </w:r>
      <w:r w:rsidRPr="00C823EA">
        <w:t xml:space="preserve"> ke dalam bentuk vektor numerik yang nantinya akan</w:t>
      </w:r>
      <w:r w:rsidR="00D14EAD">
        <w:t xml:space="preserve"> diolah </w:t>
      </w:r>
      <w:r w:rsidRPr="00C823EA">
        <w:t xml:space="preserve">baik mengunakan metode probabilistik, </w:t>
      </w:r>
      <w:r w:rsidRPr="00D14EAD">
        <w:rPr>
          <w:i/>
          <w:iCs/>
        </w:rPr>
        <w:t>deep learning</w:t>
      </w:r>
      <w:r w:rsidRPr="00C823EA">
        <w:t>, atau liniear aljabar</w:t>
      </w:r>
      <w:r w:rsidR="00A54452">
        <w:t xml:space="preserve"> pada fas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numerik yang dihasilkan </w:t>
      </w:r>
      <w:r w:rsidR="003739AF">
        <w:t xml:space="preserve">juga dapat disebut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dimana dalam bentuk tersebut struktur linguistik pada teks telah diabaikan.</w:t>
      </w:r>
      <w:r w:rsidR="00257150">
        <w:t xml:space="preserve"> </w:t>
      </w:r>
      <w:r w:rsidR="001449EA" w:rsidRPr="00FF0AED">
        <w:t xml:space="preserve">Model direpresentasikan dalam bentuk matrik dengan dimensi n * m, dimana n adalah jumlah kata dalam korpus (semua dokumen), dikalikan dengan m yang mana adalah jumlah dokumen. Setiap entri dari matrik memiliki bobot yang nilainya akan digunakan dalam penentuan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r w:rsidRPr="00D714B8">
        <w:t xml:space="preserve">Terdapat beberapa teknik yang dapat digunakan dalam pembobotan nilai, diantaranya adalah </w:t>
      </w:r>
      <w:r w:rsidRPr="00D714B8">
        <w:rPr>
          <w:i/>
          <w:iCs/>
        </w:rPr>
        <w:t xml:space="preserve">Term-frequency Inverse document frequency </w:t>
      </w:r>
      <w:r w:rsidRPr="00D714B8">
        <w:t xml:space="preserve">(TF-IDF), </w:t>
      </w:r>
      <w:r w:rsidRPr="00D714B8">
        <w:rPr>
          <w:i/>
          <w:iCs/>
        </w:rPr>
        <w:t>count vectorizer, boolean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r w:rsidR="002D1A6A" w:rsidRPr="006D405C">
        <w:t xml:space="preserve">vektorisasi numerik </w:t>
      </w:r>
      <w:r w:rsidR="003B1107" w:rsidRPr="006D405C">
        <w:t xml:space="preserve">yang paling sering digunakan adalah </w:t>
      </w:r>
      <w:r w:rsidR="00FF0AED" w:rsidRPr="006D405C">
        <w:t>TF-IDF</w:t>
      </w:r>
      <w:r w:rsidR="003B1107" w:rsidRPr="006D405C">
        <w:t>, teknik ini</w:t>
      </w:r>
      <w:r w:rsidR="00FF0AED" w:rsidRPr="006D405C">
        <w:t xml:space="preserve"> memberikan bobot </w:t>
      </w:r>
      <w:r w:rsidR="00923FED" w:rsidRPr="006D405C">
        <w:t xml:space="preserve">berdasarkan hasil </w:t>
      </w:r>
      <w:r w:rsidR="00086576">
        <w:t>p</w:t>
      </w:r>
      <w:r w:rsidR="00923FED" w:rsidRPr="006D405C">
        <w:t>erkalian dari 2</w:t>
      </w:r>
      <w:r w:rsidR="00A62DF0" w:rsidRPr="006D405C">
        <w:t xml:space="preserve"> jenis</w:t>
      </w:r>
      <w:r w:rsidR="00923FED" w:rsidRPr="006D405C">
        <w:t xml:space="preserve"> frekuensi</w:t>
      </w:r>
      <w:r w:rsidR="00D36494">
        <w:t xml:space="preserve">, yaitu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akan lebih tinggi ketika suatu token memiliki frekuensi kemunculan yang jarang di seluruh dokumen atau korpus</w:t>
      </w:r>
      <w:r w:rsidR="00FF0AED" w:rsidRPr="006D405C">
        <w:t>.</w:t>
      </w:r>
      <w:r w:rsidR="00923FED" w:rsidRPr="006D405C">
        <w:t xml:space="preserve"> </w:t>
      </w:r>
      <w:r w:rsidR="00636071">
        <w:t xml:space="preserve">Sementara nilai TF akan lebih </w:t>
      </w:r>
      <w:r w:rsidR="00923FED" w:rsidRPr="006D405C">
        <w:t>tinggi ketika token memiliki frekuensi yang tinggi di dalam dokumen atau kalimat dimana token tersebut digunakan</w:t>
      </w:r>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r w:rsidR="00FF0AED" w:rsidRPr="006D405C">
        <w:t xml:space="preserve">Berikut adalah </w:t>
      </w:r>
      <w:r w:rsidR="000E3B50" w:rsidRPr="006D405C">
        <w:t>formula</w:t>
      </w:r>
      <w:r w:rsidR="00FF0AED" w:rsidRPr="006D405C">
        <w:t xml:space="preserve"> dari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lastRenderedPageBreak/>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4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4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atau salah satu dokumen yang dianalisa</w:t>
      </w:r>
    </w:p>
    <w:p w14:paraId="01928F38" w14:textId="77777777" w:rsidR="006434EC" w:rsidRDefault="006434EC" w:rsidP="008B5459">
      <w:pPr>
        <w:pStyle w:val="ListParagraph"/>
        <w:numPr>
          <w:ilvl w:val="0"/>
          <w:numId w:val="13"/>
        </w:numPr>
      </w:pPr>
      <w:r>
        <w:t>t adalah suatu token</w:t>
      </w:r>
    </w:p>
    <w:p w14:paraId="76D93F28" w14:textId="302A13F8" w:rsidR="009614E4" w:rsidRDefault="009614E4" w:rsidP="008B5459">
      <w:pPr>
        <w:pStyle w:val="ListParagraph"/>
        <w:numPr>
          <w:ilvl w:val="0"/>
          <w:numId w:val="13"/>
        </w:numPr>
      </w:pPr>
      <w:r>
        <w:t xml:space="preserve">N adalah jumlah dokumen atau </w:t>
      </w:r>
      <w:r>
        <w:rPr>
          <w:i/>
          <w:iCs/>
        </w:rPr>
        <w:t xml:space="preserve">instance </w:t>
      </w:r>
      <w:r>
        <w:t>pada korpus</w:t>
      </w:r>
    </w:p>
    <w:p w14:paraId="766AA9AB" w14:textId="657925E3" w:rsidR="009614E4" w:rsidRDefault="009614E4" w:rsidP="008B5459">
      <w:pPr>
        <w:pStyle w:val="ListParagraph"/>
        <w:numPr>
          <w:ilvl w:val="0"/>
          <w:numId w:val="13"/>
        </w:numPr>
      </w:pPr>
      <w:r>
        <w:t xml:space="preserve">df adalah jumlah dokumen yang di dalamnya terdapat </w:t>
      </w:r>
      <w:r w:rsidR="000216CA">
        <w:t>“t” (token)</w:t>
      </w:r>
    </w:p>
    <w:p w14:paraId="3777DB98" w14:textId="129200B6" w:rsidR="006434EC" w:rsidRDefault="00A37297" w:rsidP="0014073E">
      <w:r w:rsidRPr="00A37297">
        <w:t>Sehingga nilai kata atau entri yang memiliki nilai TF-IDF yang lebih tinggi dapat digunakan sebagai atribute atau fitur yang secara signifikan dapat representasi kelas atau jenis dokumen</w:t>
      </w:r>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5" w:name="_Toc160717517"/>
      <w:r w:rsidRPr="0022278C">
        <w:rPr>
          <w:i/>
          <w:iCs/>
        </w:rPr>
        <w:t>Knowledge Discovery</w:t>
      </w:r>
      <w:bookmarkEnd w:id="35"/>
    </w:p>
    <w:p w14:paraId="1B98C7AA" w14:textId="77C58AFE" w:rsidR="00D412F6" w:rsidRDefault="0093528A" w:rsidP="0014073E">
      <w:r w:rsidRPr="00424897">
        <w:t xml:space="preserve">Pada tahapan ini dilakukan analisa terhadap vektor numerik yang terbentuk dengan menggunakan metode </w:t>
      </w:r>
      <w:r w:rsidRPr="00424897">
        <w:rPr>
          <w:i/>
          <w:iCs/>
        </w:rPr>
        <w:t>data mining</w:t>
      </w:r>
      <w:r w:rsidRPr="00424897">
        <w:t xml:space="preserve"> atau </w:t>
      </w:r>
      <w:r w:rsidRPr="00424897">
        <w:rPr>
          <w:i/>
          <w:iCs/>
        </w:rPr>
        <w:t>machine learning</w:t>
      </w:r>
      <w:r w:rsidRPr="00424897">
        <w:t>. Hal ini dilakukan untuk dapat menemukan pola yang menarik dan memiliki nilai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disebut sebagai analisis prediktif </w:t>
      </w:r>
      <w:r w:rsidR="00593034">
        <w:t>berdasarkan</w:t>
      </w:r>
      <w:r w:rsidR="00FA53C0" w:rsidRPr="00424897">
        <w:t xml:space="preserve"> pembelajaran </w:t>
      </w:r>
      <w:r w:rsidR="00DB765C" w:rsidRPr="00424897">
        <w:t>statisti</w:t>
      </w:r>
      <w:r w:rsidR="00C13182" w:rsidRPr="00424897">
        <w:t>k</w:t>
      </w:r>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umum dari </w:t>
      </w:r>
      <w:r w:rsidR="00FA53C0" w:rsidRPr="000F5AAA">
        <w:rPr>
          <w:i/>
          <w:iCs/>
        </w:rPr>
        <w:t>machine learning</w:t>
      </w:r>
      <w:r w:rsidR="00FA53C0" w:rsidRPr="00424897">
        <w:t xml:space="preserve"> adalah menerima input (disebut juga sebagai dataset), melatih model prediksi, melakukan tugas prediksi, dan akhirnya menghasilkan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Penentuan Pendekatan </w:t>
      </w:r>
      <w:r w:rsidR="006B058F">
        <w:t xml:space="preserve">Teknik </w:t>
      </w:r>
      <w:r w:rsidR="00D412F6" w:rsidRPr="00F20892">
        <w:rPr>
          <w:i/>
          <w:iCs/>
        </w:rPr>
        <w:t>Machine Learning</w:t>
      </w:r>
    </w:p>
    <w:p w14:paraId="06964C07" w14:textId="12D4C9C1" w:rsidR="008062CF" w:rsidRPr="00304BC4" w:rsidRDefault="000A369C" w:rsidP="00BF5A9B">
      <w:pPr>
        <w:rPr>
          <w:lang w:val="en-ID"/>
        </w:rPr>
      </w:pPr>
      <w:r w:rsidRPr="00F460F9">
        <w:t xml:space="preserve">Jordan dan Mitchell (2015) mengemukakan bahwa paradigma </w:t>
      </w:r>
      <w:r w:rsidRPr="00F460F9">
        <w:rPr>
          <w:i/>
          <w:iCs/>
        </w:rPr>
        <w:t>machine learning</w:t>
      </w:r>
      <w:r w:rsidRPr="00F460F9">
        <w:t xml:space="preserve"> dapat dibagi menjadi 3, yaitu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Sedangkan pendekatan pemilihan paradigma </w:t>
      </w:r>
      <w:r w:rsidRPr="00F460F9">
        <w:rPr>
          <w:i/>
          <w:iCs/>
        </w:rPr>
        <w:t>machine learning</w:t>
      </w:r>
      <w:r w:rsidRPr="00F460F9">
        <w:t xml:space="preserve"> dikategorikan berdasarkan dua kriteria: (1) jenis data dari variabel dependen</w:t>
      </w:r>
      <w:r w:rsidR="007522B9" w:rsidRPr="00F460F9">
        <w:t>, apakah kontinue atau disktit</w:t>
      </w:r>
      <w:r w:rsidRPr="00F460F9">
        <w:t xml:space="preserve"> (2) ketersediaan label dari variabel dependen. </w:t>
      </w:r>
      <w:r w:rsidR="00143A68" w:rsidRPr="00F460F9">
        <w:t xml:space="preserve">Variable dependen merupakan nilai yang dihasilkan dari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Laurie A. Schintler; Connie L. McNeely, 2022)</w:t>
      </w:r>
      <w:r w:rsidR="00EC30B6" w:rsidRPr="00F460F9">
        <w:fldChar w:fldCharType="end"/>
      </w:r>
      <w:r w:rsidRPr="000B19A5">
        <w:rPr>
          <w:lang w:val="en-ID"/>
        </w:rPr>
        <w:t>.</w:t>
      </w:r>
      <w:r w:rsidR="0070561B" w:rsidRPr="000B19A5">
        <w:rPr>
          <w:lang w:val="en-ID"/>
        </w:rPr>
        <w:t xml:space="preserve"> </w:t>
      </w:r>
      <w:r w:rsidR="0070561B" w:rsidRPr="00304BC4">
        <w:rPr>
          <w:lang w:val="en-ID"/>
        </w:rPr>
        <w:t xml:space="preserve">Berikut kriteria dalam menentukan pendekatan teknik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r w:rsidR="00304BC4">
        <w:rPr>
          <w:lang w:val="en-ID"/>
        </w:rPr>
        <w:t xml:space="preserve">tabel 2.1 </w:t>
      </w:r>
      <w:r w:rsidR="00570F8F">
        <w:rPr>
          <w:lang w:val="en-ID"/>
        </w:rPr>
        <w:t xml:space="preserve">mengambarkan pemetaan </w:t>
      </w:r>
      <w:r w:rsidR="009102BA">
        <w:rPr>
          <w:lang w:val="en-ID"/>
        </w:rPr>
        <w:t>kriteria dan pendekatan yang akan diambil:</w:t>
      </w:r>
    </w:p>
    <w:p w14:paraId="741166AF" w14:textId="2037A168" w:rsidR="00D8133E" w:rsidRDefault="00EC30B6" w:rsidP="008B5459">
      <w:pPr>
        <w:pStyle w:val="ListParagraph"/>
        <w:numPr>
          <w:ilvl w:val="0"/>
          <w:numId w:val="15"/>
        </w:numPr>
        <w:ind w:left="360"/>
      </w:pPr>
      <w:r w:rsidRPr="00EC30B6">
        <w:lastRenderedPageBreak/>
        <w:t xml:space="preserve">Jika dataset telah memiliki label, maka pendekatan yang dipilih adalah </w:t>
      </w:r>
      <w:r w:rsidRPr="003540C9">
        <w:rPr>
          <w:i/>
          <w:iCs/>
        </w:rPr>
        <w:t>supervised learning</w:t>
      </w:r>
      <w:r w:rsidRPr="00EC30B6">
        <w:t xml:space="preserve">. Sebaliknya, jika dataset tidak memiliki label, maka pendekatan yang diambil adalah </w:t>
      </w:r>
      <w:r w:rsidRPr="003540C9">
        <w:rPr>
          <w:i/>
          <w:iCs/>
        </w:rPr>
        <w:t>unsupervised learning</w:t>
      </w:r>
      <w:r w:rsidRPr="00EC30B6">
        <w:t>.</w:t>
      </w:r>
    </w:p>
    <w:p w14:paraId="346637F6" w14:textId="77777777" w:rsidR="000B6F24" w:rsidRDefault="0025585D" w:rsidP="00BF5A9B">
      <w:pPr>
        <w:pStyle w:val="ListParagraph"/>
        <w:numPr>
          <w:ilvl w:val="0"/>
          <w:numId w:val="15"/>
        </w:numPr>
        <w:ind w:left="360"/>
      </w:pPr>
      <w:r>
        <w:t xml:space="preserve">Sedangkan </w:t>
      </w:r>
      <w:r w:rsidR="00DB293E">
        <w:t xml:space="preserve">tipe kontinue pada variable dependen berarti nilai yang diprediksikan berkelanjutan, seperti contoh </w:t>
      </w:r>
      <w:r w:rsidR="00DB293E">
        <w:rPr>
          <w:i/>
          <w:iCs/>
        </w:rPr>
        <w:t xml:space="preserve">predictive analytics </w:t>
      </w:r>
      <w:r w:rsidR="00DB293E">
        <w:t xml:space="preserve">untuk harga rumah berdasarkan fitur-fitur yang dimiliki, seperti ukuran rumah, dekat dari rumah sakit atau sekolah dan sebagainya. Sedangkan tipe </w:t>
      </w:r>
      <w:r w:rsidR="00DB293E">
        <w:rPr>
          <w:i/>
          <w:iCs/>
        </w:rPr>
        <w:t xml:space="preserve">diskrit </w:t>
      </w:r>
      <w:r w:rsidR="00DB293E">
        <w:t xml:space="preserve">berarti </w:t>
      </w:r>
      <w:r w:rsidR="00DB293E">
        <w:rPr>
          <w:i/>
          <w:iCs/>
        </w:rPr>
        <w:t xml:space="preserve">predictive analytics </w:t>
      </w:r>
      <w:r w:rsidR="00DB293E">
        <w:t xml:space="preserve">menghasilkan nilai yang tetap, seperti contoh analisa sentimen terhadap </w:t>
      </w:r>
      <w:r w:rsidR="00DB293E">
        <w:rPr>
          <w:i/>
          <w:iCs/>
        </w:rPr>
        <w:t xml:space="preserve">tweet </w:t>
      </w:r>
      <w:r w:rsidR="00DB293E">
        <w:t xml:space="preserve">hanya memiliki kemungkinan positif atau negative. </w:t>
      </w:r>
    </w:p>
    <w:p w14:paraId="1DBB163D" w14:textId="25A9084B" w:rsidR="00AD6C43" w:rsidRDefault="00AD6C43" w:rsidP="00916618">
      <w:pPr>
        <w:pStyle w:val="ImageandTableCaption"/>
      </w:pPr>
      <w:bookmarkStart w:id="36" w:name="_Toc160717683"/>
      <w:r>
        <w:t xml:space="preserve">Tabel 2. </w:t>
      </w:r>
      <w:r>
        <w:fldChar w:fldCharType="begin"/>
      </w:r>
      <w:r>
        <w:instrText xml:space="preserve"> SEQ Tabel_2. \* ARABIC </w:instrText>
      </w:r>
      <w:r>
        <w:fldChar w:fldCharType="separate"/>
      </w:r>
      <w:r w:rsidR="004B0B00">
        <w:rPr>
          <w:noProof/>
        </w:rPr>
        <w:t>1</w:t>
      </w:r>
      <w:r>
        <w:rPr>
          <w:noProof/>
        </w:rPr>
        <w:fldChar w:fldCharType="end"/>
      </w:r>
      <w:r>
        <w:t xml:space="preserve"> </w:t>
      </w:r>
      <w:r w:rsidRPr="00CC5F5B">
        <w:t>Jenis pendekatan machine learning berdasarkan karakteristik variable dependen dan ke</w:t>
      </w:r>
      <w:r w:rsidR="004F14C9">
        <w:t>ter</w:t>
      </w:r>
      <w:r w:rsidRPr="00CC5F5B">
        <w:t>sediaan label variable dependen</w:t>
      </w:r>
      <w:bookmarkEnd w:id="36"/>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memiliki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memilki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r w:rsidR="008E7DAC">
              <w:t>n</w:t>
            </w:r>
            <w:r>
              <w:t xml:space="preserve">ilai </w:t>
            </w:r>
            <w:r w:rsidR="008E7DAC">
              <w:t>k</w:t>
            </w:r>
            <w:r w:rsidR="00ED2312">
              <w:t>ontinue</w:t>
            </w:r>
          </w:p>
        </w:tc>
        <w:tc>
          <w:tcPr>
            <w:tcW w:w="2430" w:type="dxa"/>
          </w:tcPr>
          <w:p w14:paraId="151CB291" w14:textId="4333E086" w:rsidR="00ED2312" w:rsidRDefault="00ED2312" w:rsidP="00BF5A9B">
            <w:r>
              <w:t>Regresi</w:t>
            </w:r>
          </w:p>
        </w:tc>
        <w:tc>
          <w:tcPr>
            <w:tcW w:w="2908" w:type="dxa"/>
          </w:tcPr>
          <w:p w14:paraId="08FB1921" w14:textId="287F9065" w:rsidR="00ED2312" w:rsidRPr="00ED2312" w:rsidRDefault="00ED2312" w:rsidP="00BF5A9B">
            <w:pPr>
              <w:rPr>
                <w:i/>
                <w:iCs/>
              </w:rPr>
            </w:pPr>
            <w:r w:rsidRPr="00ED2312">
              <w:rPr>
                <w:i/>
                <w:iCs/>
              </w:rPr>
              <w:t>Dimentionality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r w:rsidR="008E7DAC">
              <w:t>n</w:t>
            </w:r>
            <w:r>
              <w:t xml:space="preserve">ilai </w:t>
            </w:r>
            <w:r w:rsidR="008E7DAC">
              <w:t>d</w:t>
            </w:r>
            <w:r w:rsidR="00ED2312">
              <w:t>iskrit</w:t>
            </w:r>
          </w:p>
        </w:tc>
        <w:tc>
          <w:tcPr>
            <w:tcW w:w="2430" w:type="dxa"/>
          </w:tcPr>
          <w:p w14:paraId="14F83F00" w14:textId="745E3294" w:rsidR="00ED2312" w:rsidRDefault="00ED2312" w:rsidP="00BF5A9B">
            <w:r>
              <w:t>Klasifikasi</w:t>
            </w:r>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r w:rsidR="006A5A7C">
        <w:t xml:space="preserve">Pemodelan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digunakan </w:t>
      </w:r>
      <w:r w:rsidR="00401D7A">
        <w:t xml:space="preserve">untuk </w:t>
      </w:r>
      <w:r w:rsidRPr="00FD5954">
        <w:t xml:space="preserve">membangun model matematis </w:t>
      </w:r>
      <w:r w:rsidR="00401D7A">
        <w:t xml:space="preserve">berdasarkan </w:t>
      </w:r>
      <w:r w:rsidR="00105806">
        <w:t>input</w:t>
      </w:r>
      <w:r w:rsidRPr="00FD5954">
        <w:t xml:space="preserve"> </w:t>
      </w:r>
      <w:r w:rsidR="00762B86">
        <w:t>berupa dataset</w:t>
      </w:r>
      <w:r w:rsidRPr="00FD5954">
        <w:t xml:space="preserve"> </w:t>
      </w:r>
      <w:r w:rsidR="00837ED9">
        <w:t xml:space="preserve">yang </w:t>
      </w:r>
      <w:r w:rsidRPr="00FD5954">
        <w:t xml:space="preserve">mencakup fitur-fitur </w:t>
      </w:r>
      <w:r w:rsidR="00AC2FE6">
        <w:t xml:space="preserve">variable independen </w:t>
      </w:r>
      <w:r w:rsidRPr="00FD5954">
        <w:t>dan variable depende</w:t>
      </w:r>
      <w:r w:rsidR="002A436D" w:rsidRPr="00FD5954">
        <w:t>n</w:t>
      </w:r>
      <w:r w:rsidR="00407B44" w:rsidRPr="00FD5954">
        <w:t xml:space="preserve"> </w:t>
      </w:r>
      <w:r w:rsidR="002A436D" w:rsidRPr="00FD5954">
        <w:t>yang nilainya sudah diketahui</w:t>
      </w:r>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dependen sering disebut sebagai kelas variable yang nilainya dipengaruhi oleh variable independen. </w:t>
      </w:r>
      <w:r w:rsidR="005E6937" w:rsidRPr="00FD5954">
        <w:t xml:space="preserve">Dengan kata lain input berbentuk </w:t>
      </w:r>
      <w:r w:rsidR="005E6937" w:rsidRPr="00FD5954">
        <w:rPr>
          <w:i/>
          <w:iCs/>
        </w:rPr>
        <w:t>tuple (x, y)</w:t>
      </w:r>
      <w:r w:rsidR="005E6937" w:rsidRPr="00FD5954">
        <w:t xml:space="preserve"> dari </w:t>
      </w:r>
      <w:r w:rsidR="00066882" w:rsidRPr="00FD5954">
        <w:t xml:space="preserve">satu </w:t>
      </w:r>
      <w:r w:rsidR="00DD1DD5" w:rsidRPr="00FD5954">
        <w:t>item pada dataset</w:t>
      </w:r>
      <w:r w:rsidR="005E6937" w:rsidRPr="00FD5954">
        <w:t xml:space="preserve">, dimana </w:t>
      </w:r>
      <w:r w:rsidR="005E6937" w:rsidRPr="00FD5954">
        <w:rPr>
          <w:i/>
          <w:iCs/>
        </w:rPr>
        <w:t>x</w:t>
      </w:r>
      <w:r w:rsidR="005E6937" w:rsidRPr="00FD5954">
        <w:t xml:space="preserve"> adalah fitur-fitur dan </w:t>
      </w:r>
      <w:r w:rsidR="005E6937" w:rsidRPr="00FD5954">
        <w:rPr>
          <w:i/>
          <w:iCs/>
        </w:rPr>
        <w:t>y</w:t>
      </w:r>
      <w:r w:rsidR="005E6937" w:rsidRPr="00FD5954">
        <w:t xml:space="preserve"> adalah </w:t>
      </w:r>
      <w:r w:rsidR="006D1676" w:rsidRPr="00FD5954">
        <w:t>variable dependen</w:t>
      </w:r>
      <w:r w:rsidR="000E6DDA" w:rsidRPr="00FD5954">
        <w:t xml:space="preserve">. Model matematis yang </w:t>
      </w:r>
      <w:r w:rsidR="00C65186" w:rsidRPr="00FD5954">
        <w:t>dihasilkan</w:t>
      </w:r>
      <w:r w:rsidR="000E6DDA" w:rsidRPr="00FD5954">
        <w:t xml:space="preserve"> </w:t>
      </w:r>
      <w:r w:rsidR="00763CFE" w:rsidRPr="00FD5954">
        <w:t>dapat</w:t>
      </w:r>
      <w:r w:rsidR="00CA1C86" w:rsidRPr="00FD5954">
        <w:t xml:space="preserve"> dinotasikan dengan </w:t>
      </w:r>
      <w:r w:rsidR="00CA1C86" w:rsidRPr="00FD5954">
        <w:rPr>
          <w:i/>
          <w:iCs/>
        </w:rPr>
        <w:t>f(x)</w:t>
      </w:r>
      <w:r w:rsidR="00763CFE" w:rsidRPr="00FD5954">
        <w:rPr>
          <w:i/>
          <w:iCs/>
        </w:rPr>
        <w:t>,</w:t>
      </w:r>
      <w:r w:rsidR="00CA1C86" w:rsidRPr="00FD5954">
        <w:t xml:space="preserve"> </w:t>
      </w:r>
      <w:r w:rsidR="00763CFE" w:rsidRPr="00FD5954">
        <w:t>dimana</w:t>
      </w:r>
      <w:r w:rsidR="00CA1C86" w:rsidRPr="00FD5954">
        <w:t xml:space="preserve"> digunakan untuk memprediksi </w:t>
      </w:r>
      <w:r w:rsidR="00813FEE" w:rsidRPr="00FD5954">
        <w:t>nilai</w:t>
      </w:r>
      <w:r w:rsidR="00CA1C86" w:rsidRPr="00FD5954">
        <w:t xml:space="preserve"> </w:t>
      </w:r>
      <w:r w:rsidR="00CA1C86" w:rsidRPr="00FD5954">
        <w:rPr>
          <w:i/>
          <w:iCs/>
        </w:rPr>
        <w:t>y</w:t>
      </w:r>
      <w:r w:rsidR="00C80D9D" w:rsidRPr="00FD5954">
        <w:t xml:space="preserve"> (</w:t>
      </w:r>
      <w:r w:rsidR="00277F78" w:rsidRPr="00FD5954">
        <w:t>variable dependen</w:t>
      </w:r>
      <w:r w:rsidR="00C80D9D" w:rsidRPr="00FD5954">
        <w:t>)</w:t>
      </w:r>
      <w:r w:rsidR="00813FEE" w:rsidRPr="00FD5954">
        <w:rPr>
          <w:i/>
          <w:iCs/>
        </w:rPr>
        <w:t xml:space="preserve"> </w:t>
      </w:r>
      <w:r w:rsidR="00C85339" w:rsidRPr="00FD5954">
        <w:t>dari</w:t>
      </w:r>
      <w:r w:rsidR="00813FEE" w:rsidRPr="00FD5954">
        <w:t xml:space="preserve"> </w:t>
      </w:r>
      <w:r w:rsidR="006F0C79" w:rsidRPr="00FD5954">
        <w:t xml:space="preserve">item </w:t>
      </w:r>
      <w:r w:rsidR="00C85339" w:rsidRPr="00FD5954">
        <w:t xml:space="preserve">baru </w:t>
      </w:r>
      <w:r w:rsidR="00010BED" w:rsidRPr="00FD5954">
        <w:t xml:space="preserve">yang </w:t>
      </w:r>
      <w:r w:rsidR="00C85339" w:rsidRPr="00FD5954">
        <w:t xml:space="preserve">nilai </w:t>
      </w:r>
      <w:r w:rsidR="00C85339" w:rsidRPr="00FD5954">
        <w:rPr>
          <w:i/>
          <w:iCs/>
        </w:rPr>
        <w:t>y</w:t>
      </w:r>
      <w:r w:rsidR="00010BED" w:rsidRPr="00FD5954">
        <w:t>-nya</w:t>
      </w:r>
      <w:r w:rsidR="00C85339" w:rsidRPr="00FD5954">
        <w:rPr>
          <w:i/>
          <w:iCs/>
        </w:rPr>
        <w:t xml:space="preserve"> </w:t>
      </w:r>
      <w:r w:rsidR="00C85339" w:rsidRPr="00FD5954">
        <w:t>belum diketahui</w:t>
      </w:r>
      <w:r w:rsidRPr="00FD5954">
        <w:t>.</w:t>
      </w:r>
    </w:p>
    <w:p w14:paraId="19B48DCA" w14:textId="0633A412" w:rsidR="00F62B34" w:rsidRPr="00FD5954" w:rsidRDefault="00900FC7" w:rsidP="00BF5A9B">
      <w:r>
        <w:t>P</w:t>
      </w:r>
      <w:r w:rsidR="001B504A" w:rsidRPr="00FD5954">
        <w:t xml:space="preserve">roses </w:t>
      </w:r>
      <w:r>
        <w:t xml:space="preserve">dalam </w:t>
      </w:r>
      <w:r w:rsidR="001B504A" w:rsidRPr="00FD5954">
        <w:rPr>
          <w:i/>
          <w:iCs/>
        </w:rPr>
        <w:t xml:space="preserve">supervised machine learning </w:t>
      </w:r>
      <w:r w:rsidR="001B504A" w:rsidRPr="00FD5954">
        <w:t xml:space="preserve">bisa dibagi menjadi 2, yaitu proses pembentukan model yang disebut sebagai proses </w:t>
      </w:r>
      <w:r w:rsidR="006F4C59" w:rsidRPr="00FD5954">
        <w:t>induksi dan proses pemanfaatan model untuk melakukan prediksi yang disebut sebagai proses deduksi</w:t>
      </w:r>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dari variable dependen </w:t>
      </w:r>
      <w:r w:rsidR="00E81746" w:rsidRPr="00FD5954">
        <w:t xml:space="preserve">jenis tugas </w:t>
      </w:r>
      <w:r w:rsidR="00E81746" w:rsidRPr="00FD5954">
        <w:rPr>
          <w:i/>
          <w:iCs/>
        </w:rPr>
        <w:t xml:space="preserve">supervised machine learning </w:t>
      </w:r>
      <w:r w:rsidR="00E81746" w:rsidRPr="00FD5954">
        <w:lastRenderedPageBreak/>
        <w:t xml:space="preserve">dapat dibagi menjadi 2, yaitu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r w:rsidR="005A2B3B">
        <w:t>mengadopsi</w:t>
      </w:r>
      <w:r w:rsidR="00517422" w:rsidRPr="00FD5954">
        <w:t xml:space="preserve"> </w:t>
      </w:r>
      <w:r w:rsidR="002B7886" w:rsidRPr="00FD5954">
        <w:rPr>
          <w:i/>
          <w:iCs/>
        </w:rPr>
        <w:t xml:space="preserve">supervised machine learning </w:t>
      </w:r>
      <w:r w:rsidR="00AD633C">
        <w:t xml:space="preserve">dengan tujuan </w:t>
      </w:r>
      <w:r w:rsidR="002B7886" w:rsidRPr="00FD5954">
        <w:t xml:space="preserve">hanya digunakan untuk tugas </w:t>
      </w:r>
      <w:r w:rsidR="002B7886" w:rsidRPr="00FD5954">
        <w:rPr>
          <w:i/>
          <w:iCs/>
        </w:rPr>
        <w:t xml:space="preserve">classification, </w:t>
      </w:r>
      <w:r w:rsidR="002B7886" w:rsidRPr="00FD5954">
        <w:t xml:space="preserve">yaitu untuk memprediksi </w:t>
      </w:r>
      <w:r w:rsidR="00D61AC4" w:rsidRPr="00FD5954">
        <w:t xml:space="preserve">sentiment </w:t>
      </w:r>
      <w:r w:rsidR="00071B97">
        <w:t xml:space="preserve">masyarakat </w:t>
      </w:r>
      <w:r w:rsidR="00D61AC4" w:rsidRPr="00FD5954">
        <w:t xml:space="preserve">terhadap </w:t>
      </w:r>
      <w:r w:rsidR="003450A8">
        <w:t xml:space="preserve">integritas penyelenggaraan </w:t>
      </w:r>
      <w:r w:rsidR="007871D5">
        <w:t>Pemilu</w:t>
      </w:r>
      <w:r w:rsidR="000065DD">
        <w:t xml:space="preserve"> 2024</w:t>
      </w:r>
      <w:r w:rsidR="003450A8">
        <w:t xml:space="preserve">. </w:t>
      </w:r>
      <w:r w:rsidR="00257773" w:rsidRPr="00FD5954">
        <w:t xml:space="preserve">Berikut macam-macam algoritma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yang dapat digunakan:</w:t>
      </w:r>
    </w:p>
    <w:p w14:paraId="6311817E" w14:textId="2E69E501" w:rsidR="006521BC" w:rsidRPr="00FD5954" w:rsidRDefault="00FD5954" w:rsidP="00BF5A9B">
      <w:r>
        <w:t xml:space="preserve">2.5.3.2.1 </w:t>
      </w:r>
      <w:r w:rsidR="006521BC" w:rsidRPr="00984348">
        <w:rPr>
          <w:i/>
          <w:iCs/>
        </w:rPr>
        <w:t>Decision Tree</w:t>
      </w:r>
    </w:p>
    <w:p w14:paraId="064828E0" w14:textId="59D35925" w:rsidR="009C44A2" w:rsidRPr="00A82119" w:rsidRDefault="00B913A8" w:rsidP="00BF5A9B">
      <w:pPr>
        <w:rPr>
          <w:lang w:val="it-IT"/>
        </w:rPr>
      </w:pPr>
      <w:r w:rsidRPr="00984348">
        <w:rPr>
          <w:i/>
          <w:iCs/>
        </w:rPr>
        <w:t>Decision tree</w:t>
      </w:r>
      <w:r w:rsidRPr="00FD5954">
        <w:t xml:space="preserve"> adalah salah satu teknik pemodelan </w:t>
      </w:r>
      <w:r w:rsidR="00A014C6" w:rsidRPr="00A014C6">
        <w:rPr>
          <w:i/>
          <w:iCs/>
        </w:rPr>
        <w:t>machine learning</w:t>
      </w:r>
      <w:r w:rsidR="00A014C6">
        <w:t xml:space="preserve"> </w:t>
      </w:r>
      <w:r w:rsidRPr="00FD5954">
        <w:t>tertua</w:t>
      </w:r>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Berdasarkan fitur yang tersedia, algoritma ini akan mengolah</w:t>
      </w:r>
      <w:r w:rsidR="00135F5E" w:rsidRPr="00135F5E">
        <w:t xml:space="preserve"> fitu</w:t>
      </w:r>
      <w:r w:rsidR="00135F5E">
        <w:t>r tersebut</w:t>
      </w:r>
      <w:r w:rsidRPr="00135F5E">
        <w:t xml:space="preserve"> dan membuat pohon logika</w:t>
      </w:r>
      <w:r w:rsidR="00A651AB" w:rsidRPr="00135F5E">
        <w:t>.</w:t>
      </w:r>
      <w:r w:rsidR="00E10E0B" w:rsidRPr="00135F5E">
        <w:t xml:space="preserve"> </w:t>
      </w:r>
      <w:r w:rsidR="00E10E0B" w:rsidRPr="00730938">
        <w:t xml:space="preserve">Lebih dari satu </w:t>
      </w:r>
      <w:r w:rsidR="00E10E0B" w:rsidRPr="00730938">
        <w:rPr>
          <w:i/>
          <w:iCs/>
        </w:rPr>
        <w:t>decision tree</w:t>
      </w:r>
      <w:r w:rsidR="00E10E0B" w:rsidRPr="00730938">
        <w:t xml:space="preserve"> dapat dibentuk berdasarkan dataset yang sama</w:t>
      </w:r>
      <w:r w:rsidR="00E96435" w:rsidRPr="00730938">
        <w:t xml:space="preserve"> walaupun</w:t>
      </w:r>
      <w:r w:rsidR="00E10E0B" w:rsidRPr="00730938">
        <w:t xml:space="preserve"> </w:t>
      </w:r>
      <w:r w:rsidR="00732656" w:rsidRPr="00730938">
        <w:t xml:space="preserve">hasilnya </w:t>
      </w:r>
      <w:r w:rsidR="00E10E0B" w:rsidRPr="00730938">
        <w:t>memiliki struktur logika yang berbeda</w:t>
      </w:r>
      <w:r w:rsidR="00E96435" w:rsidRPr="00730938">
        <w:t xml:space="preserve">. </w:t>
      </w:r>
      <w:r w:rsidR="00244CBA" w:rsidRPr="00FD5954">
        <w:rPr>
          <w:i/>
          <w:iCs/>
        </w:rPr>
        <w:t xml:space="preserve">Decision tree </w:t>
      </w:r>
      <w:r w:rsidR="00244CBA" w:rsidRPr="00FD5954">
        <w:t xml:space="preserve">yang berbeda struktur dapat memberikan hasil yang prediksi yang sama jika dihasilkan dari data latih yang sama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4B0B00">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w:instrText>
      </w:r>
      <w:r w:rsidR="00454795" w:rsidRPr="00621BFE">
        <w:rPr>
          <w:lang w:val="it-IT"/>
        </w:rPr>
        <w:instrText>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1</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tunjukkan pada </w:t>
      </w:r>
      <w:r w:rsidR="002720B2">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r w:rsidR="002C064B" w:rsidRPr="00FD5954">
        <w:t xml:space="preserve">logika yang dilewati </w:t>
      </w:r>
      <w:r w:rsidR="00535A41" w:rsidRPr="00FD5954">
        <w:t xml:space="preserve">berdasarkan nilai dari masing masing fitur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A82119">
        <w:rPr>
          <w:lang w:val="it-IT"/>
        </w:rPr>
        <w:instrText>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4D5A02D3" w:rsidR="00F51799" w:rsidRDefault="00F51799" w:rsidP="00916618">
      <w:pPr>
        <w:pStyle w:val="ImageandTableCaption"/>
      </w:pPr>
      <w:bookmarkStart w:id="37" w:name="_Toc160717684"/>
      <w:r>
        <w:t>Tabel 2.</w:t>
      </w:r>
      <w:r>
        <w:fldChar w:fldCharType="begin"/>
      </w:r>
      <w:r>
        <w:instrText xml:space="preserve"> SEQ Tabel_2. \* ARABIC </w:instrText>
      </w:r>
      <w:r>
        <w:fldChar w:fldCharType="separate"/>
      </w:r>
      <w:r w:rsidR="004B0B00">
        <w:rPr>
          <w:noProof/>
        </w:rPr>
        <w:t>2</w:t>
      </w:r>
      <w:r>
        <w:rPr>
          <w:noProof/>
        </w:rPr>
        <w:fldChar w:fldCharType="end"/>
      </w:r>
      <w:r>
        <w:t xml:space="preserve"> </w:t>
      </w:r>
      <w:r w:rsidRPr="003E390D">
        <w:t xml:space="preserve">Contoh data untuk pemodelan </w:t>
      </w:r>
      <w:r w:rsidRPr="00535587">
        <w:rPr>
          <w:i/>
          <w:iCs/>
        </w:rPr>
        <w:t>decision tree</w:t>
      </w:r>
      <w:bookmarkEnd w:id="37"/>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lastRenderedPageBreak/>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77777777" w:rsidR="00B6688F" w:rsidRDefault="00B6688F" w:rsidP="00BF5A9B"/>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7B2AA175" w:rsidR="00476E7C" w:rsidRPr="00D32EC2" w:rsidRDefault="007661BE" w:rsidP="00916618">
      <w:pPr>
        <w:pStyle w:val="ImageandTableCaption"/>
      </w:pPr>
      <w:bookmarkStart w:id="38" w:name="_Toc160717637"/>
      <w:r>
        <w:t xml:space="preserve">Gambar 2. </w:t>
      </w:r>
      <w:r>
        <w:fldChar w:fldCharType="begin"/>
      </w:r>
      <w:r>
        <w:instrText xml:space="preserve"> SEQ Gambar_2. \* ARABIC </w:instrText>
      </w:r>
      <w:r>
        <w:fldChar w:fldCharType="separate"/>
      </w:r>
      <w:r w:rsidR="004B0B00">
        <w:rPr>
          <w:noProof/>
        </w:rPr>
        <w:t>1</w:t>
      </w:r>
      <w:r>
        <w:rPr>
          <w:noProof/>
        </w:rPr>
        <w:fldChar w:fldCharType="end"/>
      </w:r>
      <w:r>
        <w:t xml:space="preserve"> </w:t>
      </w:r>
      <w:r w:rsidRPr="0057709D">
        <w:t xml:space="preserve">Dua struktur </w:t>
      </w:r>
      <w:r w:rsidRPr="00994C84">
        <w:rPr>
          <w:i/>
          <w:iCs/>
        </w:rPr>
        <w:t>decision tree</w:t>
      </w:r>
      <w:r w:rsidRPr="0057709D">
        <w:t xml:space="preserve"> yang berbeda yang terbentuk dari dataset yang sama</w:t>
      </w:r>
      <w:bookmarkEnd w:id="38"/>
    </w:p>
    <w:p w14:paraId="7E36D23B" w14:textId="77777777" w:rsidR="00E8562E" w:rsidRPr="00FD5954" w:rsidRDefault="00DC49B4" w:rsidP="00BF5A9B">
      <w:r w:rsidRPr="00FD5954">
        <w:rPr>
          <w:i/>
          <w:iCs/>
        </w:rPr>
        <w:t>Decision tree</w:t>
      </w:r>
      <w:r w:rsidRPr="00FD5954">
        <w:t xml:space="preserve"> dikonstrukksi secara rekursif berdasarkan data latih dengan menggunakan pendekatan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r w:rsidR="00E8562E" w:rsidRPr="00FD5954">
        <w:t xml:space="preserve">Berikut urutan proses konstruksi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t xml:space="preserve">Proses konstruksi diawali dengan pemilihan fitur yang dijadikan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 xml:space="preserve">-nya. Fitur dengan </w:t>
      </w:r>
      <w:r w:rsidRPr="00B40FCA">
        <w:rPr>
          <w:i/>
          <w:iCs/>
        </w:rPr>
        <w:t>purity</w:t>
      </w:r>
      <w:r w:rsidRPr="00DC49B4">
        <w:t xml:space="preserve"> yang tinggi merupakan fitur yang ketika digunakan untuk mempartisi data latih, partisi data latih yang dihasilkan </w:t>
      </w:r>
      <w:r w:rsidR="00890E7B">
        <w:t xml:space="preserve">berisikan </w:t>
      </w:r>
      <w:r w:rsidR="00890E7B" w:rsidRPr="00890E7B">
        <w:rPr>
          <w:i/>
          <w:iCs/>
        </w:rPr>
        <w:t>instance</w:t>
      </w:r>
      <w:r w:rsidRPr="00DC49B4">
        <w:t xml:space="preserve"> yang semua nilai kelas atributnya sama</w:t>
      </w:r>
      <w:r w:rsidR="00C12C71">
        <w:t xml:space="preserve">, atau yang disebut </w:t>
      </w:r>
      <w:r w:rsidR="00C12C71">
        <w:rPr>
          <w:i/>
          <w:iCs/>
        </w:rPr>
        <w:t xml:space="preserve">pure </w:t>
      </w:r>
      <w:r w:rsidR="00654123">
        <w:rPr>
          <w:i/>
          <w:iCs/>
        </w:rPr>
        <w:t>subset</w:t>
      </w:r>
      <w:r w:rsidR="00E8562E">
        <w:rPr>
          <w:i/>
          <w:iCs/>
        </w:rPr>
        <w:t>.</w:t>
      </w:r>
    </w:p>
    <w:p w14:paraId="42937C7D" w14:textId="55E2014E" w:rsidR="00E8562E" w:rsidRDefault="00DC49B4" w:rsidP="008B5459">
      <w:pPr>
        <w:pStyle w:val="ListParagraph"/>
        <w:numPr>
          <w:ilvl w:val="0"/>
          <w:numId w:val="16"/>
        </w:numPr>
        <w:ind w:left="360"/>
      </w:pPr>
      <w:r w:rsidRPr="00DC49B4">
        <w:t>Kemudian</w:t>
      </w:r>
      <w:r w:rsidRPr="00DC3D05">
        <w:rPr>
          <w:i/>
          <w:iCs/>
        </w:rPr>
        <w:t xml:space="preserve"> branch </w:t>
      </w:r>
      <w:r w:rsidRPr="00DC49B4">
        <w:t>dibentuk berdasarkan nilai diskrit atau diskritisasi nilai kontinu</w:t>
      </w:r>
      <w:r w:rsidR="00071167">
        <w:t>e</w:t>
      </w:r>
      <w:r w:rsidRPr="00DC49B4">
        <w:t xml:space="preserve"> dari fitur yang terpilih. Data latih kemudian dipecah berdasarkan </w:t>
      </w:r>
      <w:r w:rsidRPr="00EB521F">
        <w:rPr>
          <w:i/>
          <w:iCs/>
        </w:rPr>
        <w:t>branch</w:t>
      </w:r>
      <w:r w:rsidRPr="00DC49B4">
        <w:t xml:space="preserve"> yang dibentuk.</w:t>
      </w:r>
    </w:p>
    <w:p w14:paraId="0E832B41" w14:textId="6D5EDC28" w:rsidR="00E8562E" w:rsidRPr="00E8562E" w:rsidRDefault="00692DC9" w:rsidP="008B5459">
      <w:pPr>
        <w:pStyle w:val="ListParagraph"/>
        <w:numPr>
          <w:ilvl w:val="0"/>
          <w:numId w:val="16"/>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r w:rsidR="00654123">
        <w:t xml:space="preserve">akan membentuk </w:t>
      </w:r>
      <w:r w:rsidR="00FF713E">
        <w:rPr>
          <w:i/>
          <w:iCs/>
        </w:rPr>
        <w:t>leaf node</w:t>
      </w:r>
      <w:r w:rsidR="0089579F">
        <w:rPr>
          <w:i/>
          <w:iCs/>
        </w:rPr>
        <w:t xml:space="preserve">, </w:t>
      </w:r>
      <w:r w:rsidR="0089579F">
        <w:t xml:space="preserve">dan jalur pada </w:t>
      </w:r>
      <w:r w:rsidR="0089579F">
        <w:rPr>
          <w:i/>
          <w:iCs/>
        </w:rPr>
        <w:t xml:space="preserve">node </w:t>
      </w:r>
      <w:r w:rsidR="0089579F">
        <w:t>tersebut berakhir.</w:t>
      </w:r>
    </w:p>
    <w:p w14:paraId="504AA614" w14:textId="09E657E4" w:rsidR="00E8562E" w:rsidRDefault="00EB3D9E" w:rsidP="008B5459">
      <w:pPr>
        <w:pStyle w:val="ListParagraph"/>
        <w:numPr>
          <w:ilvl w:val="0"/>
          <w:numId w:val="16"/>
        </w:numPr>
        <w:ind w:left="360"/>
      </w:pPr>
      <w:r>
        <w:t xml:space="preserve">Ketika ada hasil partisi yang tidak </w:t>
      </w:r>
      <w:r>
        <w:rPr>
          <w:i/>
          <w:iCs/>
        </w:rPr>
        <w:t xml:space="preserve">pure </w:t>
      </w:r>
      <w:r>
        <w:t>maka s</w:t>
      </w:r>
      <w:r w:rsidR="00DC49B4" w:rsidRPr="00DC49B4">
        <w:t xml:space="preserve">ecara rekursif pemilihan fitur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r w:rsidR="00DC49B4" w:rsidRPr="00DC49B4">
        <w:t xml:space="preserve">kembali dilakukan, namun kali ini dilakukan berdasarkan data latih yang telah terpartisi untuk masing-masing </w:t>
      </w:r>
      <w:r w:rsidR="00DC49B4" w:rsidRPr="00631222">
        <w:rPr>
          <w:i/>
          <w:iCs/>
        </w:rPr>
        <w:t>branch</w:t>
      </w:r>
      <w:r w:rsidR="00DC49B4" w:rsidRPr="00DC49B4">
        <w:t>.</w:t>
      </w:r>
    </w:p>
    <w:p w14:paraId="0B62EA99" w14:textId="01024CD8" w:rsidR="006065EE" w:rsidRPr="00E8562E" w:rsidRDefault="008831A2" w:rsidP="00BF5A9B">
      <w:r w:rsidRPr="00E8562E">
        <w:t xml:space="preserve">Terdapat beberapa algoritma konstruksi </w:t>
      </w:r>
      <w:r w:rsidRPr="00E8562E">
        <w:rPr>
          <w:i/>
          <w:iCs/>
        </w:rPr>
        <w:t>decision tree</w:t>
      </w:r>
      <w:r w:rsidRPr="00E8562E">
        <w:t>, diantaranya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72C5E0F" w:rsidR="006521BC" w:rsidRPr="002D18E6" w:rsidRDefault="002D18E6" w:rsidP="00BF5A9B">
      <w:r>
        <w:lastRenderedPageBreak/>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r w:rsidRPr="002D18E6">
        <w:t xml:space="preserve">Dikembangkan oleh Vapnik di pertengahan tahun 1960-an, SVM telah berevolusi menjadi salah satu teknik </w:t>
      </w:r>
      <w:r w:rsidRPr="002D18E6">
        <w:rPr>
          <w:i/>
          <w:iCs/>
        </w:rPr>
        <w:t>machine learning</w:t>
      </w:r>
      <w:r w:rsidRPr="002D18E6">
        <w:t xml:space="preserve"> yang efektif</w:t>
      </w:r>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teknik </w:t>
      </w:r>
      <w:r w:rsidRPr="002D18E6">
        <w:rPr>
          <w:i/>
          <w:iCs/>
        </w:rPr>
        <w:t>mechine learning</w:t>
      </w:r>
      <w:r w:rsidRPr="002D18E6">
        <w:t xml:space="preserve"> yang popular digunakan untuk</w:t>
      </w:r>
      <w:r w:rsidR="001C7F62">
        <w:rPr>
          <w:i/>
          <w:iCs/>
        </w:rPr>
        <w:t xml:space="preserve"> </w:t>
      </w:r>
      <w:r w:rsidR="001C7F62">
        <w:t>tujuan klasifikasi</w:t>
      </w:r>
      <w:r w:rsidRPr="002D18E6">
        <w:t xml:space="preserve">, SVM dapat memberikan waktu cepat dalam proses pelatihan dan hasil prediksi yang </w:t>
      </w:r>
      <w:r w:rsidR="00C82EFE" w:rsidRPr="002D18E6">
        <w:t xml:space="preserve">akurat </w:t>
      </w:r>
      <w:r w:rsidRPr="002D18E6">
        <w:t>terhadap data dengan dimensi yang tinggi</w:t>
      </w:r>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bekerja dengan berupaya menemukan </w:t>
      </w:r>
      <w:r w:rsidR="001821EA" w:rsidRPr="002D18E6">
        <w:rPr>
          <w:i/>
          <w:iCs/>
        </w:rPr>
        <w:t>linear hyperplanes</w:t>
      </w:r>
      <w:r w:rsidR="001821EA" w:rsidRPr="002D18E6">
        <w:t xml:space="preserve"> </w:t>
      </w:r>
      <w:r w:rsidR="00B8168E" w:rsidRPr="002D18E6">
        <w:t>sebagai batas pemisah kelompok data, dengan</w:t>
      </w:r>
      <w:r w:rsidR="001821EA" w:rsidRPr="002D18E6">
        <w:t xml:space="preserve"> memaksimalkan jarak posisi ant</w:t>
      </w:r>
      <w:r w:rsidR="004D23E9" w:rsidRPr="002D18E6">
        <w:t>a</w:t>
      </w:r>
      <w:r w:rsidR="001821EA" w:rsidRPr="002D18E6">
        <w:t xml:space="preserve">ra </w:t>
      </w:r>
      <w:r w:rsidR="00D0550D" w:rsidRPr="002D18E6">
        <w:t xml:space="preserve">kelompok </w:t>
      </w:r>
      <w:r w:rsidR="001821EA" w:rsidRPr="002D18E6">
        <w:t>data yang memiliki kelas atribut yang berbeda pada ruang dimensi</w:t>
      </w:r>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r w:rsidRPr="002D18E6">
        <w:t xml:space="preserve">Komponen penting dalam SVM adalah </w:t>
      </w:r>
      <w:r w:rsidRPr="002D18E6">
        <w:rPr>
          <w:i/>
          <w:iCs/>
        </w:rPr>
        <w:t xml:space="preserve">instance </w:t>
      </w:r>
      <w:r w:rsidRPr="002D18E6">
        <w:t xml:space="preserve">yang terletak pada garis </w:t>
      </w:r>
      <w:r w:rsidRPr="002D18E6">
        <w:rPr>
          <w:i/>
          <w:iCs/>
        </w:rPr>
        <w:t>margin</w:t>
      </w:r>
      <w:r w:rsidR="00154637" w:rsidRPr="002D18E6">
        <w:t xml:space="preserve"> yang disebut </w:t>
      </w:r>
      <w:r w:rsidR="00154637" w:rsidRPr="002D18E6">
        <w:rPr>
          <w:i/>
          <w:iCs/>
        </w:rPr>
        <w:t>support vector</w:t>
      </w:r>
      <w:r w:rsidRPr="002D18E6">
        <w:t xml:space="preserve">, sedangkan </w:t>
      </w:r>
      <w:r w:rsidRPr="002D18E6">
        <w:rPr>
          <w:i/>
          <w:iCs/>
        </w:rPr>
        <w:t>margin</w:t>
      </w:r>
      <w:r w:rsidR="00166659" w:rsidRPr="002D18E6">
        <w:t xml:space="preserve"> (yang ditunjukkan sebagai garis putus-putus pada Gambar </w:t>
      </w:r>
      <w:r w:rsidR="00BC3665">
        <w:t>2.2</w:t>
      </w:r>
      <w:r w:rsidR="00166659" w:rsidRPr="002D18E6">
        <w:t xml:space="preserve"> bagian kanan) </w:t>
      </w:r>
      <w:r w:rsidRPr="002D18E6">
        <w:t xml:space="preserve">adalah jarak antara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r w:rsidR="00154637" w:rsidRPr="002D18E6">
        <w:t>dari masing-masing kelas</w:t>
      </w:r>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akan menjadi penentu dalam upaya menemukan </w:t>
      </w:r>
      <w:r w:rsidR="00D93D00" w:rsidRPr="002D18E6">
        <w:rPr>
          <w:i/>
          <w:iCs/>
        </w:rPr>
        <w:t>hyperplane</w:t>
      </w:r>
      <w:r w:rsidR="006F4929" w:rsidRPr="002D18E6">
        <w:rPr>
          <w:i/>
          <w:iCs/>
        </w:rPr>
        <w:t xml:space="preserve"> </w:t>
      </w:r>
      <w:r w:rsidR="00AB256A" w:rsidRPr="002D18E6">
        <w:t>paling optimal</w:t>
      </w:r>
      <w:r w:rsidR="00854630">
        <w:t xml:space="preserve">, dimana </w:t>
      </w:r>
      <w:r w:rsidR="00854630">
        <w:rPr>
          <w:i/>
          <w:iCs/>
        </w:rPr>
        <w:t>hyperplane</w:t>
      </w:r>
      <w:r w:rsidR="00854630">
        <w:t xml:space="preserve"> yang paling optimal adalah </w:t>
      </w:r>
      <w:r w:rsidR="00672EA1">
        <w:rPr>
          <w:i/>
          <w:iCs/>
        </w:rPr>
        <w:t xml:space="preserve">hyperplane </w:t>
      </w:r>
      <w:r w:rsidR="00672EA1">
        <w:t xml:space="preserve">yang </w:t>
      </w:r>
      <w:r w:rsidR="006F4929" w:rsidRPr="002D18E6">
        <w:t xml:space="preserve">memiliki </w:t>
      </w:r>
      <w:r w:rsidR="006F4929" w:rsidRPr="002D18E6">
        <w:rPr>
          <w:i/>
          <w:iCs/>
        </w:rPr>
        <w:t>margin</w:t>
      </w:r>
      <w:r w:rsidR="006F4929" w:rsidRPr="002D18E6">
        <w:t xml:space="preserve"> terjauh </w:t>
      </w:r>
      <w:r w:rsidR="00C463B0" w:rsidRPr="002D18E6">
        <w:t>ke</w:t>
      </w:r>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r w:rsidR="004D4797" w:rsidRPr="002D18E6">
        <w:t xml:space="preserve">sebelah kiri </w:t>
      </w:r>
      <w:r w:rsidR="00AB7DF9" w:rsidRPr="002D18E6">
        <w:t xml:space="preserve">menunjukan terdapat banyak atau bahkan tidak terhingga kemungkinan </w:t>
      </w:r>
      <w:r w:rsidR="00AB7DF9" w:rsidRPr="002D18E6">
        <w:rPr>
          <w:i/>
          <w:iCs/>
        </w:rPr>
        <w:t>hyperplane</w:t>
      </w:r>
      <w:r w:rsidR="00AB7DF9" w:rsidRPr="002D18E6">
        <w:t xml:space="preserve"> yang dapat digunakan untuk mengklasifikasikan 2 kelompok data</w:t>
      </w:r>
      <w:r w:rsidR="00092BF9" w:rsidRPr="002D18E6">
        <w:t xml:space="preserve"> pada ruang 2 dimensi</w:t>
      </w:r>
      <w:r w:rsidR="00AB7DF9" w:rsidRPr="002D18E6">
        <w:t>.</w:t>
      </w:r>
      <w:r w:rsidR="00A910EF" w:rsidRPr="002D18E6">
        <w:t xml:space="preserve"> SVM mengoptimalisasi </w:t>
      </w:r>
      <w:r w:rsidR="00A910EF" w:rsidRPr="002D18E6">
        <w:rPr>
          <w:i/>
          <w:iCs/>
        </w:rPr>
        <w:t xml:space="preserve">parameter </w:t>
      </w:r>
      <w:r w:rsidR="00A910EF" w:rsidRPr="002D18E6">
        <w:t xml:space="preserve">sehingga menghasilkan </w:t>
      </w:r>
      <w:r w:rsidR="00A910EF" w:rsidRPr="002D18E6">
        <w:rPr>
          <w:i/>
          <w:iCs/>
        </w:rPr>
        <w:t xml:space="preserve">hyperplane </w:t>
      </w:r>
      <w:r w:rsidR="00A910EF" w:rsidRPr="002D18E6">
        <w:t xml:space="preserve">yang ditunjukkan pada Gambar </w:t>
      </w:r>
      <w:r w:rsidR="008A68CA">
        <w:t>2.2</w:t>
      </w:r>
      <w:r w:rsidR="005F2ACA" w:rsidRPr="002D18E6">
        <w:t xml:space="preserve"> sebelah kanan</w:t>
      </w:r>
      <w:r w:rsidR="00EB5CCB">
        <w:t xml:space="preserve">, proses optimalisasi ini disebut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09232C7C" w:rsidR="0053419E" w:rsidRPr="002E0BD4" w:rsidRDefault="00302A16" w:rsidP="00916618">
      <w:pPr>
        <w:pStyle w:val="ImageandTableCaption"/>
      </w:pPr>
      <w:bookmarkStart w:id="39" w:name="_Toc160717638"/>
      <w:r>
        <w:t xml:space="preserve">Gambar 2. </w:t>
      </w:r>
      <w:r>
        <w:fldChar w:fldCharType="begin"/>
      </w:r>
      <w:r>
        <w:instrText xml:space="preserve"> SEQ Gambar_2. \* ARABIC </w:instrText>
      </w:r>
      <w:r>
        <w:fldChar w:fldCharType="separate"/>
      </w:r>
      <w:r w:rsidR="004B0B00">
        <w:rPr>
          <w:noProof/>
        </w:rPr>
        <w:t>2</w:t>
      </w:r>
      <w:r>
        <w:rPr>
          <w:noProof/>
        </w:rPr>
        <w:fldChar w:fldCharType="end"/>
      </w:r>
      <w:r>
        <w:t xml:space="preserve"> </w:t>
      </w:r>
      <w:r w:rsidRPr="000E3CAA">
        <w:t>Perbandingan kemungkinan hyperplane yang dapat digunakan dengan hyperplane yang optimal pada ruang 2 dimensi</w:t>
      </w:r>
      <w:bookmarkEnd w:id="39"/>
    </w:p>
    <w:p w14:paraId="7B508EC8" w14:textId="6F650F8E" w:rsidR="006521BC" w:rsidRPr="009367D1" w:rsidRDefault="009367D1" w:rsidP="00BF5A9B">
      <w:r>
        <w:lastRenderedPageBreak/>
        <w:t xml:space="preserve">2.5.3.2.3 </w:t>
      </w:r>
      <w:r w:rsidR="006521BC" w:rsidRPr="006A0A3C">
        <w:rPr>
          <w:i/>
          <w:iCs/>
        </w:rPr>
        <w:t>Naïve Bayes</w:t>
      </w:r>
    </w:p>
    <w:p w14:paraId="1A40F992" w14:textId="44AF8DB2" w:rsidR="007E2130" w:rsidRPr="009367D1" w:rsidRDefault="007E2130" w:rsidP="00BF5A9B">
      <w:r w:rsidRPr="009367D1">
        <w:t xml:space="preserve">Klasifikasi Bayesian adalah kerangka kerja probabilitas untuk mengatasi kebutuhan klasifikasi dan regresi. </w:t>
      </w:r>
      <w:r w:rsidR="00D845B7" w:rsidRPr="00B55F63">
        <w:rPr>
          <w:lang w:val="it-IT"/>
        </w:rPr>
        <w:t>Algoritma ini</w:t>
      </w:r>
      <w:r w:rsidRPr="00B55F63">
        <w:rPr>
          <w:lang w:val="it-IT"/>
        </w:rPr>
        <w:t xml:space="preserve"> didasarkan pada penerapan Teorema Bayes dan </w:t>
      </w:r>
      <w:r w:rsidRPr="00B55F63">
        <w:rPr>
          <w:i/>
          <w:iCs/>
          <w:lang w:val="it-IT"/>
        </w:rPr>
        <w:t>conditional probability</w:t>
      </w:r>
      <w:r w:rsidR="00503933" w:rsidRPr="00B55F63">
        <w:rPr>
          <w:i/>
          <w:iCs/>
          <w:lang w:val="it-IT"/>
        </w:rPr>
        <w:t xml:space="preserve"> </w:t>
      </w:r>
      <w:r w:rsidR="002B19C9" w:rsidRPr="009367D1">
        <w:rPr>
          <w:i/>
          <w:iCs/>
        </w:rPr>
        <w:fldChar w:fldCharType="begin" w:fldLock="1"/>
      </w:r>
      <w:r w:rsidR="000E1BED" w:rsidRPr="00B55F63">
        <w:rPr>
          <w:i/>
          <w:iCs/>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B55F63">
        <w:rPr>
          <w:iCs/>
          <w:noProof/>
          <w:lang w:val="it-IT"/>
        </w:rPr>
        <w:t>(Laurie A. Schintler; Connie L. McNeely, 2022)</w:t>
      </w:r>
      <w:r w:rsidR="002B19C9" w:rsidRPr="009367D1">
        <w:rPr>
          <w:i/>
          <w:iCs/>
        </w:rPr>
        <w:fldChar w:fldCharType="end"/>
      </w:r>
      <w:r w:rsidRPr="00B55F63">
        <w:rPr>
          <w:i/>
          <w:iCs/>
          <w:lang w:val="it-IT"/>
        </w:rPr>
        <w:t xml:space="preserve">. </w:t>
      </w:r>
      <w:r w:rsidR="00E80266" w:rsidRPr="00B55F63">
        <w:rPr>
          <w:i/>
          <w:iCs/>
          <w:lang w:val="it-IT"/>
        </w:rPr>
        <w:t xml:space="preserve">Conditional probability </w:t>
      </w:r>
      <w:r w:rsidR="00E80266" w:rsidRPr="00B55F63">
        <w:rPr>
          <w:lang w:val="it-IT"/>
        </w:rPr>
        <w:t>merupakan kemungkinan terjadinya suatu peristiwa yang dipengaruhi oleh peristiwa lainnya</w:t>
      </w:r>
      <w:r w:rsidR="00E80266">
        <w:rPr>
          <w:rStyle w:val="FootnoteReference"/>
          <w:rFonts w:cs="Times New Roman"/>
          <w:szCs w:val="24"/>
        </w:rPr>
        <w:footnoteReference w:id="13"/>
      </w:r>
      <w:r w:rsidR="00E80266" w:rsidRPr="00B55F63">
        <w:rPr>
          <w:lang w:val="it-IT"/>
        </w:rPr>
        <w:t xml:space="preserve">. </w:t>
      </w:r>
      <w:r w:rsidR="003D45EF" w:rsidRPr="00B55F63">
        <w:rPr>
          <w:lang w:val="it-IT"/>
        </w:rPr>
        <w:t xml:space="preserve">Asumsi utama dalam menerapkan Teorema Bayes adalah bahwa </w:t>
      </w:r>
      <w:r w:rsidR="002F0FA7" w:rsidRPr="00B55F63">
        <w:rPr>
          <w:lang w:val="it-IT"/>
        </w:rPr>
        <w:t xml:space="preserve">masing-masing fitur harus bersifat independen antara satu dengan yang lain </w:t>
      </w:r>
      <w:r w:rsidR="00845A06" w:rsidRPr="00B55F63">
        <w:rPr>
          <w:lang w:val="it-IT"/>
        </w:rPr>
        <w:t>(</w:t>
      </w:r>
      <w:r w:rsidR="00845A06" w:rsidRPr="00B55F63">
        <w:rPr>
          <w:i/>
          <w:iCs/>
          <w:lang w:val="it-IT"/>
        </w:rPr>
        <w:t>naive</w:t>
      </w:r>
      <w:r w:rsidR="00845A06" w:rsidRPr="00B55F63">
        <w:rPr>
          <w:lang w:val="it-IT"/>
        </w:rPr>
        <w:t xml:space="preserve">) </w:t>
      </w:r>
      <w:r w:rsidR="002F0FA7" w:rsidRPr="00B55F63">
        <w:rPr>
          <w:lang w:val="it-IT"/>
        </w:rPr>
        <w:t xml:space="preserve">untuk mempermudah </w:t>
      </w:r>
      <w:r w:rsidR="00EF26BB" w:rsidRPr="00B55F63">
        <w:rPr>
          <w:lang w:val="it-IT"/>
        </w:rPr>
        <w:t xml:space="preserve">operasi </w:t>
      </w:r>
      <w:r w:rsidR="002F0FA7" w:rsidRPr="00B55F63">
        <w:rPr>
          <w:lang w:val="it-IT"/>
        </w:rPr>
        <w:t>perhitungan</w:t>
      </w:r>
      <w:r w:rsidR="00CC62B5" w:rsidRPr="00B55F63">
        <w:rPr>
          <w:lang w:val="it-IT"/>
        </w:rPr>
        <w:t xml:space="preserve"> </w:t>
      </w:r>
      <w:r w:rsidR="00CC62B5" w:rsidRPr="009367D1">
        <w:fldChar w:fldCharType="begin" w:fldLock="1"/>
      </w:r>
      <w:r w:rsidR="00D2778E" w:rsidRPr="00B55F63">
        <w:rPr>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B55F63">
        <w:rPr>
          <w:noProof/>
          <w:lang w:val="it-IT"/>
        </w:rPr>
        <w:t>(Zafarani et al., 2014)</w:t>
      </w:r>
      <w:r w:rsidR="00CC62B5" w:rsidRPr="009367D1">
        <w:fldChar w:fldCharType="end"/>
      </w:r>
      <w:r w:rsidR="003D45EF" w:rsidRPr="00B55F63">
        <w:rPr>
          <w:lang w:val="it-IT"/>
        </w:rPr>
        <w:t>.</w:t>
      </w:r>
      <w:r w:rsidR="000E1BED" w:rsidRPr="00B55F63">
        <w:rPr>
          <w:lang w:val="it-IT"/>
        </w:rPr>
        <w:t xml:space="preserve"> Naive Bayes merupakan algoritma yang sangat sederhana dan mudah untuk diimplementasikan, dimana yang dibutuhkan hanya menyimpan frekuensi dan menghitung probabilitas </w:t>
      </w:r>
      <w:r w:rsidR="000E1BED" w:rsidRPr="009367D1">
        <w:fldChar w:fldCharType="begin" w:fldLock="1"/>
      </w:r>
      <w:r w:rsidR="00CC62B5" w:rsidRPr="00B55F63">
        <w:rPr>
          <w:lang w:val="it-IT"/>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B55F63">
        <w:rPr>
          <w:noProof/>
          <w:lang w:val="it-IT"/>
        </w:rPr>
        <w:t>(Hardeniya et al., 2016)</w:t>
      </w:r>
      <w:r w:rsidR="000E1BED" w:rsidRPr="009367D1">
        <w:fldChar w:fldCharType="end"/>
      </w:r>
      <w:r w:rsidR="000E1BED" w:rsidRPr="00B55F63">
        <w:rPr>
          <w:lang w:val="it-IT"/>
        </w:rPr>
        <w:t xml:space="preserve">. </w:t>
      </w:r>
      <w:r w:rsidR="000E1BED" w:rsidRPr="009367D1">
        <w:t xml:space="preserve">Selain itu waktu </w:t>
      </w:r>
      <w:r w:rsidR="00592D2E" w:rsidRPr="009367D1">
        <w:t xml:space="preserve">pengeksekusian </w:t>
      </w:r>
      <w:r w:rsidR="00E754F1" w:rsidRPr="009367D1">
        <w:t xml:space="preserve">algoritma ini </w:t>
      </w:r>
      <w:r w:rsidR="000E1BED" w:rsidRPr="009367D1">
        <w:t>terbilang cepat</w:t>
      </w:r>
      <w:r w:rsidR="00085647" w:rsidRPr="009367D1">
        <w:t xml:space="preserve">, </w:t>
      </w:r>
      <w:r w:rsidR="000E1BED" w:rsidRPr="009367D1">
        <w:t xml:space="preserve">baik pada proses </w:t>
      </w:r>
      <w:r w:rsidR="000E1BED" w:rsidRPr="009367D1">
        <w:rPr>
          <w:i/>
          <w:iCs/>
        </w:rPr>
        <w:t xml:space="preserve">training </w:t>
      </w:r>
      <w:r w:rsidR="000E1BED" w:rsidRPr="009367D1">
        <w:t xml:space="preserve">maupun proses </w:t>
      </w:r>
      <w:r w:rsidR="000E1BED" w:rsidRPr="009367D1">
        <w:rPr>
          <w:i/>
          <w:iCs/>
        </w:rPr>
        <w:t>testing.</w:t>
      </w:r>
      <w:r w:rsidR="00E8562E" w:rsidRPr="009367D1">
        <w:rPr>
          <w:i/>
          <w:iCs/>
        </w:rPr>
        <w:t xml:space="preserve"> </w:t>
      </w:r>
      <w:r w:rsidR="00E8562E" w:rsidRPr="009367D1">
        <w:t xml:space="preserve">Berikut adalah formula perhitungan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798050589"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49"/>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728348298"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0"/>
                    <a:stretch>
                      <a:fillRect/>
                    </a:stretch>
                  </pic:blipFill>
                  <pic:spPr>
                    <a:xfrm>
                      <a:off x="0" y="0"/>
                      <a:ext cx="1819529" cy="476316"/>
                    </a:xfrm>
                    <a:prstGeom prst="rect">
                      <a:avLst/>
                    </a:prstGeom>
                  </pic:spPr>
                </pic:pic>
              </a:graphicData>
            </a:graphic>
          </wp:inline>
        </w:drawing>
      </w:r>
    </w:p>
    <w:p w14:paraId="67735AC8" w14:textId="46A316A9" w:rsidR="00093EC6" w:rsidRPr="009367D1" w:rsidRDefault="00093EC6" w:rsidP="00BF5A9B">
      <w:r w:rsidRPr="009367D1">
        <w:t xml:space="preserve">Dimana </w:t>
      </w:r>
      <w:r w:rsidRPr="009367D1">
        <w:rPr>
          <w:i/>
          <w:iCs/>
        </w:rPr>
        <w:t>Y</w:t>
      </w:r>
      <w:r w:rsidRPr="009367D1">
        <w:t xml:space="preserve"> adalah nilai yang mungkin dimiliki oleh atribut kelas atau label</w:t>
      </w:r>
      <w:r w:rsidR="0084000F" w:rsidRPr="009367D1">
        <w:t xml:space="preserve">, dimana masing-masing dapat dinotasikan dengan </w:t>
      </w:r>
      <w:r w:rsidR="0084000F" w:rsidRPr="009367D1">
        <w:rPr>
          <w:i/>
          <w:iCs/>
        </w:rPr>
        <w:t>y</w:t>
      </w:r>
      <w:r w:rsidR="0084000F" w:rsidRPr="009367D1">
        <w:rPr>
          <w:i/>
          <w:iCs/>
          <w:vertAlign w:val="subscript"/>
        </w:rPr>
        <w:t>i</w:t>
      </w:r>
      <w:r w:rsidR="0084000F" w:rsidRPr="009367D1">
        <w:t xml:space="preserve">. variable </w:t>
      </w:r>
      <w:r w:rsidRPr="009367D1">
        <w:rPr>
          <w:i/>
          <w:iCs/>
        </w:rPr>
        <w:t>X</w:t>
      </w:r>
      <w:r w:rsidRPr="009367D1">
        <w:t xml:space="preserve"> adalah fitur dari </w:t>
      </w:r>
      <w:r w:rsidRPr="009367D1">
        <w:rPr>
          <w:i/>
          <w:iCs/>
        </w:rPr>
        <w:t>instance</w:t>
      </w:r>
      <w:r w:rsidR="0084000F" w:rsidRPr="009367D1">
        <w:rPr>
          <w:i/>
          <w:iCs/>
        </w:rPr>
        <w:t>,</w:t>
      </w:r>
      <w:r w:rsidRPr="009367D1">
        <w:rPr>
          <w:i/>
          <w:iCs/>
        </w:rPr>
        <w:t xml:space="preserve"> </w:t>
      </w:r>
      <w:r w:rsidR="0084000F" w:rsidRPr="009367D1">
        <w:t>s</w:t>
      </w:r>
      <w:r w:rsidRPr="009367D1">
        <w:t xml:space="preserve">edangkan fungsi </w:t>
      </w:r>
      <w:r w:rsidRPr="009367D1">
        <w:rPr>
          <w:i/>
          <w:iCs/>
        </w:rPr>
        <w:t xml:space="preserve">P() </w:t>
      </w:r>
      <w:r w:rsidRPr="009367D1">
        <w:t>adalah probabilitas</w:t>
      </w:r>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Sehingga (a) </w:t>
      </w:r>
      <w:r w:rsidRPr="009367D1">
        <w:rPr>
          <w:i/>
          <w:iCs/>
        </w:rPr>
        <w:t>P(</w:t>
      </w:r>
      <w:r w:rsidR="0084000F" w:rsidRPr="009367D1">
        <w:rPr>
          <w:i/>
          <w:iCs/>
        </w:rPr>
        <w:t>y</w:t>
      </w:r>
      <w:r w:rsidR="0084000F" w:rsidRPr="009367D1">
        <w:rPr>
          <w:i/>
          <w:iCs/>
          <w:vertAlign w:val="subscript"/>
        </w:rPr>
        <w:t>i</w:t>
      </w:r>
      <w:r w:rsidRPr="009367D1">
        <w:rPr>
          <w:i/>
          <w:iCs/>
        </w:rPr>
        <w:t xml:space="preserve">|X) </w:t>
      </w:r>
      <w:r w:rsidRPr="009367D1">
        <w:t xml:space="preserve">adalah probabilitas terjadinya label </w:t>
      </w:r>
      <w:r w:rsidRPr="009367D1">
        <w:rPr>
          <w:i/>
          <w:iCs/>
        </w:rPr>
        <w:t xml:space="preserve">Y </w:t>
      </w:r>
      <w:r w:rsidRPr="009367D1">
        <w:t xml:space="preserve">dengan fitur-fitur </w:t>
      </w:r>
      <w:r w:rsidRPr="009367D1">
        <w:rPr>
          <w:i/>
          <w:iCs/>
        </w:rPr>
        <w:t xml:space="preserve">X, </w:t>
      </w:r>
      <w:r w:rsidRPr="009367D1">
        <w:t>(</w:t>
      </w:r>
      <w:r w:rsidR="00FC2DFC" w:rsidRPr="009367D1">
        <w:t>b</w:t>
      </w:r>
      <w:r w:rsidRPr="009367D1">
        <w:t xml:space="preserve">) </w:t>
      </w:r>
      <w:r w:rsidRPr="009367D1">
        <w:rPr>
          <w:i/>
          <w:iCs/>
        </w:rPr>
        <w:t>P(</w:t>
      </w:r>
      <w:r w:rsidR="0084000F" w:rsidRPr="009367D1">
        <w:rPr>
          <w:i/>
          <w:iCs/>
        </w:rPr>
        <w:t>y</w:t>
      </w:r>
      <w:r w:rsidR="0084000F" w:rsidRPr="009367D1">
        <w:rPr>
          <w:i/>
          <w:iCs/>
          <w:vertAlign w:val="subscript"/>
        </w:rPr>
        <w:t>i</w:t>
      </w:r>
      <w:r w:rsidRPr="009367D1">
        <w:rPr>
          <w:i/>
          <w:iCs/>
        </w:rPr>
        <w:t xml:space="preserve">) </w:t>
      </w:r>
      <w:r w:rsidRPr="009367D1">
        <w:t xml:space="preserve">adalah probabilitas munculnya label </w:t>
      </w:r>
      <w:r w:rsidRPr="009367D1">
        <w:rPr>
          <w:i/>
          <w:iCs/>
        </w:rPr>
        <w:t xml:space="preserve">Y </w:t>
      </w:r>
      <w:r w:rsidRPr="009367D1">
        <w:t>pada proses pelatihan yang sebelumnya</w:t>
      </w:r>
      <w:r w:rsidR="00FC2DFC" w:rsidRPr="009367D1">
        <w:t xml:space="preserve">, dan (c) </w:t>
      </w:r>
      <w:r w:rsidR="00FC2DFC" w:rsidRPr="009367D1">
        <w:rPr>
          <w:i/>
          <w:iCs/>
        </w:rPr>
        <w:t xml:space="preserve">P(X|Y) </w:t>
      </w:r>
      <w:r w:rsidR="00FC2DFC" w:rsidRPr="009367D1">
        <w:t xml:space="preserve">merupakan probabilitas munculnya fitur-fitur </w:t>
      </w:r>
      <w:r w:rsidR="00FC2DFC" w:rsidRPr="009367D1">
        <w:rPr>
          <w:i/>
          <w:iCs/>
        </w:rPr>
        <w:t xml:space="preserve">X </w:t>
      </w:r>
      <w:r w:rsidR="00FC2DFC" w:rsidRPr="009367D1">
        <w:t xml:space="preserve">ketika label </w:t>
      </w:r>
      <w:r w:rsidR="00FC2DFC" w:rsidRPr="009367D1">
        <w:rPr>
          <w:i/>
          <w:iCs/>
        </w:rPr>
        <w:t xml:space="preserve">Y </w:t>
      </w:r>
      <w:r w:rsidR="00FC2DFC" w:rsidRPr="009367D1">
        <w:t>muncul.</w:t>
      </w:r>
      <w:r w:rsidR="0084000F" w:rsidRPr="009367D1">
        <w:t xml:space="preserve"> Formula dibawah menjabarkan fungsi </w:t>
      </w:r>
      <w:r w:rsidR="0084000F" w:rsidRPr="009367D1">
        <w:rPr>
          <w:i/>
          <w:iCs/>
        </w:rPr>
        <w:t>P(X|y</w:t>
      </w:r>
      <w:r w:rsidR="0084000F" w:rsidRPr="009367D1">
        <w:rPr>
          <w:i/>
          <w:iCs/>
          <w:vertAlign w:val="subscript"/>
        </w:rPr>
        <w:t>i</w:t>
      </w:r>
      <w:r w:rsidR="0084000F" w:rsidRPr="009367D1">
        <w:rPr>
          <w:i/>
          <w:iCs/>
        </w:rPr>
        <w:t>)</w:t>
      </w:r>
      <w:r w:rsidR="004C0C6A" w:rsidRPr="009367D1">
        <w:rPr>
          <w:i/>
          <w:iCs/>
        </w:rPr>
        <w:t xml:space="preserve"> </w:t>
      </w:r>
      <w:r w:rsidR="004C0C6A" w:rsidRPr="009367D1">
        <w:t>k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606714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1"/>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480078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2"/>
                    <a:stretch>
                      <a:fillRect/>
                    </a:stretch>
                  </pic:blipFill>
                  <pic:spPr>
                    <a:xfrm>
                      <a:off x="0" y="0"/>
                      <a:ext cx="2110994" cy="418780"/>
                    </a:xfrm>
                    <a:prstGeom prst="rect">
                      <a:avLst/>
                    </a:prstGeom>
                  </pic:spPr>
                </pic:pic>
              </a:graphicData>
            </a:graphic>
          </wp:inline>
        </w:drawing>
      </w:r>
    </w:p>
    <w:p w14:paraId="2E72D0F2" w14:textId="4F5F84B2" w:rsidR="006521BC" w:rsidRPr="009367D1" w:rsidRDefault="009367D1" w:rsidP="00BF5A9B">
      <w:r>
        <w:t>2.5.3.2.</w:t>
      </w:r>
      <w:r w:rsidR="001C09F5">
        <w:t>4</w:t>
      </w:r>
      <w:r>
        <w:t xml:space="preserve"> </w:t>
      </w:r>
      <w:r w:rsidR="00775077" w:rsidRPr="0075691F">
        <w:rPr>
          <w:i/>
          <w:iCs/>
        </w:rPr>
        <w:t>K-Nearest Neighbors</w:t>
      </w:r>
      <w:r w:rsidR="00775077" w:rsidRPr="009367D1">
        <w:t xml:space="preserve"> (</w:t>
      </w:r>
      <w:r w:rsidR="006521BC" w:rsidRPr="009367D1">
        <w:t>K-NN</w:t>
      </w:r>
      <w:r w:rsidR="00775077" w:rsidRPr="009367D1">
        <w:t>)</w:t>
      </w:r>
    </w:p>
    <w:p w14:paraId="390B26C9" w14:textId="1BCFCF1C" w:rsidR="00446E49" w:rsidRPr="009367D1" w:rsidRDefault="00AA219A" w:rsidP="00BF5A9B">
      <w:r w:rsidRPr="009367D1">
        <w:t xml:space="preserve">KNN memprediksi nilai atribut kelas berdasarkan </w:t>
      </w:r>
      <w:r w:rsidR="00C65CF2" w:rsidRPr="009367D1">
        <w:t>mayoritas nila</w:t>
      </w:r>
      <w:r w:rsidR="00446E49" w:rsidRPr="009367D1">
        <w:t>i</w:t>
      </w:r>
      <w:r w:rsidR="00C65CF2" w:rsidRPr="009367D1">
        <w:t xml:space="preserve"> atribut </w:t>
      </w:r>
      <w:r w:rsidR="009F3F8B">
        <w:t xml:space="preserve">kelas </w:t>
      </w:r>
      <w:r w:rsidR="00C65CF2" w:rsidRPr="009367D1">
        <w:t xml:space="preserve">dari </w:t>
      </w:r>
      <w:r w:rsidRPr="009367D1">
        <w:rPr>
          <w:i/>
          <w:iCs/>
        </w:rPr>
        <w:t>instance</w:t>
      </w:r>
      <w:r w:rsidRPr="009367D1">
        <w:t xml:space="preserve"> dengan posisi terdekat sejumlah </w:t>
      </w:r>
      <w:r w:rsidRPr="009367D1">
        <w:rPr>
          <w:i/>
          <w:iCs/>
        </w:rPr>
        <w:t>k</w:t>
      </w:r>
      <w:r w:rsidR="00FD25FB" w:rsidRPr="009367D1">
        <w:rPr>
          <w:i/>
          <w:iCs/>
        </w:rPr>
        <w:t xml:space="preserve"> </w:t>
      </w:r>
      <w:r w:rsidR="00C65CF2" w:rsidRPr="009367D1">
        <w:t xml:space="preserve">yang juga disebut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 xml:space="preserve">(Zafarani et al., </w:t>
      </w:r>
      <w:r w:rsidR="00785B20" w:rsidRPr="009367D1">
        <w:rPr>
          <w:iCs/>
          <w:noProof/>
        </w:rPr>
        <w:lastRenderedPageBreak/>
        <w:t>2014)</w:t>
      </w:r>
      <w:r w:rsidR="00785B20" w:rsidRPr="009367D1">
        <w:rPr>
          <w:i/>
          <w:iCs/>
        </w:rPr>
        <w:fldChar w:fldCharType="end"/>
      </w:r>
      <w:r w:rsidRPr="009367D1">
        <w:t>. Namun ketika tidak ada nilai atribut yang menjadi mayoritas maka nilai atribut akan ditentukan secara acak</w:t>
      </w:r>
      <w:r w:rsidR="002C28D1" w:rsidRPr="009367D1">
        <w:t>.</w:t>
      </w:r>
      <w:r w:rsidR="00134083" w:rsidRPr="009367D1">
        <w:t xml:space="preserve"> </w:t>
      </w:r>
      <w:r w:rsidR="00446E49" w:rsidRPr="009367D1">
        <w:t xml:space="preserve">Dalam menentukan </w:t>
      </w:r>
      <w:r w:rsidR="00446E49" w:rsidRPr="009367D1">
        <w:rPr>
          <w:i/>
          <w:iCs/>
        </w:rPr>
        <w:t xml:space="preserve">neighbors </w:t>
      </w:r>
      <w:r w:rsidR="00446E49" w:rsidRPr="009367D1">
        <w:t xml:space="preserve">penghitungan similaritas dan jarak dengan menggunakan teknik seperti </w:t>
      </w:r>
      <w:r w:rsidR="00446E49" w:rsidRPr="009367D1">
        <w:rPr>
          <w:i/>
          <w:iCs/>
        </w:rPr>
        <w:t xml:space="preserve">pearson correlation, cosine similarities, Euclidian distance </w:t>
      </w:r>
      <w:r w:rsidR="00446E49" w:rsidRPr="009367D1">
        <w:t xml:space="preserve">atau teknik pengukuran lainnya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Kemudian penentuan nilai </w:t>
      </w:r>
      <w:r w:rsidR="00D765E5" w:rsidRPr="009367D1">
        <w:rPr>
          <w:i/>
          <w:iCs/>
        </w:rPr>
        <w:t>k</w:t>
      </w:r>
      <w:r w:rsidR="00D765E5" w:rsidRPr="009367D1">
        <w:t xml:space="preserve"> juga menjadi salah satu hal penting dengan algoritma KNN, hal ini dikarenakan nilai </w:t>
      </w:r>
      <w:r w:rsidR="00D765E5" w:rsidRPr="009367D1">
        <w:rPr>
          <w:i/>
          <w:iCs/>
        </w:rPr>
        <w:t>k</w:t>
      </w:r>
      <w:r w:rsidR="00D765E5" w:rsidRPr="009367D1">
        <w:t xml:space="preserve"> yang berbeda dapat memberikan label atau hasil prediksi yang berbeda. Sehingga proses tuning untuk menemukan parameter </w:t>
      </w:r>
      <w:r w:rsidR="00D765E5" w:rsidRPr="009367D1">
        <w:rPr>
          <w:i/>
          <w:iCs/>
        </w:rPr>
        <w:t>k</w:t>
      </w:r>
      <w:r w:rsidR="00D765E5" w:rsidRPr="009367D1">
        <w:t xml:space="preserve"> yang dapat memberikan hasil akurasi tertinggi menjadi suatu hal yang tidak bisa diabaikan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r w:rsidR="00375E8E">
        <w:t>G</w:t>
      </w:r>
      <w:r w:rsidR="00FA7768" w:rsidRPr="009367D1">
        <w:t xml:space="preserve">ambar </w:t>
      </w:r>
      <w:r w:rsidR="00E65B31">
        <w:t>2.3</w:t>
      </w:r>
      <w:r w:rsidR="00FA7768" w:rsidRPr="009367D1">
        <w:t xml:space="preserve"> memberikan contoh, nilai </w:t>
      </w:r>
      <w:r w:rsidR="00FA7768" w:rsidRPr="009367D1">
        <w:rPr>
          <w:i/>
          <w:iCs/>
        </w:rPr>
        <w:t xml:space="preserve">k </w:t>
      </w:r>
      <w:r w:rsidR="00FA7768" w:rsidRPr="009367D1">
        <w:t xml:space="preserve">yang berbeda dapat memberikan hasil klasifikasi yang berbeda pula, dimana nilai </w:t>
      </w:r>
      <w:r w:rsidR="00FA7768" w:rsidRPr="009367D1">
        <w:rPr>
          <w:i/>
          <w:iCs/>
        </w:rPr>
        <w:t>k=</w:t>
      </w:r>
      <w:r w:rsidR="00FA7768" w:rsidRPr="009367D1">
        <w:t xml:space="preserve">5 menghasilkan label segi tiga, sedangkan nilai </w:t>
      </w:r>
      <w:r w:rsidR="00FA7768" w:rsidRPr="009367D1">
        <w:rPr>
          <w:i/>
          <w:iCs/>
        </w:rPr>
        <w:t>k=</w:t>
      </w:r>
      <w:r w:rsidR="00FA7768" w:rsidRPr="009367D1">
        <w:t>10 menghasilkan persegi.</w:t>
      </w:r>
    </w:p>
    <w:p w14:paraId="72B558F0" w14:textId="77777777" w:rsidR="009E5920" w:rsidRDefault="004125F0" w:rsidP="009E5920">
      <w:pPr>
        <w:keepNext/>
        <w:jc w:val="center"/>
      </w:pPr>
      <w:r w:rsidRPr="004125F0">
        <w:rPr>
          <w:noProof/>
        </w:rPr>
        <w:drawing>
          <wp:inline distT="0" distB="0" distL="0" distR="0" wp14:anchorId="462BB9B6" wp14:editId="1680491F">
            <wp:extent cx="2095792" cy="1914792"/>
            <wp:effectExtent l="0" t="0" r="0" b="9525"/>
            <wp:docPr id="824414126" name="Picture 824414126"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3"/>
                    <a:stretch>
                      <a:fillRect/>
                    </a:stretch>
                  </pic:blipFill>
                  <pic:spPr>
                    <a:xfrm>
                      <a:off x="0" y="0"/>
                      <a:ext cx="2095792" cy="1914792"/>
                    </a:xfrm>
                    <a:prstGeom prst="rect">
                      <a:avLst/>
                    </a:prstGeom>
                  </pic:spPr>
                </pic:pic>
              </a:graphicData>
            </a:graphic>
          </wp:inline>
        </w:drawing>
      </w:r>
    </w:p>
    <w:p w14:paraId="564B5831" w14:textId="1E2C006D" w:rsidR="00D54E24" w:rsidRPr="00373E59" w:rsidRDefault="009E5920" w:rsidP="00916618">
      <w:pPr>
        <w:pStyle w:val="ImageandTableCaption"/>
        <w:rPr>
          <w:lang w:val="it-IT"/>
        </w:rPr>
      </w:pPr>
      <w:bookmarkStart w:id="40" w:name="_Toc160717639"/>
      <w:r w:rsidRPr="009E5920">
        <w:rPr>
          <w:lang w:val="it-IT"/>
        </w:rPr>
        <w:t xml:space="preserve">Gambar 2. </w:t>
      </w:r>
      <w:r>
        <w:fldChar w:fldCharType="begin"/>
      </w:r>
      <w:r w:rsidRPr="009E5920">
        <w:rPr>
          <w:lang w:val="it-IT"/>
        </w:rPr>
        <w:instrText xml:space="preserve"> SEQ Gambar_2. \* ARABIC </w:instrText>
      </w:r>
      <w:r>
        <w:fldChar w:fldCharType="separate"/>
      </w:r>
      <w:r w:rsidR="004B0B00">
        <w:rPr>
          <w:noProof/>
          <w:lang w:val="it-IT"/>
        </w:rPr>
        <w:t>3</w:t>
      </w:r>
      <w:r>
        <w:fldChar w:fldCharType="end"/>
      </w:r>
      <w:r w:rsidRPr="00373E59">
        <w:rPr>
          <w:lang w:val="it-IT"/>
        </w:rPr>
        <w:t xml:space="preserve"> Contoh prediksi dengan algoritma KNN</w:t>
      </w:r>
      <w:bookmarkEnd w:id="40"/>
    </w:p>
    <w:p w14:paraId="67543441" w14:textId="5B7D8B32" w:rsidR="00207AA1" w:rsidRPr="00B55F63" w:rsidRDefault="00134083" w:rsidP="00BF5A9B">
      <w:pPr>
        <w:rPr>
          <w:lang w:val="it-IT"/>
        </w:rPr>
      </w:pPr>
      <w:r w:rsidRPr="00373E59">
        <w:rPr>
          <w:lang w:val="it-IT"/>
        </w:rPr>
        <w:t xml:space="preserve">KNN banyak digunakan dalam implementasi </w:t>
      </w:r>
      <w:r w:rsidR="00F413B7">
        <w:rPr>
          <w:lang w:val="it-IT"/>
        </w:rPr>
        <w:t xml:space="preserve">tugas klasifikasi </w:t>
      </w:r>
      <w:r w:rsidR="00D17B64" w:rsidRPr="00373E59">
        <w:rPr>
          <w:lang w:val="it-IT"/>
        </w:rPr>
        <w:t>data besar</w:t>
      </w:r>
      <w:r w:rsidRPr="00373E59">
        <w:rPr>
          <w:lang w:val="it-IT"/>
        </w:rPr>
        <w:t xml:space="preserve">, hal tersebut dikarenakan selain mudah untuk terapkan dan cukup sederhana, KNN </w:t>
      </w:r>
      <w:r w:rsidR="00D17B64" w:rsidRPr="00373E59">
        <w:rPr>
          <w:lang w:val="it-IT"/>
        </w:rPr>
        <w:t xml:space="preserve">juga </w:t>
      </w:r>
      <w:r w:rsidRPr="00373E59">
        <w:rPr>
          <w:lang w:val="it-IT"/>
        </w:rPr>
        <w:t xml:space="preserve">dapat memberikan hasil </w:t>
      </w:r>
      <w:r w:rsidR="00A23D46">
        <w:rPr>
          <w:lang w:val="it-IT"/>
        </w:rPr>
        <w:t xml:space="preserve">klasifikasi </w:t>
      </w:r>
      <w:r w:rsidRPr="00373E59">
        <w:rPr>
          <w:lang w:val="it-IT"/>
        </w:rPr>
        <w:t xml:space="preserve">dengan tingkat akurasi yang tinggi </w:t>
      </w:r>
      <w:r w:rsidR="001B1C58" w:rsidRPr="001C09F5">
        <w:fldChar w:fldCharType="begin" w:fldLock="1"/>
      </w:r>
      <w:r w:rsidR="00207AA1" w:rsidRPr="00373E59">
        <w:rPr>
          <w:lang w:val="it-IT"/>
        </w:rPr>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373E59">
        <w:rPr>
          <w:noProof/>
          <w:lang w:val="it-IT"/>
        </w:rPr>
        <w:t>(Deng et al., 2016)</w:t>
      </w:r>
      <w:r w:rsidR="001B1C58" w:rsidRPr="001C09F5">
        <w:fldChar w:fldCharType="end"/>
      </w:r>
      <w:r w:rsidRPr="00373E59">
        <w:rPr>
          <w:lang w:val="it-IT"/>
        </w:rPr>
        <w:t>.</w:t>
      </w:r>
      <w:r w:rsidR="00D765E5" w:rsidRPr="00373E59">
        <w:rPr>
          <w:lang w:val="it-IT"/>
        </w:rPr>
        <w:t xml:space="preserve"> </w:t>
      </w:r>
      <w:r w:rsidR="00207AA1" w:rsidRPr="00373E59">
        <w:rPr>
          <w:lang w:val="it-IT"/>
        </w:rPr>
        <w:t xml:space="preserve">KNN juga dikenal sebagai algoritma </w:t>
      </w:r>
      <w:r w:rsidR="00207AA1" w:rsidRPr="00373E59">
        <w:rPr>
          <w:i/>
          <w:iCs/>
          <w:lang w:val="it-IT"/>
        </w:rPr>
        <w:t xml:space="preserve">lazy learner </w:t>
      </w:r>
      <w:r w:rsidR="00207AA1" w:rsidRPr="00373E59">
        <w:rPr>
          <w:lang w:val="it-IT"/>
        </w:rPr>
        <w:t xml:space="preserve">atau </w:t>
      </w:r>
      <w:r w:rsidR="00207AA1" w:rsidRPr="00373E59">
        <w:rPr>
          <w:i/>
          <w:iCs/>
          <w:lang w:val="it-IT"/>
        </w:rPr>
        <w:t xml:space="preserve">instance-based learning </w:t>
      </w:r>
      <w:r w:rsidR="00207AA1" w:rsidRPr="00373E59">
        <w:rPr>
          <w:lang w:val="it-IT"/>
        </w:rPr>
        <w:t xml:space="preserve">dikarenakan </w:t>
      </w:r>
      <w:r w:rsidR="00364404" w:rsidRPr="00373E59">
        <w:rPr>
          <w:lang w:val="it-IT"/>
        </w:rPr>
        <w:t xml:space="preserve">proses pembelajaran </w:t>
      </w:r>
      <w:r w:rsidR="006E2E1C" w:rsidRPr="00373E59">
        <w:rPr>
          <w:lang w:val="it-IT"/>
        </w:rPr>
        <w:t xml:space="preserve">belum </w:t>
      </w:r>
      <w:r w:rsidR="00364404" w:rsidRPr="00373E59">
        <w:rPr>
          <w:lang w:val="it-IT"/>
        </w:rPr>
        <w:t xml:space="preserve">dilakukan atau </w:t>
      </w:r>
      <w:r w:rsidR="00207AA1" w:rsidRPr="00373E59">
        <w:rPr>
          <w:lang w:val="it-IT"/>
        </w:rPr>
        <w:t xml:space="preserve">model </w:t>
      </w:r>
      <w:r w:rsidR="006E2E1C" w:rsidRPr="00373E59">
        <w:rPr>
          <w:lang w:val="it-IT"/>
        </w:rPr>
        <w:t>belum</w:t>
      </w:r>
      <w:r w:rsidR="00364404" w:rsidRPr="00373E59">
        <w:rPr>
          <w:lang w:val="it-IT"/>
        </w:rPr>
        <w:t xml:space="preserve"> </w:t>
      </w:r>
      <w:r w:rsidR="00207AA1" w:rsidRPr="00373E59">
        <w:rPr>
          <w:lang w:val="it-IT"/>
        </w:rPr>
        <w:t xml:space="preserve">dibentuk sebelum proses klasifikasi terhadap suatu </w:t>
      </w:r>
      <w:r w:rsidR="00207AA1" w:rsidRPr="00373E59">
        <w:rPr>
          <w:i/>
          <w:iCs/>
          <w:lang w:val="it-IT"/>
        </w:rPr>
        <w:t>instance</w:t>
      </w:r>
      <w:r w:rsidR="00207AA1" w:rsidRPr="00373E59">
        <w:rPr>
          <w:lang w:val="it-IT"/>
        </w:rPr>
        <w:t xml:space="preserve"> dilakukan </w:t>
      </w:r>
      <w:r w:rsidR="00207AA1" w:rsidRPr="001C09F5">
        <w:fldChar w:fldCharType="begin" w:fldLock="1"/>
      </w:r>
      <w:r w:rsidR="00446E49" w:rsidRPr="00373E59">
        <w:rPr>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373E59">
        <w:rPr>
          <w:noProof/>
          <w:lang w:val="it-IT"/>
        </w:rPr>
        <w:t>(Laurie A. Schintler; Connie L. McNeely, 2022)</w:t>
      </w:r>
      <w:r w:rsidR="00207AA1" w:rsidRPr="001C09F5">
        <w:fldChar w:fldCharType="end"/>
      </w:r>
      <w:r w:rsidR="00207AA1" w:rsidRPr="00373E59">
        <w:rPr>
          <w:i/>
          <w:iCs/>
          <w:lang w:val="it-IT"/>
        </w:rPr>
        <w:t xml:space="preserve">. </w:t>
      </w:r>
      <w:r w:rsidR="00364404" w:rsidRPr="00B55F63">
        <w:rPr>
          <w:lang w:val="it-IT"/>
        </w:rPr>
        <w:t>Hal tersebut berbeda dengan algoritma</w:t>
      </w:r>
      <w:r w:rsidR="005D3635" w:rsidRPr="00B55F63">
        <w:rPr>
          <w:lang w:val="it-IT"/>
        </w:rPr>
        <w:t xml:space="preserve"> lain</w:t>
      </w:r>
      <w:r w:rsidR="00364404" w:rsidRPr="00B55F63">
        <w:rPr>
          <w:lang w:val="it-IT"/>
        </w:rPr>
        <w:t xml:space="preserve"> yang dikategorikan sebagai </w:t>
      </w:r>
      <w:r w:rsidR="00364404" w:rsidRPr="00B55F63">
        <w:rPr>
          <w:i/>
          <w:iCs/>
          <w:lang w:val="it-IT"/>
        </w:rPr>
        <w:t>eager learner</w:t>
      </w:r>
      <w:r w:rsidR="005D3635" w:rsidRPr="00B55F63">
        <w:rPr>
          <w:i/>
          <w:iCs/>
          <w:lang w:val="it-IT"/>
        </w:rPr>
        <w:t xml:space="preserve"> </w:t>
      </w:r>
      <w:r w:rsidR="005D3635" w:rsidRPr="00B55F63">
        <w:rPr>
          <w:lang w:val="it-IT"/>
        </w:rPr>
        <w:t xml:space="preserve">seperti </w:t>
      </w:r>
      <w:r w:rsidR="005D3635" w:rsidRPr="00B55F63">
        <w:rPr>
          <w:i/>
          <w:iCs/>
          <w:lang w:val="it-IT"/>
        </w:rPr>
        <w:t xml:space="preserve">naïve bayes, decision tree </w:t>
      </w:r>
      <w:r w:rsidR="005D3635" w:rsidRPr="00B55F63">
        <w:rPr>
          <w:lang w:val="it-IT"/>
        </w:rPr>
        <w:t xml:space="preserve">dan </w:t>
      </w:r>
      <w:r w:rsidR="005D3635" w:rsidRPr="00B55F63">
        <w:rPr>
          <w:i/>
          <w:iCs/>
          <w:lang w:val="it-IT"/>
        </w:rPr>
        <w:t>artificial neural network</w:t>
      </w:r>
      <w:r w:rsidR="00364404" w:rsidRPr="00B55F63">
        <w:rPr>
          <w:i/>
          <w:iCs/>
          <w:lang w:val="it-IT"/>
        </w:rPr>
        <w:t xml:space="preserve">, </w:t>
      </w:r>
      <w:r w:rsidR="00364404" w:rsidRPr="00B55F63">
        <w:rPr>
          <w:lang w:val="it-IT"/>
        </w:rPr>
        <w:lastRenderedPageBreak/>
        <w:t>dimana proses p</w:t>
      </w:r>
      <w:r w:rsidR="005D3635" w:rsidRPr="00B55F63">
        <w:rPr>
          <w:lang w:val="it-IT"/>
        </w:rPr>
        <w:t xml:space="preserve">embelajaran telah dilakukan atau model telah terbentuk sebelum proses klasifikasi terhadap suatu </w:t>
      </w:r>
      <w:r w:rsidR="005D3635" w:rsidRPr="00B55F63">
        <w:rPr>
          <w:i/>
          <w:iCs/>
          <w:lang w:val="it-IT"/>
        </w:rPr>
        <w:t>instance</w:t>
      </w:r>
      <w:r w:rsidR="00C02662" w:rsidRPr="00B55F63">
        <w:rPr>
          <w:i/>
          <w:iCs/>
          <w:lang w:val="it-IT"/>
        </w:rPr>
        <w:t xml:space="preserve"> </w:t>
      </w:r>
      <w:r w:rsidR="00C02662" w:rsidRPr="00B55F63">
        <w:rPr>
          <w:lang w:val="it-IT"/>
        </w:rPr>
        <w:t>dilakukan</w:t>
      </w:r>
      <w:r w:rsidR="00207AA1">
        <w:rPr>
          <w:rStyle w:val="FootnoteReference"/>
          <w:rFonts w:cs="Times New Roman"/>
          <w:szCs w:val="24"/>
        </w:rPr>
        <w:footnoteReference w:id="14"/>
      </w:r>
    </w:p>
    <w:p w14:paraId="444B650A" w14:textId="0ECD7A22" w:rsidR="006521BC" w:rsidRPr="00890DB0" w:rsidRDefault="00890DB0" w:rsidP="00BF5A9B">
      <w:r>
        <w:t xml:space="preserve">2.5.3.2.5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teknik </w:t>
      </w:r>
      <w:r w:rsidRPr="00890DB0">
        <w:rPr>
          <w:i/>
          <w:iCs/>
        </w:rPr>
        <w:t>machine learning</w:t>
      </w:r>
      <w:r w:rsidRPr="00890DB0">
        <w:t xml:space="preserve"> yang terispirasi dari struktur dan cara kerja otak manusia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tersusun dari banyak unit pemprosesan terkecil yang disebut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struktur model </w:t>
      </w:r>
      <w:r w:rsidRPr="00890DB0">
        <w:rPr>
          <w:i/>
          <w:iCs/>
        </w:rPr>
        <w:t>deep learning</w:t>
      </w:r>
      <w:r w:rsidRPr="00890DB0">
        <w:t xml:space="preserve"> memiliki 3 jenis lapisan atau layer, yaitu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masing layer memiliki sekumpulan </w:t>
      </w:r>
      <w:r w:rsidRPr="005900BA">
        <w:rPr>
          <w:i/>
          <w:iCs/>
        </w:rPr>
        <w:t>neuron</w:t>
      </w:r>
      <w:r w:rsidRPr="00890DB0">
        <w:t xml:space="preserve"> didalamnya</w:t>
      </w:r>
      <w:r w:rsidR="00000868" w:rsidRPr="00890DB0">
        <w:t>.</w:t>
      </w:r>
      <w:r w:rsidRPr="00890DB0">
        <w:t xml:space="preserve"> </w:t>
      </w:r>
      <w:r w:rsidR="00BC087E" w:rsidRPr="00890DB0">
        <w:t>Berikut penjelasan untuk</w:t>
      </w:r>
      <w:r w:rsidR="00B43220">
        <w:t xml:space="preserve"> ketiga lapisan </w:t>
      </w:r>
      <w:r w:rsidR="005A24AA">
        <w:t xml:space="preserve">dalam model </w:t>
      </w:r>
      <w:r w:rsidR="005A24AA" w:rsidRPr="005A24AA">
        <w:rPr>
          <w:i/>
          <w:iCs/>
        </w:rPr>
        <w:t>deep learning</w:t>
      </w:r>
      <w:r w:rsidR="005A24AA">
        <w:t>.</w:t>
      </w:r>
    </w:p>
    <w:p w14:paraId="78D1BEC8" w14:textId="22ED23E4" w:rsidR="00890DB0" w:rsidRPr="00890DB0" w:rsidRDefault="00D61A09" w:rsidP="008B5459">
      <w:pPr>
        <w:pStyle w:val="ListParagraph"/>
        <w:numPr>
          <w:ilvl w:val="0"/>
          <w:numId w:val="17"/>
        </w:numPr>
        <w:ind w:left="360"/>
      </w:pPr>
      <w:r w:rsidRPr="00890DB0">
        <w:rPr>
          <w:i/>
          <w:iCs/>
        </w:rPr>
        <w:t>Input layer</w:t>
      </w:r>
      <w:r w:rsidRPr="00890DB0">
        <w:t xml:space="preserve"> merupakan </w:t>
      </w:r>
      <w:r w:rsidR="005906A1">
        <w:t>lapisan pertama pada model</w:t>
      </w:r>
      <w:r w:rsidR="00355629">
        <w:t xml:space="preserve"> </w:t>
      </w:r>
      <w:r w:rsidR="00355629">
        <w:rPr>
          <w:i/>
          <w:iCs/>
        </w:rPr>
        <w:t>deep learning</w:t>
      </w:r>
      <w:r w:rsidR="00355629">
        <w:t xml:space="preserve">. Pada </w:t>
      </w:r>
      <w:r w:rsidR="00355629">
        <w:rPr>
          <w:i/>
          <w:iCs/>
        </w:rPr>
        <w:t xml:space="preserve">layer input </w:t>
      </w:r>
      <w:r w:rsidRPr="00890DB0">
        <w:t xml:space="preserve">terdapat </w:t>
      </w:r>
      <w:r w:rsidRPr="00890DB0">
        <w:rPr>
          <w:i/>
          <w:iCs/>
        </w:rPr>
        <w:t>sensing neuron</w:t>
      </w:r>
      <w:r w:rsidRPr="00890DB0">
        <w:t xml:space="preserve">, </w:t>
      </w:r>
      <w:r w:rsidRPr="00890DB0">
        <w:rPr>
          <w:i/>
          <w:iCs/>
        </w:rPr>
        <w:t>sensing neuron</w:t>
      </w:r>
      <w:r w:rsidRPr="00890DB0">
        <w:t xml:space="preserve"> pada layer ini merepresentasikan nilai fitur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merupakan </w:t>
      </w:r>
      <w:r w:rsidR="00660C7E">
        <w:t>lapisan</w:t>
      </w:r>
      <w:r w:rsidRPr="00890DB0">
        <w:t xml:space="preserve"> yang posisinya berada diantara </w:t>
      </w:r>
      <w:r w:rsidRPr="00660C7E">
        <w:rPr>
          <w:i/>
          <w:iCs/>
        </w:rPr>
        <w:t>input layer</w:t>
      </w:r>
      <w:r w:rsidRPr="00890DB0">
        <w:t xml:space="preserve"> dan </w:t>
      </w:r>
      <w:r w:rsidRPr="00660C7E">
        <w:rPr>
          <w:i/>
          <w:iCs/>
        </w:rPr>
        <w:t>output layer</w:t>
      </w:r>
      <w:r w:rsidRPr="00890DB0">
        <w:t xml:space="preserve">. Jumlah </w:t>
      </w:r>
      <w:r w:rsidR="00660C7E">
        <w:t>lapisannya</w:t>
      </w:r>
      <w:r w:rsidRPr="00890DB0">
        <w:t xml:space="preserve"> dinamis dan ditentukan berdasarkan </w:t>
      </w:r>
      <w:r w:rsidRPr="00660C7E">
        <w:rPr>
          <w:i/>
          <w:iCs/>
        </w:rPr>
        <w:t>rule of thumb</w:t>
      </w:r>
      <w:r w:rsidR="00660C7E">
        <w:t xml:space="preserve">, dimana </w:t>
      </w:r>
      <w:r w:rsidRPr="00890DB0">
        <w:t>ketika model dapat memberikan hasil akurasi yang tinggi.</w:t>
      </w:r>
    </w:p>
    <w:p w14:paraId="5831421A" w14:textId="121D117F" w:rsidR="00D61A09" w:rsidRDefault="00D61A09" w:rsidP="008B5459">
      <w:pPr>
        <w:pStyle w:val="ListParagraph"/>
        <w:numPr>
          <w:ilvl w:val="0"/>
          <w:numId w:val="17"/>
        </w:numPr>
        <w:ind w:left="360"/>
      </w:pPr>
      <w:r w:rsidRPr="007517DA">
        <w:rPr>
          <w:i/>
          <w:iCs/>
        </w:rPr>
        <w:lastRenderedPageBreak/>
        <w:t>Output layer</w:t>
      </w:r>
      <w:r w:rsidRPr="00890DB0">
        <w:t xml:space="preserve"> merupakan </w:t>
      </w:r>
      <w:r w:rsidR="007517DA">
        <w:t>lapisan</w:t>
      </w:r>
      <w:r w:rsidRPr="00890DB0">
        <w:t xml:space="preserve"> yang di dalamnya terdapat </w:t>
      </w:r>
      <w:r w:rsidRPr="007517DA">
        <w:rPr>
          <w:i/>
          <w:iCs/>
        </w:rPr>
        <w:t>neuron</w:t>
      </w:r>
      <w:r w:rsidRPr="00890DB0">
        <w:t xml:space="preserve"> yang merepresentasikan nilai atribut kelas.</w:t>
      </w:r>
    </w:p>
    <w:p w14:paraId="67F84C3F" w14:textId="036F629E" w:rsidR="00CD6996" w:rsidRPr="00CD6996" w:rsidRDefault="000739EE" w:rsidP="00BF5A9B">
      <w:r>
        <w:t xml:space="preserve">Gambar </w:t>
      </w:r>
      <w:r w:rsidR="00C64BF5">
        <w:t>2.4</w:t>
      </w:r>
      <w:r>
        <w:t xml:space="preserve"> menunjukan struktur model </w:t>
      </w:r>
      <w:r>
        <w:rPr>
          <w:i/>
          <w:iCs/>
        </w:rPr>
        <w:t>deep learning</w:t>
      </w:r>
      <w:r w:rsidR="00890413">
        <w:t xml:space="preserve">. </w:t>
      </w:r>
      <w:r w:rsidR="00CD6996" w:rsidRPr="00890DB0">
        <w:t xml:space="preserve">Setiap koneksi memiliki nilai bobot atau </w:t>
      </w:r>
      <w:r w:rsidR="00CD6996" w:rsidRPr="00890DB0">
        <w:rPr>
          <w:i/>
          <w:iCs/>
        </w:rPr>
        <w:t>weight</w:t>
      </w:r>
      <w:r w:rsidR="00890413">
        <w:rPr>
          <w:i/>
          <w:iCs/>
        </w:rPr>
        <w:t xml:space="preserve">, </w:t>
      </w:r>
      <w:r w:rsidR="00890413">
        <w:t>yang dinotasikan dengan w</w:t>
      </w:r>
      <w:r w:rsidR="00B42B17" w:rsidRPr="00B42B17">
        <w:rPr>
          <w:vertAlign w:val="subscript"/>
        </w:rPr>
        <w:t>i</w:t>
      </w:r>
      <w:r w:rsidR="00B42B17">
        <w:t>,</w:t>
      </w:r>
      <w:r w:rsidR="00B42B17" w:rsidRPr="00B42B17">
        <w:rPr>
          <w:vertAlign w:val="subscript"/>
        </w:rPr>
        <w:t>j</w:t>
      </w:r>
      <w:r w:rsidR="00B42B17">
        <w:t xml:space="preserve">. Dimana i adalah indeks dari </w:t>
      </w:r>
      <w:r w:rsidR="00B42B17" w:rsidRPr="005330A9">
        <w:rPr>
          <w:i/>
          <w:iCs/>
        </w:rPr>
        <w:t>target neuron</w:t>
      </w:r>
      <w:r w:rsidR="00B42B17">
        <w:t xml:space="preserve"> dan j adalah indeks dari </w:t>
      </w:r>
      <w:r w:rsidR="005330A9" w:rsidRPr="005330A9">
        <w:rPr>
          <w:i/>
          <w:iCs/>
        </w:rPr>
        <w:t>source neuron</w:t>
      </w:r>
      <w:r w:rsidR="005330A9">
        <w:t xml:space="preserve">. </w:t>
      </w:r>
      <w:r w:rsidR="00CD6996" w:rsidRPr="00890DB0">
        <w:t xml:space="preserve">Nilai tersebut akan terus disesuaikan ketika proses pembelajaran dilakukan. </w:t>
      </w:r>
      <w:r w:rsidR="00CB708B" w:rsidRPr="007517DA">
        <w:t xml:space="preserve">Secara alur eksekusi pembelajaran </w:t>
      </w:r>
      <w:r w:rsidR="00CB708B" w:rsidRPr="003A7F6F">
        <w:rPr>
          <w:i/>
          <w:iCs/>
        </w:rPr>
        <w:t>deep learning</w:t>
      </w:r>
      <w:r w:rsidR="00CB708B" w:rsidRPr="007517DA">
        <w:t xml:space="preserve"> </w:t>
      </w:r>
      <w:r w:rsidR="00CB708B">
        <w:t xml:space="preserve">dikenal dengan nama </w:t>
      </w:r>
      <w:bookmarkStart w:id="41" w:name="_Hlk148989811"/>
      <w:r w:rsidR="00CB708B">
        <w:rPr>
          <w:i/>
          <w:iCs/>
        </w:rPr>
        <w:t xml:space="preserve">backpropagarion, </w:t>
      </w:r>
      <w:r w:rsidR="00CB708B">
        <w:t xml:space="preserve">yang </w:t>
      </w:r>
      <w:r w:rsidR="00CB708B" w:rsidRPr="006A6C98">
        <w:t xml:space="preserve">merupakan upaya untuk mengidentifikasi kontribusi </w:t>
      </w:r>
      <w:r w:rsidR="00CB708B">
        <w:rPr>
          <w:i/>
          <w:iCs/>
        </w:rPr>
        <w:t xml:space="preserve">weight </w:t>
      </w:r>
      <w:r w:rsidR="00CB708B">
        <w:t>dengan menggunakan</w:t>
      </w:r>
      <w:r w:rsidR="00CB708B" w:rsidRPr="006A6C98">
        <w:t xml:space="preserve"> perhitungan kalkulus </w:t>
      </w:r>
      <w:r w:rsidR="00CB708B" w:rsidRPr="00953118">
        <w:rPr>
          <w:i/>
          <w:iCs/>
        </w:rPr>
        <w:t>partial derivative</w:t>
      </w:r>
      <w:r w:rsidR="006D322A">
        <w:t xml:space="preserve"> </w:t>
      </w:r>
      <w:r w:rsidR="00F16E49">
        <w:t xml:space="preserve">yang disesuaikan </w:t>
      </w:r>
      <w:r w:rsidR="003B5EF5">
        <w:t xml:space="preserve">melalui proses </w:t>
      </w:r>
      <w:r w:rsidR="003B5EF5">
        <w:rPr>
          <w:i/>
          <w:iCs/>
        </w:rPr>
        <w:t xml:space="preserve">gradient descend </w:t>
      </w:r>
      <w:r w:rsidR="00854C0D">
        <w:t xml:space="preserve">terhadap hasil dari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1"/>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4"/>
                    <a:stretch>
                      <a:fillRect/>
                    </a:stretch>
                  </pic:blipFill>
                  <pic:spPr>
                    <a:xfrm>
                      <a:off x="0" y="0"/>
                      <a:ext cx="3890483" cy="2450359"/>
                    </a:xfrm>
                    <a:prstGeom prst="rect">
                      <a:avLst/>
                    </a:prstGeom>
                  </pic:spPr>
                </pic:pic>
              </a:graphicData>
            </a:graphic>
          </wp:inline>
        </w:drawing>
      </w:r>
    </w:p>
    <w:p w14:paraId="774406FE" w14:textId="050CF0C5" w:rsidR="0037766E" w:rsidRPr="008D35ED" w:rsidRDefault="008D1277" w:rsidP="00916618">
      <w:pPr>
        <w:pStyle w:val="ImageandTableCaption"/>
      </w:pPr>
      <w:bookmarkStart w:id="42" w:name="_Toc160717640"/>
      <w:r>
        <w:t xml:space="preserve">Gambar 2. </w:t>
      </w:r>
      <w:r>
        <w:fldChar w:fldCharType="begin"/>
      </w:r>
      <w:r>
        <w:instrText xml:space="preserve"> SEQ Gambar_2. \* ARABIC </w:instrText>
      </w:r>
      <w:r>
        <w:fldChar w:fldCharType="separate"/>
      </w:r>
      <w:r w:rsidR="004B0B00">
        <w:rPr>
          <w:noProof/>
        </w:rPr>
        <w:t>4</w:t>
      </w:r>
      <w:r>
        <w:rPr>
          <w:noProof/>
        </w:rPr>
        <w:fldChar w:fldCharType="end"/>
      </w:r>
      <w:r>
        <w:t xml:space="preserve"> </w:t>
      </w:r>
      <w:r w:rsidRPr="005E3564">
        <w:t xml:space="preserve">Struktur model </w:t>
      </w:r>
      <w:r w:rsidRPr="0089220C">
        <w:rPr>
          <w:i/>
          <w:iCs/>
        </w:rPr>
        <w:t>deep learning</w:t>
      </w:r>
      <w:r w:rsidR="0089220C">
        <w:rPr>
          <w:i/>
          <w:iCs/>
        </w:rPr>
        <w:t>.</w:t>
      </w:r>
      <w:bookmarkEnd w:id="42"/>
    </w:p>
    <w:p w14:paraId="4766B429" w14:textId="0EDCA5D6" w:rsidR="00C7276D" w:rsidRDefault="006A5A7C" w:rsidP="008B5459">
      <w:pPr>
        <w:pStyle w:val="Heading4"/>
        <w:numPr>
          <w:ilvl w:val="3"/>
          <w:numId w:val="15"/>
        </w:numPr>
        <w:ind w:left="720"/>
      </w:pPr>
      <w:r>
        <w:t>Evaluasi Pemodelan</w:t>
      </w:r>
      <w:r w:rsidR="00884B66">
        <w:t xml:space="preserve"> </w:t>
      </w:r>
      <w:r w:rsidR="00884B66" w:rsidRPr="001A69B3">
        <w:rPr>
          <w:i/>
          <w:iCs/>
        </w:rPr>
        <w:t>Supervised Machine Learning</w:t>
      </w:r>
    </w:p>
    <w:p w14:paraId="53FE3ADC" w14:textId="0D016F17" w:rsidR="007D1B05" w:rsidRDefault="001B12DC" w:rsidP="001B12DC">
      <w:r>
        <w:t xml:space="preserve">Evaluasi pemodelan bertujuan untuk memastikan model yang terbentuk dapat digunakan sesuai dengan kebutuhan, mengestimasi kinerja model ketika diimplentasikan, dan menunjukkan kepada pengguna </w:t>
      </w:r>
      <w:r w:rsidR="00F37196">
        <w:t xml:space="preserve">bahwa model yang terbentuk dapat memenuhi harapan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r w:rsidR="000767BD">
        <w:t>Ketiga hal tersebut dilakukan dengan mengkomparasikan hasil pelabelan manual dengan prediksi dari model terlatih</w:t>
      </w:r>
      <w:r w:rsidR="007D1B05">
        <w:t xml:space="preserve"> menggunakan </w:t>
      </w:r>
      <w:r w:rsidR="007D1B05">
        <w:rPr>
          <w:i/>
          <w:iCs/>
        </w:rPr>
        <w:t>confusion matrix</w:t>
      </w:r>
      <w:r w:rsidR="000767BD">
        <w:t>.</w:t>
      </w:r>
      <w:r w:rsidR="007D1B05">
        <w:t xml:space="preserve"> </w:t>
      </w:r>
      <w:r w:rsidR="006176E4">
        <w:t xml:space="preserve">Tabel 2.3 mengambarkan pemetaan </w:t>
      </w:r>
      <w:r w:rsidR="006176E4">
        <w:rPr>
          <w:i/>
          <w:iCs/>
        </w:rPr>
        <w:t>c</w:t>
      </w:r>
      <w:r w:rsidR="007D1B05">
        <w:rPr>
          <w:i/>
          <w:iCs/>
        </w:rPr>
        <w:t xml:space="preserve">onfusion matrix </w:t>
      </w:r>
      <w:r w:rsidR="005A271E">
        <w:t xml:space="preserve">yang memiliki </w:t>
      </w:r>
      <w:r w:rsidR="007D1B05">
        <w:t>4 kemungkinan prediksi, yaitu:</w:t>
      </w:r>
    </w:p>
    <w:p w14:paraId="7F3EE528" w14:textId="6F0BBFD0" w:rsidR="00030D2E" w:rsidRDefault="007D1B05" w:rsidP="008B5459">
      <w:pPr>
        <w:pStyle w:val="ListParagraph"/>
        <w:numPr>
          <w:ilvl w:val="0"/>
          <w:numId w:val="24"/>
        </w:numPr>
      </w:pPr>
      <w:r w:rsidRPr="00AB42D1">
        <w:rPr>
          <w:i/>
          <w:iCs/>
        </w:rPr>
        <w:t>True Positive</w:t>
      </w:r>
      <w:r>
        <w:t xml:space="preserve"> (TP):</w:t>
      </w:r>
      <w:r w:rsidR="008644FA">
        <w:t xml:space="preserve"> merupakan </w:t>
      </w:r>
      <w:r w:rsidR="008644FA">
        <w:rPr>
          <w:i/>
          <w:iCs/>
        </w:rPr>
        <w:t xml:space="preserve">instance </w:t>
      </w:r>
      <w:r w:rsidR="008644FA">
        <w:t xml:space="preserve">pada </w:t>
      </w:r>
      <w:r w:rsidR="008644FA">
        <w:rPr>
          <w:i/>
          <w:iCs/>
        </w:rPr>
        <w:t>test</w:t>
      </w:r>
      <w:r w:rsidR="00093572">
        <w:rPr>
          <w:i/>
          <w:iCs/>
        </w:rPr>
        <w:t>ing</w:t>
      </w:r>
      <w:r w:rsidR="008644FA">
        <w:rPr>
          <w:i/>
          <w:iCs/>
        </w:rPr>
        <w:t xml:space="preserve"> set </w:t>
      </w:r>
      <w:r w:rsidR="008644FA">
        <w:t>yang baik hasil pelabelan dan hasil prediksi bernilai positif.</w:t>
      </w:r>
      <w:r>
        <w:t xml:space="preserve"> </w:t>
      </w:r>
    </w:p>
    <w:p w14:paraId="5089A90D" w14:textId="220CA3AA" w:rsidR="007D1B05" w:rsidRDefault="007D1B05" w:rsidP="008B5459">
      <w:pPr>
        <w:pStyle w:val="ListParagraph"/>
        <w:numPr>
          <w:ilvl w:val="0"/>
          <w:numId w:val="24"/>
        </w:numPr>
      </w:pPr>
      <w:r w:rsidRPr="00AB42D1">
        <w:rPr>
          <w:i/>
          <w:iCs/>
        </w:rPr>
        <w:lastRenderedPageBreak/>
        <w:t>True Negative</w:t>
      </w:r>
      <w:r>
        <w:t xml:space="preserve"> (TN)</w:t>
      </w:r>
      <w:r w:rsidR="008644FA">
        <w:t xml:space="preserve">: merupakan </w:t>
      </w:r>
      <w:r w:rsidR="008644FA">
        <w:rPr>
          <w:i/>
          <w:iCs/>
        </w:rPr>
        <w:t xml:space="preserve">instance </w:t>
      </w:r>
      <w:r w:rsidR="008644FA">
        <w:t xml:space="preserve">pada </w:t>
      </w:r>
      <w:r w:rsidR="008644FA">
        <w:rPr>
          <w:i/>
          <w:iCs/>
        </w:rPr>
        <w:t>test</w:t>
      </w:r>
      <w:r w:rsidR="00C60A35">
        <w:rPr>
          <w:i/>
          <w:iCs/>
        </w:rPr>
        <w:t>ing</w:t>
      </w:r>
      <w:r w:rsidR="008644FA">
        <w:rPr>
          <w:i/>
          <w:iCs/>
        </w:rPr>
        <w:t xml:space="preserve"> set </w:t>
      </w:r>
      <w:r w:rsidR="008644FA">
        <w:t xml:space="preserve">yang baik hasil pelabelan dan hasil prediksi bernilai </w:t>
      </w:r>
      <w:r w:rsidR="007A7C68">
        <w:t>negatif.</w:t>
      </w:r>
    </w:p>
    <w:p w14:paraId="66E38802" w14:textId="30D35A4C" w:rsidR="007D1B05" w:rsidRDefault="007D1B05" w:rsidP="008B5459">
      <w:pPr>
        <w:pStyle w:val="ListParagraph"/>
        <w:numPr>
          <w:ilvl w:val="0"/>
          <w:numId w:val="24"/>
        </w:numPr>
      </w:pPr>
      <w:r w:rsidRPr="00AB42D1">
        <w:rPr>
          <w:i/>
          <w:iCs/>
        </w:rPr>
        <w:t>False Positive</w:t>
      </w:r>
      <w:r>
        <w:t xml:space="preserve"> (FP)</w:t>
      </w:r>
      <w:r w:rsidR="008644FA">
        <w:t xml:space="preserve">: merupakan </w:t>
      </w:r>
      <w:r w:rsidR="008644FA">
        <w:rPr>
          <w:i/>
          <w:iCs/>
        </w:rPr>
        <w:t xml:space="preserve">instance </w:t>
      </w:r>
      <w:r w:rsidR="008644FA">
        <w:t xml:space="preserve">pada </w:t>
      </w:r>
      <w:r w:rsidR="008644FA">
        <w:rPr>
          <w:i/>
          <w:iCs/>
        </w:rPr>
        <w:t>test</w:t>
      </w:r>
      <w:r w:rsidR="00822025">
        <w:rPr>
          <w:i/>
          <w:iCs/>
        </w:rPr>
        <w:t>ing</w:t>
      </w:r>
      <w:r w:rsidR="008644FA">
        <w:rPr>
          <w:i/>
          <w:iCs/>
        </w:rPr>
        <w:t xml:space="preserve"> set </w:t>
      </w:r>
      <w:r w:rsidR="008644FA">
        <w:t>dengan hasil pelabelan bernilai negatif, sedangkan hasil prediksi bernilai positif.</w:t>
      </w:r>
    </w:p>
    <w:p w14:paraId="5120806B" w14:textId="7383CFBC" w:rsidR="00AA17B7" w:rsidRPr="002F1F11" w:rsidRDefault="007D1B05" w:rsidP="002F1F11">
      <w:pPr>
        <w:pStyle w:val="ListParagraph"/>
        <w:numPr>
          <w:ilvl w:val="0"/>
          <w:numId w:val="24"/>
        </w:numPr>
      </w:pPr>
      <w:r w:rsidRPr="00F31F3F">
        <w:rPr>
          <w:i/>
          <w:iCs/>
        </w:rPr>
        <w:t>False Negative</w:t>
      </w:r>
      <w:r>
        <w:t xml:space="preserve"> (FN)</w:t>
      </w:r>
      <w:r w:rsidR="008644FA">
        <w:t xml:space="preserve">: merupakan </w:t>
      </w:r>
      <w:r w:rsidR="008644FA">
        <w:rPr>
          <w:i/>
          <w:iCs/>
        </w:rPr>
        <w:t xml:space="preserve">instance </w:t>
      </w:r>
      <w:r w:rsidR="008644FA">
        <w:t xml:space="preserve">pada </w:t>
      </w:r>
      <w:r w:rsidR="008644FA">
        <w:rPr>
          <w:i/>
          <w:iCs/>
        </w:rPr>
        <w:t>test</w:t>
      </w:r>
      <w:r w:rsidR="00313007">
        <w:rPr>
          <w:i/>
          <w:iCs/>
        </w:rPr>
        <w:t>ing</w:t>
      </w:r>
      <w:r w:rsidR="008644FA">
        <w:rPr>
          <w:i/>
          <w:iCs/>
        </w:rPr>
        <w:t xml:space="preserve"> set </w:t>
      </w:r>
      <w:r w:rsidR="008644FA">
        <w:t>dengan hasil pelabelan bernilai positif, sedengkan hasil prediksi bernilai negatif.</w:t>
      </w:r>
    </w:p>
    <w:p w14:paraId="3F3A36CB" w14:textId="4DBA9780" w:rsidR="002F1F11" w:rsidRPr="002F1F11" w:rsidRDefault="002F1F11" w:rsidP="00916618">
      <w:pPr>
        <w:pStyle w:val="ImageandTableCaption"/>
        <w:rPr>
          <w:lang w:val="it-IT"/>
        </w:rPr>
      </w:pPr>
      <w:bookmarkStart w:id="43"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4B0B00">
        <w:rPr>
          <w:noProof/>
          <w:lang w:val="it-IT"/>
        </w:rPr>
        <w:t>3</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3"/>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r>
              <w:t>P</w:t>
            </w:r>
            <w:r w:rsidR="00571B13">
              <w:t>ositif</w:t>
            </w:r>
          </w:p>
        </w:tc>
        <w:tc>
          <w:tcPr>
            <w:tcW w:w="1170" w:type="dxa"/>
            <w:gridSpan w:val="2"/>
          </w:tcPr>
          <w:p w14:paraId="71A85B14" w14:textId="474C654B" w:rsidR="00571B13" w:rsidRDefault="00571B13" w:rsidP="00571B13">
            <w:pPr>
              <w:jc w:val="center"/>
            </w:pPr>
            <w:r>
              <w:t>Negative</w:t>
            </w:r>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r>
              <w:t>positif</w:t>
            </w:r>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r>
              <w:t>negatif</w:t>
            </w:r>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r>
        <w:t>Sekilas jika dilihat secara diagonal masing masing kemungkinan prediksi (TP dan TN atau FN dan FP) dapat me</w:t>
      </w:r>
      <w:r w:rsidR="008E7530">
        <w:t>n</w:t>
      </w:r>
      <w:r>
        <w:t>unjukan kinerja model, seperti tingginya nilai TP dan TN menunjukkan kinerja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digunakan sebagai dasar dalam </w:t>
      </w:r>
      <w:r w:rsidR="00A23ED2">
        <w:t xml:space="preserve">menghitung </w:t>
      </w:r>
      <w:r w:rsidR="00A23ED2">
        <w:rPr>
          <w:i/>
          <w:iCs/>
        </w:rPr>
        <w:t xml:space="preserve">performance metrics </w:t>
      </w:r>
      <w:r w:rsidR="00A23ED2">
        <w:t>sebagai acuan pemeringkatan model terbaik,</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ketiga metrik tersebut.</w:t>
      </w:r>
    </w:p>
    <w:p w14:paraId="720507FD" w14:textId="41F52E02" w:rsidR="0052667A" w:rsidRDefault="0052667A" w:rsidP="00916618">
      <w:pPr>
        <w:pStyle w:val="ImageandTableCaption"/>
      </w:pPr>
      <w:bookmarkStart w:id="44" w:name="_Toc160717686"/>
      <w:r>
        <w:t xml:space="preserve">Tabel 2. </w:t>
      </w:r>
      <w:r>
        <w:fldChar w:fldCharType="begin"/>
      </w:r>
      <w:r>
        <w:instrText xml:space="preserve"> SEQ Tabel_2. \* ARABIC </w:instrText>
      </w:r>
      <w:r>
        <w:fldChar w:fldCharType="separate"/>
      </w:r>
      <w:r w:rsidR="004B0B00">
        <w:rPr>
          <w:noProof/>
        </w:rPr>
        <w:t>4</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yang digunakan pada tahapan evaluasi model.</w:t>
      </w:r>
      <w:bookmarkEnd w:id="44"/>
    </w:p>
    <w:tbl>
      <w:tblPr>
        <w:tblStyle w:val="TableGridLight"/>
        <w:tblW w:w="0" w:type="auto"/>
        <w:tblLook w:val="04A0" w:firstRow="1" w:lastRow="0" w:firstColumn="1" w:lastColumn="0" w:noHBand="0" w:noVBand="1"/>
      </w:tblPr>
      <w:tblGrid>
        <w:gridCol w:w="5867"/>
        <w:gridCol w:w="2856"/>
      </w:tblGrid>
      <w:tr w:rsidR="00584B38" w14:paraId="60634D56" w14:textId="77777777" w:rsidTr="0052667A">
        <w:tc>
          <w:tcPr>
            <w:tcW w:w="5867" w:type="dxa"/>
          </w:tcPr>
          <w:p w14:paraId="7B99841D" w14:textId="64579134" w:rsidR="00584B38" w:rsidRDefault="00584B38" w:rsidP="00434E44">
            <w:pPr>
              <w:jc w:val="center"/>
            </w:pPr>
            <w:r>
              <w:t>Penjelasan</w:t>
            </w:r>
          </w:p>
        </w:tc>
        <w:tc>
          <w:tcPr>
            <w:tcW w:w="2856" w:type="dxa"/>
          </w:tcPr>
          <w:p w14:paraId="4B6E453F" w14:textId="0194A056" w:rsidR="00584B38" w:rsidRDefault="00584B38" w:rsidP="00434E44">
            <w:pPr>
              <w:jc w:val="center"/>
            </w:pPr>
            <w:r>
              <w:t>Formula</w:t>
            </w:r>
          </w:p>
        </w:tc>
      </w:tr>
      <w:tr w:rsidR="00584B38" w14:paraId="30D92F4E" w14:textId="77777777" w:rsidTr="0052667A">
        <w:tc>
          <w:tcPr>
            <w:tcW w:w="5867" w:type="dxa"/>
          </w:tcPr>
          <w:p w14:paraId="5C9AD912" w14:textId="568CD685" w:rsidR="00584B38" w:rsidRPr="00584B38" w:rsidRDefault="00584B38" w:rsidP="00571B13">
            <w:pPr>
              <w:rPr>
                <w:i/>
                <w:iCs/>
              </w:rPr>
            </w:pPr>
            <w:r w:rsidRPr="00584B38">
              <w:rPr>
                <w:i/>
                <w:iCs/>
              </w:rPr>
              <w:t xml:space="preserve">Precision </w:t>
            </w:r>
            <w:r>
              <w:t>menunjukkan</w:t>
            </w:r>
            <w:r w:rsidR="00C2264E">
              <w:t xml:space="preserve"> </w:t>
            </w:r>
            <w:r w:rsidR="00827216">
              <w:t xml:space="preserve">seberapa persenkan </w:t>
            </w:r>
            <w:r w:rsidR="00C2264E">
              <w:t xml:space="preserve">dari keseluruhan </w:t>
            </w:r>
            <w:r w:rsidR="00C2264E" w:rsidRPr="00C2264E">
              <w:rPr>
                <w:i/>
                <w:iCs/>
              </w:rPr>
              <w:t>instance</w:t>
            </w:r>
            <w:r w:rsidR="00C2264E">
              <w:t xml:space="preserve"> yang diprediksi sebagai kelas positif, yang berhasil diprediksi dengan tepat</w:t>
            </w:r>
            <w:r>
              <w:t>.</w:t>
            </w:r>
          </w:p>
        </w:tc>
        <w:tc>
          <w:tcPr>
            <w:tcW w:w="2856" w:type="dxa"/>
          </w:tcPr>
          <w:p w14:paraId="3B8678E8" w14:textId="29D1AEB5" w:rsidR="00584B38" w:rsidRPr="00A4636F" w:rsidRDefault="00EF692C" w:rsidP="00EF692C">
            <w:pPr>
              <w:jc w:val="center"/>
            </w:pPr>
            <w:r w:rsidRPr="00EF692C">
              <w:rPr>
                <w:noProof/>
              </w:rPr>
              <w:drawing>
                <wp:inline distT="0" distB="0" distL="0" distR="0" wp14:anchorId="6C281C2F" wp14:editId="49C60963">
                  <wp:extent cx="772781" cy="409575"/>
                  <wp:effectExtent l="0" t="0" r="0" b="0"/>
                  <wp:docPr id="1656857809" name="Picture 1656857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57809" name=""/>
                          <pic:cNvPicPr/>
                        </pic:nvPicPr>
                        <pic:blipFill>
                          <a:blip r:embed="rId55"/>
                          <a:stretch>
                            <a:fillRect/>
                          </a:stretch>
                        </pic:blipFill>
                        <pic:spPr>
                          <a:xfrm>
                            <a:off x="0" y="0"/>
                            <a:ext cx="783904" cy="415470"/>
                          </a:xfrm>
                          <a:prstGeom prst="rect">
                            <a:avLst/>
                          </a:prstGeom>
                        </pic:spPr>
                      </pic:pic>
                    </a:graphicData>
                  </a:graphic>
                </wp:inline>
              </w:drawing>
            </w:r>
          </w:p>
        </w:tc>
      </w:tr>
      <w:tr w:rsidR="00584B38" w14:paraId="601FFFC1" w14:textId="77777777" w:rsidTr="0052667A">
        <w:tc>
          <w:tcPr>
            <w:tcW w:w="5867" w:type="dxa"/>
          </w:tcPr>
          <w:p w14:paraId="16F880B4" w14:textId="0C14BB94" w:rsidR="00584B38" w:rsidRPr="009F0CDF" w:rsidRDefault="00584B38" w:rsidP="00571B13">
            <w:r w:rsidRPr="00584B38">
              <w:rPr>
                <w:i/>
                <w:iCs/>
              </w:rPr>
              <w:t xml:space="preserve">Recall </w:t>
            </w:r>
            <w:r>
              <w:t xml:space="preserve">menunjukkan </w:t>
            </w:r>
            <w:r w:rsidR="009F0CDF">
              <w:t xml:space="preserve">dari </w:t>
            </w:r>
            <w:r w:rsidR="00827216">
              <w:t xml:space="preserve">berapa persenkan dari </w:t>
            </w:r>
            <w:r w:rsidR="009F0CDF">
              <w:t xml:space="preserve">keseluruhan </w:t>
            </w:r>
            <w:r w:rsidR="009F0CDF">
              <w:rPr>
                <w:i/>
                <w:iCs/>
              </w:rPr>
              <w:t xml:space="preserve">instance </w:t>
            </w:r>
            <w:r w:rsidR="009F0CDF">
              <w:t>yang</w:t>
            </w:r>
            <w:r w:rsidR="002E51F8">
              <w:t xml:space="preserve"> secara aktual berlabel positif</w:t>
            </w:r>
            <w:r w:rsidR="009F0CDF">
              <w:t>, yang berhasil diprediksi dengan tepat</w:t>
            </w:r>
            <w:r w:rsidR="00827216">
              <w:t>.</w:t>
            </w:r>
          </w:p>
        </w:tc>
        <w:tc>
          <w:tcPr>
            <w:tcW w:w="2856" w:type="dxa"/>
          </w:tcPr>
          <w:p w14:paraId="566E4A2A" w14:textId="219EDA07" w:rsidR="00584B38" w:rsidRDefault="00EF692C" w:rsidP="00EF692C">
            <w:pPr>
              <w:jc w:val="center"/>
            </w:pPr>
            <w:r w:rsidRPr="00EF692C">
              <w:rPr>
                <w:noProof/>
              </w:rPr>
              <w:drawing>
                <wp:inline distT="0" distB="0" distL="0" distR="0" wp14:anchorId="661F13CF" wp14:editId="3197048B">
                  <wp:extent cx="723331" cy="365246"/>
                  <wp:effectExtent l="0" t="0" r="0" b="0"/>
                  <wp:docPr id="991361191" name="Picture 991361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61191" name=""/>
                          <pic:cNvPicPr/>
                        </pic:nvPicPr>
                        <pic:blipFill>
                          <a:blip r:embed="rId56"/>
                          <a:stretch>
                            <a:fillRect/>
                          </a:stretch>
                        </pic:blipFill>
                        <pic:spPr>
                          <a:xfrm>
                            <a:off x="0" y="0"/>
                            <a:ext cx="741426" cy="374383"/>
                          </a:xfrm>
                          <a:prstGeom prst="rect">
                            <a:avLst/>
                          </a:prstGeom>
                        </pic:spPr>
                      </pic:pic>
                    </a:graphicData>
                  </a:graphic>
                </wp:inline>
              </w:drawing>
            </w:r>
          </w:p>
        </w:tc>
      </w:tr>
      <w:tr w:rsidR="00584B38" w14:paraId="7EBD3337" w14:textId="77777777" w:rsidTr="0052667A">
        <w:tc>
          <w:tcPr>
            <w:tcW w:w="5867" w:type="dxa"/>
          </w:tcPr>
          <w:p w14:paraId="46A3686D" w14:textId="4A2764D0" w:rsidR="00584B38" w:rsidRPr="00584B38" w:rsidRDefault="00584B38" w:rsidP="00571B13">
            <w:pPr>
              <w:rPr>
                <w:i/>
                <w:iCs/>
              </w:rPr>
            </w:pPr>
            <w:r w:rsidRPr="00584B38">
              <w:rPr>
                <w:i/>
                <w:iCs/>
              </w:rPr>
              <w:t xml:space="preserve">F1-measure </w:t>
            </w:r>
            <w:r>
              <w:t xml:space="preserve">merupakan harmonisasi dari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856"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7"/>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r>
        <w:lastRenderedPageBreak/>
        <w:t xml:space="preserve">Ketiga </w:t>
      </w:r>
      <w:r>
        <w:rPr>
          <w:i/>
          <w:iCs/>
        </w:rPr>
        <w:t xml:space="preserve">performance metrics </w:t>
      </w:r>
      <w:r>
        <w:t>tersebut memiliki rentang nilai 0</w:t>
      </w:r>
      <w:r w:rsidR="000D345D">
        <w:t xml:space="preserve"> sampai dengan</w:t>
      </w:r>
      <w:r>
        <w:t xml:space="preserve"> 1 dimana nilai yang lebih tinggi mengindikasikan performa model yang lebih baik.</w:t>
      </w:r>
      <w:r w:rsidR="00746B3F">
        <w:t xml:space="preserve"> Selain itu dalam evaluasi </w:t>
      </w:r>
      <w:r w:rsidR="002362E8">
        <w:t>mode</w:t>
      </w:r>
      <w:r w:rsidR="008F48FC">
        <w:t>l</w:t>
      </w:r>
      <w:r w:rsidR="00746B3F">
        <w:t xml:space="preserve"> juga dibutuhkan desain eksperimen yang baik. </w:t>
      </w:r>
      <w:r w:rsidR="005C11E8">
        <w:t>Hal ini untuk memastikan dilakukanya proses estimasi yang ketat sebagimana model yang terbentuk nantinya akan diimplementasikan</w:t>
      </w:r>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Terdapat 5 pendekatan desain eksperimen evaluasi pemodelan diantaranya adalah:</w:t>
      </w:r>
    </w:p>
    <w:p w14:paraId="2FA245F0" w14:textId="027EF08C" w:rsidR="00FD6E85" w:rsidRPr="00FD6E85" w:rsidRDefault="00FD6E85" w:rsidP="008B5459">
      <w:pPr>
        <w:pStyle w:val="ListParagraph"/>
        <w:numPr>
          <w:ilvl w:val="0"/>
          <w:numId w:val="25"/>
        </w:numPr>
        <w:ind w:left="360"/>
        <w:rPr>
          <w:i/>
          <w:iCs/>
        </w:rPr>
      </w:pPr>
      <w:r w:rsidRPr="00FD6E85">
        <w:rPr>
          <w:i/>
          <w:iCs/>
        </w:rPr>
        <w:t>Hold-out sampling</w:t>
      </w:r>
      <w:r w:rsidR="001545D4">
        <w:rPr>
          <w:i/>
          <w:iCs/>
        </w:rPr>
        <w:t xml:space="preserve"> </w:t>
      </w:r>
      <w:r w:rsidR="001545D4">
        <w:t xml:space="preserve">memecah </w:t>
      </w:r>
      <w:r w:rsidR="00DB3614">
        <w:t xml:space="preserve">dataset </w:t>
      </w:r>
      <w:r w:rsidR="001545D4">
        <w:t xml:space="preserve">secara acak ke dalam 2 bagian, </w:t>
      </w:r>
      <w:r w:rsidR="00DB3614">
        <w:t xml:space="preserve">bagian pertama </w:t>
      </w:r>
      <w:r w:rsidR="001545D4">
        <w:t xml:space="preserve">dipergunakan sebagai </w:t>
      </w:r>
      <w:r w:rsidR="003272E3">
        <w:t xml:space="preserve">data </w:t>
      </w:r>
      <w:r w:rsidR="004C36CD">
        <w:t>latih</w:t>
      </w:r>
      <w:r w:rsidR="001545D4">
        <w:t xml:space="preserve"> </w:t>
      </w:r>
      <w:r w:rsidR="00CC076F">
        <w:t>pembentukan model (</w:t>
      </w:r>
      <w:r w:rsidR="00CC076F" w:rsidRPr="00CC076F">
        <w:rPr>
          <w:i/>
          <w:iCs/>
        </w:rPr>
        <w:t>training set</w:t>
      </w:r>
      <w:r w:rsidR="00CC076F">
        <w:t xml:space="preserve">) </w:t>
      </w:r>
      <w:r w:rsidR="001545D4">
        <w:t xml:space="preserve">dan </w:t>
      </w:r>
      <w:r w:rsidR="00DB3614">
        <w:t xml:space="preserve">bagian kedua </w:t>
      </w:r>
      <w:r w:rsidR="001545D4">
        <w:t xml:space="preserve">sebagai </w:t>
      </w:r>
      <w:r w:rsidR="001825CE">
        <w:t xml:space="preserve">data </w:t>
      </w:r>
      <w:r w:rsidR="001545D4">
        <w:t>pengujian</w:t>
      </w:r>
      <w:r w:rsidR="00CC076F">
        <w:t xml:space="preserve"> (</w:t>
      </w:r>
      <w:r w:rsidR="00CC076F">
        <w:rPr>
          <w:i/>
          <w:iCs/>
        </w:rPr>
        <w:t>testing set</w:t>
      </w:r>
      <w:r w:rsidR="00CC076F">
        <w:t>)</w:t>
      </w:r>
      <w:r w:rsidR="001545D4">
        <w:t>.</w:t>
      </w:r>
      <w:r w:rsidR="00CC076F">
        <w:t xml:space="preserve"> Tidak ada rekomendasi pasti dari persentase </w:t>
      </w:r>
      <w:r w:rsidR="00CC076F">
        <w:rPr>
          <w:i/>
          <w:iCs/>
        </w:rPr>
        <w:t xml:space="preserve">training set </w:t>
      </w:r>
      <w:r w:rsidR="00CC076F">
        <w:t xml:space="preserve">dan </w:t>
      </w:r>
      <w:r w:rsidR="00CC076F">
        <w:rPr>
          <w:i/>
          <w:iCs/>
        </w:rPr>
        <w:t>testing set</w:t>
      </w:r>
      <w:r w:rsidR="006C29A6">
        <w:t xml:space="preserve">, namun konfigurasi </w:t>
      </w:r>
      <w:r w:rsidR="006C29A6">
        <w:rPr>
          <w:i/>
          <w:iCs/>
        </w:rPr>
        <w:t>training</w:t>
      </w:r>
      <w:r w:rsidR="00323788">
        <w:rPr>
          <w:i/>
          <w:iCs/>
        </w:rPr>
        <w:t xml:space="preserve"> set</w:t>
      </w:r>
      <w:r w:rsidR="006C29A6">
        <w:rPr>
          <w:i/>
          <w:iCs/>
        </w:rPr>
        <w:t>:testing</w:t>
      </w:r>
      <w:r w:rsidR="00323788">
        <w:rPr>
          <w:i/>
          <w:iCs/>
        </w:rPr>
        <w:t xml:space="preserve"> set</w:t>
      </w:r>
      <w:r w:rsidR="006C29A6">
        <w:rPr>
          <w:i/>
          <w:iCs/>
        </w:rPr>
        <w:t xml:space="preserve"> </w:t>
      </w:r>
      <w:r w:rsidR="00323788">
        <w:t xml:space="preserve">yang biasa digunakan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1276F0E9" w:rsidR="00FD6E85" w:rsidRPr="00FD6E85" w:rsidRDefault="00FD6E85" w:rsidP="008B5459">
      <w:pPr>
        <w:pStyle w:val="ListParagraph"/>
        <w:numPr>
          <w:ilvl w:val="0"/>
          <w:numId w:val="25"/>
        </w:numPr>
        <w:ind w:left="360"/>
      </w:pPr>
      <w:r>
        <w:t>K-</w:t>
      </w:r>
      <w:r w:rsidRPr="00FD6E85">
        <w:rPr>
          <w:i/>
          <w:iCs/>
        </w:rPr>
        <w:t>Fold cross validation</w:t>
      </w:r>
      <w:r w:rsidR="00FD0D11">
        <w:rPr>
          <w:i/>
          <w:iCs/>
        </w:rPr>
        <w:t xml:space="preserve"> </w:t>
      </w:r>
      <w:r w:rsidR="00577EAB">
        <w:t xml:space="preserve">memecah data ke dalam </w:t>
      </w:r>
      <w:r w:rsidR="00577EAB">
        <w:rPr>
          <w:i/>
          <w:iCs/>
        </w:rPr>
        <w:t xml:space="preserve">k </w:t>
      </w:r>
      <w:r w:rsidR="00DE74B9">
        <w:t>partisi</w:t>
      </w:r>
      <w:r w:rsidR="00577EAB">
        <w:t xml:space="preserve"> </w:t>
      </w:r>
      <w:r w:rsidR="00676907">
        <w:t>(p1, p2, p3, …, p</w:t>
      </w:r>
      <w:r w:rsidR="00676907">
        <w:rPr>
          <w:i/>
          <w:iCs/>
        </w:rPr>
        <w:t>k</w:t>
      </w:r>
      <w:r w:rsidR="00676907">
        <w:t xml:space="preserve">) </w:t>
      </w:r>
      <w:r w:rsidR="00577EAB">
        <w:t>dan eksperimen</w:t>
      </w:r>
      <w:r w:rsidR="00DE74B9">
        <w:t xml:space="preserve"> evaluasi</w:t>
      </w:r>
      <w:r w:rsidR="00577EAB">
        <w:t xml:space="preserve"> </w:t>
      </w:r>
      <w:r w:rsidR="00DE74B9">
        <w:t xml:space="preserve">sejumlah </w:t>
      </w:r>
      <w:r w:rsidR="00DE74B9">
        <w:rPr>
          <w:i/>
          <w:iCs/>
        </w:rPr>
        <w:t xml:space="preserve">k </w:t>
      </w:r>
      <w:r w:rsidR="00577EAB">
        <w:t>akan dilakukan</w:t>
      </w:r>
      <w:r w:rsidR="00D63AFB">
        <w:t xml:space="preserve"> secara terpisah</w:t>
      </w:r>
      <w:r w:rsidR="00577EAB">
        <w:t>.</w:t>
      </w:r>
      <w:r w:rsidR="005940F8">
        <w:t xml:space="preserve"> </w:t>
      </w:r>
      <w:r w:rsidR="003D3F46">
        <w:t xml:space="preserve">Setiap partisi data akan secara bergantian dijadikan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ksperimen evaluasi pertama</w:t>
      </w:r>
      <w:r w:rsidR="003D3F46">
        <w:t xml:space="preserve">, data partisi pertama (p1) akan dijadikan </w:t>
      </w:r>
      <w:r w:rsidR="003D3F46">
        <w:rPr>
          <w:i/>
          <w:iCs/>
        </w:rPr>
        <w:t xml:space="preserve">testing set </w:t>
      </w:r>
      <w:r w:rsidR="003D3F46">
        <w:t xml:space="preserve">sedangkan </w:t>
      </w:r>
      <w:r w:rsidR="00B14AC2">
        <w:t xml:space="preserve">partisi lainnya </w:t>
      </w:r>
      <w:r w:rsidR="003D3F46">
        <w:t xml:space="preserve">dijadikan </w:t>
      </w:r>
      <w:r w:rsidR="001C2EF3">
        <w:t xml:space="preserve">sebagai </w:t>
      </w:r>
      <w:r w:rsidR="003D3F46">
        <w:rPr>
          <w:i/>
          <w:iCs/>
        </w:rPr>
        <w:t xml:space="preserve">training set. </w:t>
      </w:r>
      <w:r w:rsidR="003D3F46">
        <w:t xml:space="preserve">Dilanjutkan dengan eksperimen evaluasi kedua, dimana data partisi kedua (p2) dijadikan </w:t>
      </w:r>
      <w:r w:rsidR="003D3F46">
        <w:rPr>
          <w:i/>
          <w:iCs/>
        </w:rPr>
        <w:t xml:space="preserve">testing </w:t>
      </w:r>
      <w:r w:rsidR="00FF4994">
        <w:rPr>
          <w:i/>
          <w:iCs/>
        </w:rPr>
        <w:t xml:space="preserve">set </w:t>
      </w:r>
      <w:r w:rsidR="00FF4994">
        <w:t xml:space="preserve">sedangkan data partisi pertama dan </w:t>
      </w:r>
      <w:r w:rsidR="000471EF">
        <w:t xml:space="preserve">partisi lainnya </w:t>
      </w:r>
      <w:r w:rsidR="00FF4994">
        <w:t>di</w:t>
      </w:r>
      <w:r w:rsidR="00FE0804">
        <w:t>j</w:t>
      </w:r>
      <w:r w:rsidR="00FF4994">
        <w:t xml:space="preserve">adikan </w:t>
      </w:r>
      <w:r w:rsidR="00ED2DA0">
        <w:t xml:space="preserve">sebagai </w:t>
      </w:r>
      <w:r w:rsidR="00FF4994">
        <w:rPr>
          <w:i/>
          <w:iCs/>
        </w:rPr>
        <w:t>training set.</w:t>
      </w:r>
      <w:r w:rsidR="00FE0804">
        <w:rPr>
          <w:i/>
          <w:iCs/>
        </w:rPr>
        <w:t xml:space="preserve"> </w:t>
      </w:r>
      <w:r w:rsidR="00FE0804">
        <w:t xml:space="preserve">Eksperimen evaluasi dilanjutkan sampai </w:t>
      </w:r>
      <w:r w:rsidR="000838A8">
        <w:t>eksperimen</w:t>
      </w:r>
      <w:r w:rsidR="00FE0804">
        <w:t xml:space="preserve"> ke-</w:t>
      </w:r>
      <w:r w:rsidR="00FE0804">
        <w:rPr>
          <w:i/>
          <w:iCs/>
        </w:rPr>
        <w:t>k</w:t>
      </w:r>
      <w:r w:rsidR="000838A8">
        <w:t xml:space="preserve"> telah selesai dilakukan</w:t>
      </w:r>
      <w:r w:rsidR="00FE0804">
        <w:rPr>
          <w:i/>
          <w:iCs/>
        </w:rPr>
        <w:t xml:space="preserve">. </w:t>
      </w:r>
      <w:r w:rsidR="000B6199">
        <w:t>Sebagai hasil akhir, s</w:t>
      </w:r>
      <w:r w:rsidR="00C830BA">
        <w:t xml:space="preserve">etiap </w:t>
      </w:r>
      <w:r w:rsidR="00C830BA" w:rsidRPr="00C830BA">
        <w:rPr>
          <w:i/>
          <w:iCs/>
        </w:rPr>
        <w:t>performance metrics</w:t>
      </w:r>
      <w:r w:rsidR="00C830BA">
        <w:t xml:space="preserve"> yang dihasilkan dari masing-masing </w:t>
      </w:r>
      <w:r w:rsidR="002B36F9">
        <w:t xml:space="preserve">eksperimen </w:t>
      </w:r>
      <w:r w:rsidR="00C830BA">
        <w:t>evaluasi akan dihitung nilai rata-ratanya.</w:t>
      </w:r>
      <w:r w:rsidR="004661CE">
        <w:t xml:space="preserve"> Walaupun tidak ada rekomendasi terkait nilai </w:t>
      </w:r>
      <w:r w:rsidR="004661CE">
        <w:rPr>
          <w:i/>
          <w:iCs/>
        </w:rPr>
        <w:t xml:space="preserve">k </w:t>
      </w:r>
      <w:r w:rsidR="004661CE">
        <w:t>yang ideal, namun banyak penelitian menggunakan nilai 10 atau 10-</w:t>
      </w:r>
      <w:r w:rsidR="004661CE">
        <w:rPr>
          <w:i/>
          <w:iCs/>
        </w:rPr>
        <w:t>Fold cross valudation.</w:t>
      </w:r>
    </w:p>
    <w:p w14:paraId="28EAA907" w14:textId="77AFAC17" w:rsidR="00FD6E85" w:rsidRDefault="00FD6E85" w:rsidP="008B5459">
      <w:pPr>
        <w:pStyle w:val="ListParagraph"/>
        <w:numPr>
          <w:ilvl w:val="0"/>
          <w:numId w:val="25"/>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r w:rsidR="00A241F6">
        <w:t xml:space="preserve">dimana nilai </w:t>
      </w:r>
      <w:r w:rsidR="00A241F6" w:rsidRPr="00A241F6">
        <w:rPr>
          <w:i/>
          <w:iCs/>
        </w:rPr>
        <w:t>k</w:t>
      </w:r>
      <w:r w:rsidR="00A241F6">
        <w:t xml:space="preserve"> sejumlah </w:t>
      </w:r>
      <w:r w:rsidR="00A241F6">
        <w:rPr>
          <w:i/>
          <w:iCs/>
        </w:rPr>
        <w:t xml:space="preserve">instance </w:t>
      </w:r>
      <w:r w:rsidR="00A241F6">
        <w:t xml:space="preserve">pada dataset. Desain eksperimen evaluasi ini cocok digunakan ketika jumlah dataset sedikit, dimana memungkinkan </w:t>
      </w:r>
      <w:r w:rsidR="00A241F6">
        <w:rPr>
          <w:i/>
          <w:iCs/>
        </w:rPr>
        <w:t xml:space="preserve">training set </w:t>
      </w:r>
      <w:r w:rsidR="00A241F6">
        <w:t>mendapatkan porsi data yang cukup banyak</w:t>
      </w:r>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8B5459">
      <w:pPr>
        <w:pStyle w:val="ListParagraph"/>
        <w:numPr>
          <w:ilvl w:val="0"/>
          <w:numId w:val="25"/>
        </w:numPr>
        <w:ind w:left="360"/>
        <w:rPr>
          <w:i/>
          <w:iCs/>
          <w:lang w:val="it-IT"/>
        </w:rPr>
      </w:pPr>
      <w:r>
        <w:rPr>
          <w:i/>
          <w:iCs/>
        </w:rPr>
        <w:t>Bootstraping</w:t>
      </w:r>
      <w:r w:rsidR="006C4A00">
        <w:rPr>
          <w:i/>
          <w:iCs/>
        </w:rPr>
        <w:t xml:space="preserve"> </w:t>
      </w:r>
      <w:r w:rsidR="006C4A00">
        <w:t xml:space="preserve">mirip seperti </w:t>
      </w:r>
      <w:r w:rsidR="006C4A00">
        <w:rPr>
          <w:i/>
          <w:iCs/>
        </w:rPr>
        <w:t xml:space="preserve">k-fold cross validation </w:t>
      </w:r>
      <w:r w:rsidR="006C4A00">
        <w:t xml:space="preserve">namun partisi </w:t>
      </w:r>
      <w:r w:rsidR="006C4A00">
        <w:rPr>
          <w:i/>
          <w:iCs/>
        </w:rPr>
        <w:t xml:space="preserve">testing set </w:t>
      </w:r>
      <w:r w:rsidR="006C4A00">
        <w:t>dibentuk secara acak</w:t>
      </w:r>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8B5459">
      <w:pPr>
        <w:pStyle w:val="ListParagraph"/>
        <w:numPr>
          <w:ilvl w:val="0"/>
          <w:numId w:val="25"/>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r w:rsidR="0032498A">
        <w:t xml:space="preserve">namun pemilihan </w:t>
      </w:r>
      <w:r w:rsidR="0032498A">
        <w:rPr>
          <w:i/>
          <w:iCs/>
        </w:rPr>
        <w:t xml:space="preserve">testing set </w:t>
      </w:r>
      <w:r w:rsidR="0032498A">
        <w:t>tidak dilakukan secara acak</w:t>
      </w:r>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evaluasi ini </w:t>
      </w:r>
      <w:r w:rsidR="0032498A">
        <w:lastRenderedPageBreak/>
        <w:t xml:space="preserve">dapat digunakan ketika </w:t>
      </w:r>
      <w:r w:rsidR="0032498A">
        <w:rPr>
          <w:i/>
          <w:iCs/>
        </w:rPr>
        <w:t xml:space="preserve">instance </w:t>
      </w:r>
      <w:r w:rsidR="0032498A">
        <w:t>pada dataset memiliki atribut waktu</w:t>
      </w:r>
      <w:r w:rsidR="00DA3D48">
        <w:t>, yang memungkinkan untuk membangun model berdasarkan dataset (</w:t>
      </w:r>
      <w:r w:rsidR="00DA3D48">
        <w:rPr>
          <w:i/>
          <w:iCs/>
        </w:rPr>
        <w:t>training set</w:t>
      </w:r>
      <w:r w:rsidR="00DA3D48">
        <w:t xml:space="preserve">) dengan atribut periode waktu tertentu dan membentuk </w:t>
      </w:r>
      <w:r w:rsidR="00DA3D48">
        <w:rPr>
          <w:i/>
          <w:iCs/>
        </w:rPr>
        <w:t xml:space="preserve">testing set </w:t>
      </w:r>
      <w:r w:rsidR="00DA3D48">
        <w:t>dengan atribut periode waktu yang lain.</w:t>
      </w:r>
    </w:p>
    <w:p w14:paraId="611405FD" w14:textId="2F164A36" w:rsidR="00601894" w:rsidRPr="009F5ACD" w:rsidRDefault="00601894" w:rsidP="00601894">
      <w:r>
        <w:t xml:space="preserve">Penelitian ini akan menggunakan 3 </w:t>
      </w:r>
      <w:r>
        <w:rPr>
          <w:i/>
          <w:iCs/>
        </w:rPr>
        <w:t xml:space="preserve">performance metrics, </w:t>
      </w:r>
      <w:r>
        <w:t xml:space="preserve">yaitu: </w:t>
      </w:r>
      <w:r>
        <w:rPr>
          <w:i/>
          <w:iCs/>
        </w:rPr>
        <w:t xml:space="preserve">precision, recall </w:t>
      </w:r>
      <w:r>
        <w:t xml:space="preserve">dan </w:t>
      </w:r>
      <w:r>
        <w:rPr>
          <w:i/>
          <w:iCs/>
        </w:rPr>
        <w:t xml:space="preserve">f1-measure </w:t>
      </w:r>
      <w:r w:rsidR="009F5ACD">
        <w:t xml:space="preserve">dan pendekatan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r w:rsidR="00AB4125">
        <w:t>desain eksperimen evaluasi model</w:t>
      </w:r>
      <w:r w:rsidR="009713C4">
        <w:t>.</w:t>
      </w:r>
    </w:p>
    <w:p w14:paraId="73B832E9" w14:textId="05C56449" w:rsidR="000E59AD" w:rsidRPr="00C7276D" w:rsidRDefault="000E59AD" w:rsidP="000E59AD">
      <w:pPr>
        <w:pStyle w:val="Heading4"/>
      </w:pPr>
      <w:r>
        <w:t>2.5.3.4 Pemodelan Topik</w:t>
      </w:r>
    </w:p>
    <w:p w14:paraId="485435EE" w14:textId="4EF5F4BB" w:rsidR="008B5459" w:rsidRDefault="00031F09" w:rsidP="009E7105">
      <w:r>
        <w:t xml:space="preserve">Pemodelan Topik merupakan pendekatan yang digunakan untuk menemukan struktur (semantik) atau pola tersembunyi dari </w:t>
      </w:r>
      <w:r w:rsidR="001379C0">
        <w:t xml:space="preserve">korpus </w:t>
      </w:r>
      <w:r>
        <w:t>yang jumlahnya sangat besar</w:t>
      </w:r>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bidang NLP, pemodelan topik sangat banyak digunakan dengan tujuan mendeteksi topik dan penggalian pola semantik (</w:t>
      </w:r>
      <w:r w:rsidR="0059164F">
        <w:rPr>
          <w:i/>
          <w:iCs/>
        </w:rPr>
        <w:t>semantic mining</w:t>
      </w:r>
      <w:r w:rsidR="0059164F">
        <w:t xml:space="preserve">) baik </w:t>
      </w:r>
      <w:r w:rsidR="00D07B6A">
        <w:t xml:space="preserve">pada </w:t>
      </w:r>
      <w:r w:rsidR="0059164F">
        <w:t>dokumen yang terstruktur maupun yang tidak terstruktur.</w:t>
      </w:r>
      <w:r w:rsidR="001B2806">
        <w:t xml:space="preserve"> </w:t>
      </w:r>
      <w:r w:rsidR="008B5459">
        <w:t>Dalam bidang ilmu kom</w:t>
      </w:r>
      <w:r w:rsidR="001379C0">
        <w:t xml:space="preserve">puter, </w:t>
      </w:r>
      <w:r w:rsidR="00524CA5">
        <w:t>daftar topik yang dihasilkan, bukan berasal dari analisa makna ataupun konsep linguistik dari teks pada korpus</w:t>
      </w:r>
      <w:r w:rsidR="00466976">
        <w:t>,</w:t>
      </w:r>
      <w:r w:rsidR="00524CA5">
        <w:t xml:space="preserve"> </w:t>
      </w:r>
      <w:r w:rsidR="00466976">
        <w:t xml:space="preserve">melainkan berdasarkan </w:t>
      </w:r>
      <w:r w:rsidR="001379C0">
        <w:t>statistik kemunculannya dalam korpus</w:t>
      </w:r>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4EF5B3CD" w:rsidR="00D119A8" w:rsidRDefault="00D119A8" w:rsidP="009E7105">
      <w:r>
        <w:t xml:space="preserve">Salah satu teknik pemodelan topik yang banyak digunakan saat ini adalah </w:t>
      </w:r>
      <w:r>
        <w:rPr>
          <w:i/>
          <w:iCs/>
        </w:rPr>
        <w:t xml:space="preserve">Latent Dirichlet Allocation </w:t>
      </w:r>
      <w:r>
        <w:t>(LDA)</w:t>
      </w:r>
      <w:r w:rsidR="00F675CA">
        <w:t>.</w:t>
      </w:r>
      <w:r w:rsidR="002D06FB">
        <w:t xml:space="preserve"> LDA, teknik yang dikenalkan oleh Blei, NG dan Jordan pada 2003, merepresentasikan topik berdasarkan </w:t>
      </w:r>
      <w:r w:rsidR="008A110C">
        <w:t>probabilitas kemunculan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Kata dengan probabilitas kemunculan tertinggi dapat memberikan makna bagi topik yang sedang dideteksi.</w:t>
      </w:r>
      <w:r w:rsidR="00F14035">
        <w:t xml:space="preserve"> Teknik ini mengasumsikan dokumen dalam korpus merupakan distribusi probabilistik dari topik dan topik merupakan distribusi probabilistik dari kemunculan kata pada korpus.</w:t>
      </w:r>
      <w:r w:rsidR="00A070E5">
        <w:t xml:space="preserve"> Berikut algoritma </w:t>
      </w:r>
      <w:r w:rsidR="00AC144B">
        <w:t xml:space="preserve">pembentukan model dengan teknik </w:t>
      </w:r>
      <w:r w:rsidR="00A070E5">
        <w:t>LDA:</w:t>
      </w:r>
    </w:p>
    <w:p w14:paraId="4EE19BDC" w14:textId="10B58EE3" w:rsidR="00A070E5" w:rsidRDefault="00AD3315" w:rsidP="00AD3315">
      <w:pPr>
        <w:pStyle w:val="ListParagraph"/>
        <w:numPr>
          <w:ilvl w:val="0"/>
          <w:numId w:val="26"/>
        </w:numPr>
      </w:pPr>
      <w:r>
        <w:t xml:space="preserve">Berdasarkan korpus </w:t>
      </w:r>
      <w:r w:rsidRPr="00EF19BA">
        <w:rPr>
          <w:i/>
          <w:iCs/>
        </w:rPr>
        <w:t>D</w:t>
      </w:r>
      <w:r>
        <w:t xml:space="preserve"> yang berisi dokumen berjumlah </w:t>
      </w:r>
      <w:r w:rsidRPr="00EF19BA">
        <w:rPr>
          <w:i/>
          <w:iCs/>
        </w:rPr>
        <w:t>M</w:t>
      </w:r>
      <w:r>
        <w:t xml:space="preserve">, dimana di dalam satu dokumen </w:t>
      </w:r>
      <w:r w:rsidRPr="00C84352">
        <w:rPr>
          <w:i/>
          <w:iCs/>
        </w:rPr>
        <w:t>d</w:t>
      </w:r>
      <w:r>
        <w:t xml:space="preserve"> memiliki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AD3315">
      <w:pPr>
        <w:pStyle w:val="ListParagraph"/>
        <w:numPr>
          <w:ilvl w:val="0"/>
          <w:numId w:val="26"/>
        </w:numPr>
        <w:rPr>
          <w:lang w:val="it-IT"/>
        </w:rPr>
      </w:pPr>
      <w:r w:rsidRPr="00447722">
        <w:rPr>
          <w:lang w:val="it-IT"/>
        </w:rPr>
        <w:lastRenderedPageBreak/>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5C77B63D" w14:textId="39779424" w:rsidR="0056616D" w:rsidRPr="00D119A8" w:rsidRDefault="0056616D" w:rsidP="0056616D">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58"/>
                    <a:stretch>
                      <a:fillRect/>
                    </a:stretch>
                  </pic:blipFill>
                  <pic:spPr>
                    <a:xfrm>
                      <a:off x="0" y="0"/>
                      <a:ext cx="4010585" cy="600159"/>
                    </a:xfrm>
                    <a:prstGeom prst="rect">
                      <a:avLst/>
                    </a:prstGeom>
                  </pic:spPr>
                </pic:pic>
              </a:graphicData>
            </a:graphic>
          </wp:inline>
        </w:drawing>
      </w:r>
    </w:p>
    <w:p w14:paraId="7B01432A" w14:textId="2C33D458" w:rsidR="008828E1" w:rsidRPr="0037766E" w:rsidRDefault="008828E1" w:rsidP="008B5459">
      <w:pPr>
        <w:pStyle w:val="Heading2"/>
        <w:numPr>
          <w:ilvl w:val="1"/>
          <w:numId w:val="22"/>
        </w:numPr>
      </w:pPr>
      <w:bookmarkStart w:id="45" w:name="_Toc160717518"/>
      <w:r w:rsidRPr="0037766E">
        <w:t>Penelitian Terdahulu</w:t>
      </w:r>
      <w:bookmarkEnd w:id="45"/>
    </w:p>
    <w:p w14:paraId="24D1775A" w14:textId="4009A703" w:rsidR="006B2FCF" w:rsidRPr="00612741" w:rsidRDefault="00395338" w:rsidP="00BF5A9B">
      <w:r w:rsidRPr="00612741">
        <w:t xml:space="preserve">Bagian ini menjabarkan beberapa penelitian terdahulu </w:t>
      </w:r>
      <w:r w:rsidR="00B51F26">
        <w:t xml:space="preserve">terkait analisis sentimen dengan domain pembahasan </w:t>
      </w:r>
      <w:r w:rsidR="00B51F26">
        <w:rPr>
          <w:i/>
          <w:iCs/>
        </w:rPr>
        <w:t xml:space="preserve">public policy </w:t>
      </w:r>
      <w:r w:rsidR="00B51F26">
        <w:t xml:space="preserve">dan </w:t>
      </w:r>
      <w:r w:rsidR="00B51F26">
        <w:rPr>
          <w:i/>
          <w:iCs/>
        </w:rPr>
        <w:t xml:space="preserve">political science </w:t>
      </w:r>
      <w:r w:rsidRPr="00612741">
        <w:t>yang menjadi landasan bagi peneliti untuk melakukan penelitian ini.</w:t>
      </w:r>
      <w:r w:rsidR="007B6803">
        <w:t xml:space="preserve"> </w:t>
      </w:r>
      <w:r w:rsidRPr="00612741">
        <w:t>Berikut adalah daftarnya:</w:t>
      </w:r>
    </w:p>
    <w:p w14:paraId="2DE02F46" w14:textId="0B0ACFD0" w:rsidR="008828E1" w:rsidRPr="005754A2" w:rsidRDefault="008828E1" w:rsidP="005754A2">
      <w:pPr>
        <w:pStyle w:val="Heading3"/>
      </w:pPr>
      <w:bookmarkStart w:id="46" w:name="_Toc160717519"/>
      <w:r w:rsidRPr="005754A2">
        <w:t>Analisis Sentimen dan Pemodelan Topik Studi Kasus Komisi Pemberantasan Korupsi</w:t>
      </w:r>
      <w:bookmarkEnd w:id="46"/>
    </w:p>
    <w:p w14:paraId="12014629" w14:textId="0340130B" w:rsidR="008828E1" w:rsidRDefault="008828E1" w:rsidP="00896832">
      <w:r>
        <w:t xml:space="preserve">Penelitian yang dilakukan oleh </w:t>
      </w:r>
      <w:r w:rsidR="005C14C7">
        <w:t>Dian Isnaeni (2022)</w:t>
      </w:r>
      <w:r>
        <w:t xml:space="preserve"> ini bertujuan untuk memberikan masukan kepada Komisi Pemberantasan Korupsi (KPK) terkait penerapaan Laporan Harta Kekayaan Penyelengara Negara (LHKPN)</w:t>
      </w:r>
      <w:r w:rsidR="004A5621">
        <w:t>. Masukan yang diberikan bertujuan agar pemberantasan korupsi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r>
        <w:t>Berikut adalah ringkasan dari penelitian tersebut:</w:t>
      </w:r>
    </w:p>
    <w:p w14:paraId="22D9391C" w14:textId="17AD78E2" w:rsidR="008828E1" w:rsidRPr="008C556B" w:rsidRDefault="004A5621" w:rsidP="008B5459">
      <w:pPr>
        <w:pStyle w:val="ListParagraph"/>
        <w:numPr>
          <w:ilvl w:val="0"/>
          <w:numId w:val="19"/>
        </w:numPr>
        <w:ind w:left="360"/>
        <w:rPr>
          <w:i/>
          <w:iCs/>
        </w:rPr>
      </w:pPr>
      <w:r w:rsidRPr="008C556B">
        <w:rPr>
          <w:i/>
          <w:iCs/>
        </w:rPr>
        <w:t>Dataset</w:t>
      </w:r>
    </w:p>
    <w:p w14:paraId="76030D99" w14:textId="20954471" w:rsidR="006A315C" w:rsidRPr="00702A8D" w:rsidRDefault="006A315C" w:rsidP="00D901AF">
      <w:pPr>
        <w:pStyle w:val="ListParagraph"/>
        <w:ind w:left="360"/>
      </w:pPr>
      <w:r>
        <w:t>Pengum</w:t>
      </w:r>
      <w:r w:rsidR="00FA0992">
        <w:t>p</w:t>
      </w:r>
      <w:r>
        <w:t xml:space="preserve">ulan data dilakukan periode 1 Agustus – 5 November 2021 pada media sosial Twitter, dengan menggunakan kata kunci “harta kekayaan pejabat” dan “LHKPN”. Pengumpulan data dilakukan dengan pendekatan </w:t>
      </w:r>
      <w:r>
        <w:rPr>
          <w:i/>
          <w:iCs/>
        </w:rPr>
        <w:t xml:space="preserve">web scrapping </w:t>
      </w:r>
      <w:r w:rsidR="00FA0992">
        <w:t>dalam</w:t>
      </w:r>
      <w:r>
        <w:t xml:space="preserve"> bahasa pemrograman </w:t>
      </w:r>
      <w:r>
        <w:rPr>
          <w:i/>
          <w:iCs/>
        </w:rPr>
        <w:t>python</w:t>
      </w:r>
      <w:r>
        <w:t>.</w:t>
      </w:r>
      <w:r w:rsidR="00702A8D">
        <w:t xml:space="preserve"> Sebanyak 894 </w:t>
      </w:r>
      <w:r w:rsidR="00702A8D">
        <w:rPr>
          <w:i/>
          <w:iCs/>
        </w:rPr>
        <w:t xml:space="preserve">tweet </w:t>
      </w:r>
      <w:r w:rsidR="00702A8D">
        <w:t>diperoleh pada tahapan pengumpulan data</w:t>
      </w:r>
      <w:r w:rsidR="007B5AE1">
        <w:t xml:space="preserve"> ini</w:t>
      </w:r>
      <w:r w:rsidR="00702A8D">
        <w:t>.</w:t>
      </w:r>
    </w:p>
    <w:p w14:paraId="1002FF8B" w14:textId="733317C1" w:rsidR="008828E1" w:rsidRDefault="004A5621" w:rsidP="008B5459">
      <w:pPr>
        <w:pStyle w:val="ListParagraph"/>
        <w:numPr>
          <w:ilvl w:val="0"/>
          <w:numId w:val="19"/>
        </w:numPr>
        <w:ind w:left="360"/>
      </w:pPr>
      <w:r>
        <w:t>Anotasi</w:t>
      </w:r>
    </w:p>
    <w:p w14:paraId="504E4E5D" w14:textId="75250572" w:rsidR="00BB6E92" w:rsidRPr="00661C80" w:rsidRDefault="00BB6E92" w:rsidP="00D901AF">
      <w:pPr>
        <w:pStyle w:val="ListParagraph"/>
        <w:ind w:left="360"/>
      </w:pPr>
      <w:r>
        <w:t xml:space="preserve">Proses ini dilakukan dengan melibatkan 3 orang </w:t>
      </w:r>
      <w:r>
        <w:rPr>
          <w:i/>
          <w:iCs/>
        </w:rPr>
        <w:t>annotator</w:t>
      </w:r>
      <w:r>
        <w:t xml:space="preserve">. </w:t>
      </w:r>
      <w:r w:rsidR="00661C80" w:rsidRPr="00661C80">
        <w:rPr>
          <w:i/>
          <w:iCs/>
        </w:rPr>
        <w:t>Tweet</w:t>
      </w:r>
      <w:r w:rsidR="00661C80">
        <w:rPr>
          <w:i/>
          <w:iCs/>
        </w:rPr>
        <w:t xml:space="preserve"> </w:t>
      </w:r>
      <w:r w:rsidR="00661C80">
        <w:t xml:space="preserve">dilabelkan ke dalam 3 kategori yaitu positif, negatif dan netral. Dalam menentukan label dilakukan </w:t>
      </w:r>
      <w:r w:rsidR="00661C80">
        <w:rPr>
          <w:i/>
          <w:iCs/>
        </w:rPr>
        <w:t xml:space="preserve">scoring </w:t>
      </w:r>
      <w:r w:rsidR="00661C80">
        <w:t xml:space="preserve">menggunakan koefisien </w:t>
      </w:r>
      <w:r w:rsidR="00661C80" w:rsidRPr="00661C80">
        <w:rPr>
          <w:i/>
          <w:iCs/>
        </w:rPr>
        <w:t>Kappa</w:t>
      </w:r>
      <w:r w:rsidR="00661C80">
        <w:t>.</w:t>
      </w:r>
    </w:p>
    <w:p w14:paraId="66BCED45" w14:textId="4226136F" w:rsidR="008828E1" w:rsidRDefault="004A5621" w:rsidP="008B5459">
      <w:pPr>
        <w:pStyle w:val="ListParagraph"/>
        <w:numPr>
          <w:ilvl w:val="0"/>
          <w:numId w:val="19"/>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lastRenderedPageBreak/>
        <w:t xml:space="preserve">Penelitian ini menggunakan </w:t>
      </w:r>
      <w:r w:rsidR="006E2652">
        <w:t xml:space="preserve">beberapa teknik teks </w:t>
      </w:r>
      <w:r w:rsidR="006E2652">
        <w:rPr>
          <w:i/>
          <w:iCs/>
        </w:rPr>
        <w:t xml:space="preserve">preprocessing, </w:t>
      </w:r>
      <w:r w:rsidR="006E2652">
        <w:t xml:space="preserve">yaitu: </w:t>
      </w:r>
      <w:r w:rsidR="0023451E">
        <w:t xml:space="preserve">(1) </w:t>
      </w:r>
      <w:r w:rsidR="0023451E" w:rsidRPr="0023451E">
        <w:rPr>
          <w:i/>
          <w:iCs/>
        </w:rPr>
        <w:t>case folding</w:t>
      </w:r>
      <w:r w:rsidR="0023451E" w:rsidRPr="0023451E">
        <w:t xml:space="preserve">, </w:t>
      </w:r>
      <w:r w:rsidR="0023451E">
        <w:t xml:space="preserve">(2) </w:t>
      </w:r>
      <w:r w:rsidR="00ED44B4">
        <w:t>m</w:t>
      </w:r>
      <w:r w:rsidR="0023451E">
        <w:t xml:space="preserve">enghapus </w:t>
      </w:r>
      <w:r w:rsidR="0023451E" w:rsidRPr="0023451E">
        <w:rPr>
          <w:i/>
          <w:iCs/>
        </w:rPr>
        <w:t>URL</w:t>
      </w:r>
      <w:r w:rsidR="0023451E" w:rsidRPr="0023451E">
        <w:t xml:space="preserve">, </w:t>
      </w:r>
      <w:r w:rsidR="0023451E" w:rsidRPr="00D23A2B">
        <w:rPr>
          <w:i/>
          <w:iCs/>
        </w:rPr>
        <w:t>number</w:t>
      </w:r>
      <w:r w:rsidR="0023451E" w:rsidRPr="0023451E">
        <w:t xml:space="preserve">, </w:t>
      </w:r>
      <w:r w:rsidR="0023451E" w:rsidRPr="00D23A2B">
        <w:rPr>
          <w:i/>
          <w:iCs/>
        </w:rPr>
        <w:t>puncuation</w:t>
      </w:r>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r w:rsidR="0023451E" w:rsidRPr="0023451E">
        <w:rPr>
          <w:i/>
          <w:iCs/>
        </w:rPr>
        <w:t>stopwords removal</w:t>
      </w:r>
      <w:r w:rsidR="0023451E" w:rsidRPr="0023451E">
        <w:t xml:space="preserve">. </w:t>
      </w:r>
      <w:r w:rsidR="00985394">
        <w:t xml:space="preserve">Selanjutnya dilakukan </w:t>
      </w:r>
      <w:r w:rsidR="0023451E" w:rsidRPr="0023451E">
        <w:t>representasi</w:t>
      </w:r>
      <w:r w:rsidR="00985394">
        <w:t xml:space="preserve"> teks</w:t>
      </w:r>
      <w:r w:rsidR="0023451E" w:rsidRPr="0023451E">
        <w:t xml:space="preserve"> </w:t>
      </w:r>
      <w:r w:rsidR="005723DF">
        <w:t>dengan pendekatan</w:t>
      </w:r>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r w:rsidR="0023451E" w:rsidRPr="000A0C0D">
        <w:rPr>
          <w:i/>
          <w:iCs/>
        </w:rPr>
        <w:t>CountVectorizer</w:t>
      </w:r>
      <w:r w:rsidR="0023451E" w:rsidRPr="0023451E">
        <w:t>.</w:t>
      </w:r>
    </w:p>
    <w:p w14:paraId="11C1338B" w14:textId="4F8460A2" w:rsidR="008828E1" w:rsidRDefault="004A5621" w:rsidP="008B5459">
      <w:pPr>
        <w:pStyle w:val="ListParagraph"/>
        <w:numPr>
          <w:ilvl w:val="0"/>
          <w:numId w:val="19"/>
        </w:numPr>
        <w:ind w:left="360"/>
      </w:pPr>
      <w:r>
        <w:t>Metode Klasifikasi</w:t>
      </w:r>
    </w:p>
    <w:p w14:paraId="58F1D676" w14:textId="6D2A8E44" w:rsidR="0082001D" w:rsidRPr="0082001D" w:rsidRDefault="0082001D" w:rsidP="00D901AF">
      <w:pPr>
        <w:pStyle w:val="ListParagraph"/>
        <w:ind w:left="360"/>
      </w:pPr>
      <w:r>
        <w:t xml:space="preserve">Penelitian ini menggunakan teknik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r>
        <w:t>Evaluasi</w:t>
      </w:r>
    </w:p>
    <w:p w14:paraId="68F7D5E8" w14:textId="042EAC3F" w:rsidR="008A54CE" w:rsidRPr="00AF424A" w:rsidRDefault="00AF424A" w:rsidP="00D901AF">
      <w:pPr>
        <w:pStyle w:val="ListParagraph"/>
        <w:ind w:left="360"/>
        <w:rPr>
          <w:i/>
          <w:iCs/>
        </w:rPr>
      </w:pPr>
      <w:r>
        <w:t xml:space="preserve">Dalam proses evaluasi penelitian ini memanfaatkan teknik </w:t>
      </w:r>
      <w:r>
        <w:rPr>
          <w:i/>
          <w:iCs/>
        </w:rPr>
        <w:t xml:space="preserve">confusion matrix </w:t>
      </w:r>
      <w:r>
        <w:t xml:space="preserve">dan 4 metrik pengukuran yaitu: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representasi teks unigram </w:t>
      </w:r>
      <w:r>
        <w:rPr>
          <w:i/>
          <w:iCs/>
        </w:rPr>
        <w:t xml:space="preserve">CountVectorizer </w:t>
      </w:r>
      <w:r>
        <w:t xml:space="preserve">menjadi metode klasifikasi terbaik dengan nilai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Sedangkan untuk pemodelan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47"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47"/>
    </w:p>
    <w:p w14:paraId="0EFBE612" w14:textId="69C72C7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e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8B5459">
      <w:pPr>
        <w:pStyle w:val="ListParagraph"/>
        <w:numPr>
          <w:ilvl w:val="1"/>
          <w:numId w:val="21"/>
        </w:numPr>
        <w:ind w:left="360"/>
        <w:rPr>
          <w:i/>
          <w:iCs/>
        </w:rPr>
      </w:pPr>
      <w:r w:rsidRPr="00304519">
        <w:rPr>
          <w:i/>
          <w:iCs/>
        </w:rPr>
        <w:t>Dataset</w:t>
      </w:r>
    </w:p>
    <w:p w14:paraId="16FA1D8A" w14:textId="59C08144" w:rsidR="003A1FD6" w:rsidRDefault="00FC12E3" w:rsidP="0003209F">
      <w:pPr>
        <w:pStyle w:val="ListParagraph"/>
        <w:ind w:left="360"/>
      </w:pPr>
      <w:r>
        <w:lastRenderedPageBreak/>
        <w:t xml:space="preserve">Penelitian ini berhasil mengumpulkan 6589 </w:t>
      </w:r>
      <w:r>
        <w:rPr>
          <w:i/>
          <w:iCs/>
        </w:rPr>
        <w:t xml:space="preserve">tweet </w:t>
      </w:r>
      <w:r w:rsidR="00CB6C68">
        <w:t xml:space="preserve">dalam rentang waktu 2 bulan </w:t>
      </w:r>
      <w:r>
        <w:t xml:space="preserve">pada </w:t>
      </w:r>
      <w:r>
        <w:rPr>
          <w:i/>
          <w:iCs/>
        </w:rPr>
        <w:t xml:space="preserve">platform </w:t>
      </w:r>
      <w:r>
        <w:t xml:space="preserve">media sosial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tweepy </w:t>
      </w:r>
      <w:r>
        <w:t>menjadi pendekatan yang dipilih untuk proses ini</w:t>
      </w:r>
      <w:r w:rsidR="003A1FD6">
        <w:t>.</w:t>
      </w:r>
    </w:p>
    <w:p w14:paraId="7132E797" w14:textId="38BD2284" w:rsidR="003A1FD6" w:rsidRDefault="003A1FD6" w:rsidP="008B5459">
      <w:pPr>
        <w:pStyle w:val="ListParagraph"/>
        <w:numPr>
          <w:ilvl w:val="1"/>
          <w:numId w:val="21"/>
        </w:numPr>
        <w:ind w:left="360"/>
      </w:pPr>
      <w:r>
        <w:t>Anotasi</w:t>
      </w:r>
    </w:p>
    <w:p w14:paraId="1E83CDC6" w14:textId="6B9DCB19" w:rsidR="00BA25E1" w:rsidRPr="00B55F63" w:rsidRDefault="00D4656D" w:rsidP="0003209F">
      <w:pPr>
        <w:pStyle w:val="ListParagraph"/>
        <w:ind w:left="360"/>
        <w:rPr>
          <w:lang w:val="it-IT"/>
        </w:rPr>
      </w:pPr>
      <w:r>
        <w:t>Penelitian ini melibatkan 3 orang annotator, yang bertugas untuk mengkategorikan dataset ke</w:t>
      </w:r>
      <w:r w:rsidR="00E3416B">
        <w:t xml:space="preserve"> </w:t>
      </w:r>
      <w:r>
        <w:t>dalam 4 label, yaitu: positif, negati</w:t>
      </w:r>
      <w:r w:rsidR="009C56EB">
        <w:t>f</w:t>
      </w:r>
      <w:r>
        <w:t>, netral, dan tidak relevan.</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345C0041" w:rsidR="003A1FD6" w:rsidRDefault="003A1FD6" w:rsidP="008B5459">
      <w:pPr>
        <w:pStyle w:val="ListParagraph"/>
        <w:numPr>
          <w:ilvl w:val="1"/>
          <w:numId w:val="21"/>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teknik pra-pemprosesan teks seperti </w:t>
      </w:r>
      <w:r>
        <w:rPr>
          <w:i/>
          <w:iCs/>
        </w:rPr>
        <w:t>tokenizing</w:t>
      </w:r>
      <w:r>
        <w:t xml:space="preserve">, </w:t>
      </w:r>
      <w:r>
        <w:rPr>
          <w:i/>
          <w:iCs/>
        </w:rPr>
        <w:t xml:space="preserve">stop word removal, </w:t>
      </w:r>
      <w:r>
        <w:t>identifikasi jenis kata (</w:t>
      </w:r>
      <w:r>
        <w:rPr>
          <w:i/>
          <w:iCs/>
        </w:rPr>
        <w:t>POS Tagging</w:t>
      </w:r>
      <w:r>
        <w:t xml:space="preserve">). Penelitian ini menggunakan representasi teks </w:t>
      </w:r>
      <w:r>
        <w:rPr>
          <w:i/>
          <w:iCs/>
        </w:rPr>
        <w:t xml:space="preserve">Bag </w:t>
      </w:r>
      <w:r w:rsidR="00961C7C">
        <w:rPr>
          <w:i/>
          <w:iCs/>
        </w:rPr>
        <w:t>o</w:t>
      </w:r>
      <w:r>
        <w:rPr>
          <w:i/>
          <w:iCs/>
        </w:rPr>
        <w:t xml:space="preserve">f Word, </w:t>
      </w:r>
      <w:r>
        <w:t xml:space="preserve">namun tidak dijelaskan secara terperinci pendekatan yang diambil seperti TF-IDF, </w:t>
      </w:r>
      <w:r>
        <w:rPr>
          <w:i/>
          <w:iCs/>
        </w:rPr>
        <w:t xml:space="preserve">CountVectorizer </w:t>
      </w:r>
      <w:r>
        <w:t>atau lainnya</w:t>
      </w:r>
      <w:r>
        <w:rPr>
          <w:i/>
          <w:iCs/>
        </w:rPr>
        <w:t>.</w:t>
      </w:r>
      <w:r>
        <w:t xml:space="preserve"> </w:t>
      </w:r>
    </w:p>
    <w:p w14:paraId="18489487" w14:textId="11D6BF38" w:rsidR="003A1FD6" w:rsidRDefault="003A1FD6" w:rsidP="008B5459">
      <w:pPr>
        <w:pStyle w:val="ListParagraph"/>
        <w:numPr>
          <w:ilvl w:val="1"/>
          <w:numId w:val="21"/>
        </w:numPr>
        <w:ind w:left="360"/>
      </w:pPr>
      <w:r>
        <w:t>Metode Klasifikasi</w:t>
      </w:r>
    </w:p>
    <w:p w14:paraId="5B56BCEB" w14:textId="28FE76BF" w:rsidR="00681C9B" w:rsidRPr="00681C9B" w:rsidRDefault="00681C9B" w:rsidP="0003209F">
      <w:pPr>
        <w:pStyle w:val="ListParagraph"/>
        <w:ind w:left="360"/>
      </w:pPr>
      <w:r>
        <w:t xml:space="preserve">Penelitian ini mengkomparasikan 3 metode klasifikasi yaitu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r>
        <w:t>Evaluasi</w:t>
      </w:r>
    </w:p>
    <w:p w14:paraId="332B559D" w14:textId="109B992E" w:rsidR="00681C9B" w:rsidRPr="00394665" w:rsidRDefault="00394665" w:rsidP="0003209F">
      <w:pPr>
        <w:pStyle w:val="ListParagraph"/>
        <w:ind w:left="360"/>
      </w:pPr>
      <w:r>
        <w:t xml:space="preserve">Penelitian ini memanfaatkan </w:t>
      </w:r>
      <w:r>
        <w:rPr>
          <w:i/>
          <w:iCs/>
        </w:rPr>
        <w:t xml:space="preserve">confusion matrix </w:t>
      </w:r>
      <w:r>
        <w:t xml:space="preserve">dengan metrik </w:t>
      </w:r>
      <w:r>
        <w:rPr>
          <w:i/>
          <w:iCs/>
        </w:rPr>
        <w:t xml:space="preserve">accuracy, precision, recall </w:t>
      </w:r>
      <w:r>
        <w:t xml:space="preserve">untuk mengevaluasi kinerja model. Sedangkan teknik distribusi pengujian yang dilakukan adalah dengan menggunakan pendekatan </w:t>
      </w:r>
      <w:r w:rsidR="00E3416B" w:rsidRPr="00E3416B">
        <w:rPr>
          <w:i/>
          <w:iCs/>
        </w:rPr>
        <w:t>K-Fold Cross Validation</w:t>
      </w:r>
      <w:r w:rsidR="00E3416B">
        <w:t xml:space="preserve"> dengan nilai k=5.</w:t>
      </w:r>
    </w:p>
    <w:p w14:paraId="59593988" w14:textId="07E49B0D" w:rsidR="003A1FD6" w:rsidRDefault="003A1FD6" w:rsidP="008B5459">
      <w:pPr>
        <w:pStyle w:val="ListParagraph"/>
        <w:numPr>
          <w:ilvl w:val="1"/>
          <w:numId w:val="21"/>
        </w:numPr>
        <w:ind w:left="360"/>
      </w:pPr>
      <w:r>
        <w:t>Hasil</w:t>
      </w:r>
    </w:p>
    <w:p w14:paraId="6FFFADFA" w14:textId="62B5EF5E" w:rsidR="005B2FC5" w:rsidRPr="005B2FC5" w:rsidRDefault="005B2FC5" w:rsidP="0003209F">
      <w:pPr>
        <w:pStyle w:val="ListParagraph"/>
        <w:ind w:left="360"/>
      </w:pPr>
      <w:r>
        <w:t xml:space="preserve">Penelitian ini menunjukkan bahwa </w:t>
      </w:r>
      <w:r>
        <w:rPr>
          <w:i/>
          <w:iCs/>
        </w:rPr>
        <w:t xml:space="preserve">Random Forest </w:t>
      </w:r>
      <w:r>
        <w:t xml:space="preserve">sebagai metode klasifikasi terbaik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Penelitian ini juga memaparkan</w:t>
      </w:r>
      <w:r w:rsidR="0026079A">
        <w:t xml:space="preserve"> bahwa sentimen positif mendominasi dengan 1710 </w:t>
      </w:r>
      <w:r w:rsidR="0026079A">
        <w:rPr>
          <w:i/>
          <w:iCs/>
        </w:rPr>
        <w:t xml:space="preserve">tweet </w:t>
      </w:r>
      <w:r w:rsidR="0026079A">
        <w:t xml:space="preserve">dibandingkan dengan sentimen negatef sebanyak 1553 </w:t>
      </w:r>
      <w:r w:rsidR="0026079A">
        <w:rPr>
          <w:i/>
          <w:iCs/>
        </w:rPr>
        <w:t>tweet.</w:t>
      </w:r>
      <w:r>
        <w:t xml:space="preserve"> </w:t>
      </w:r>
      <w:r w:rsidR="0026079A">
        <w:t xml:space="preserve">Selain itu penelitian ini juga memaparkan </w:t>
      </w:r>
      <w:r>
        <w:t>fitur yang dominan muncul</w:t>
      </w:r>
      <w:r w:rsidR="0026079A">
        <w:t xml:space="preserve">, fitur tersebut </w:t>
      </w:r>
      <w:r>
        <w:t xml:space="preserve">dapat dimanfaatkan </w:t>
      </w:r>
      <w:r w:rsidR="003702D9">
        <w:t xml:space="preserve">sebagai indikator topik atau </w:t>
      </w:r>
      <w:r>
        <w:rPr>
          <w:i/>
          <w:iCs/>
        </w:rPr>
        <w:t xml:space="preserve">concern </w:t>
      </w:r>
      <w:r>
        <w:t>dari opini yang disampaikan.</w:t>
      </w:r>
    </w:p>
    <w:p w14:paraId="71962532" w14:textId="065029F2" w:rsidR="00E73547" w:rsidRDefault="00E73547" w:rsidP="006A5CCC">
      <w:pPr>
        <w:pStyle w:val="Heading3"/>
      </w:pPr>
      <w:bookmarkStart w:id="48" w:name="_Toc160717521"/>
      <w:r>
        <w:t xml:space="preserve">Analisis Sentimen </w:t>
      </w:r>
      <w:r w:rsidR="00F564A0">
        <w:t>T</w:t>
      </w:r>
      <w:r>
        <w:t xml:space="preserve">erhadap </w:t>
      </w:r>
      <w:r w:rsidR="00F564A0">
        <w:t>K</w:t>
      </w:r>
      <w:r>
        <w:t xml:space="preserve">embalinya Pembelajaran </w:t>
      </w:r>
      <w:r w:rsidR="00F564A0">
        <w:t>d</w:t>
      </w:r>
      <w:r>
        <w:t xml:space="preserve">engan Sistem Tatap Muka </w:t>
      </w:r>
      <w:r w:rsidR="00F564A0">
        <w:t>m</w:t>
      </w:r>
      <w:r>
        <w:t>elalui Media Sosial Twitter.</w:t>
      </w:r>
      <w:bookmarkEnd w:id="48"/>
    </w:p>
    <w:p w14:paraId="3B95D9AA" w14:textId="590F300F" w:rsidR="005A72F8" w:rsidRDefault="00E73547" w:rsidP="00BF5A9B">
      <w:r>
        <w:t xml:space="preserve">Penelitian yang dilakukan oleh </w:t>
      </w:r>
      <w:r w:rsidR="00874877">
        <w:t>Ghanim Kanugrahan (2021)</w:t>
      </w:r>
      <w:r>
        <w:t xml:space="preserve"> ini bertujuan </w:t>
      </w:r>
      <w:r w:rsidR="00120C93">
        <w:t xml:space="preserve">untuk membantu pemerintah dalam menampung aspirasi masyarakat yang mereka utarakan </w:t>
      </w:r>
      <w:r w:rsidR="00120C93">
        <w:lastRenderedPageBreak/>
        <w:t xml:space="preserve">melalui media sosial Twitter terkait dengan kembalinya sistem </w:t>
      </w:r>
      <w:r w:rsidR="00EE706F">
        <w:t>pendidikan</w:t>
      </w:r>
      <w:r w:rsidR="00120C93">
        <w:t xml:space="preserve"> tatap muka</w:t>
      </w:r>
      <w:r w:rsidR="005A72F8">
        <w:t xml:space="preserve"> dengan menggunakan pendekatan analisis sentimen</w:t>
      </w:r>
      <w:r w:rsidR="0071291E">
        <w:t>.</w:t>
      </w:r>
      <w:r w:rsidR="005A72F8">
        <w:t xml:space="preserve"> Berikut rangkuman dari penelitian ini:</w:t>
      </w:r>
    </w:p>
    <w:p w14:paraId="2D2C6A71" w14:textId="7BEDB185" w:rsidR="00CC6C32" w:rsidRDefault="00CC6C32" w:rsidP="008B5459">
      <w:pPr>
        <w:pStyle w:val="ListParagraph"/>
        <w:numPr>
          <w:ilvl w:val="2"/>
          <w:numId w:val="21"/>
        </w:numPr>
        <w:ind w:left="270"/>
      </w:pPr>
      <w:r>
        <w:t>Dataset</w:t>
      </w:r>
    </w:p>
    <w:p w14:paraId="3E27E7CA" w14:textId="7EDD9B58" w:rsidR="00CC6C32" w:rsidRPr="00FC5F96" w:rsidRDefault="00FC5F96" w:rsidP="00EE6593">
      <w:pPr>
        <w:pStyle w:val="ListParagraph"/>
        <w:ind w:left="270"/>
      </w:pPr>
      <w:r>
        <w:t>Dalam proses pengumpulan data, p</w:t>
      </w:r>
      <w:r w:rsidR="00F46D91">
        <w:t xml:space="preserve">enelitian ini memanfaatkan bahasa pemrograman </w:t>
      </w:r>
      <w:r w:rsidR="00F46D91">
        <w:rPr>
          <w:i/>
          <w:iCs/>
        </w:rPr>
        <w:t xml:space="preserve">python </w:t>
      </w:r>
      <w:r w:rsidR="00F46D91">
        <w:t xml:space="preserve">dengan </w:t>
      </w:r>
      <w:r w:rsidR="00F46D91">
        <w:rPr>
          <w:i/>
          <w:iCs/>
        </w:rPr>
        <w:t xml:space="preserve">library </w:t>
      </w:r>
      <w:r w:rsidR="00F46D91" w:rsidRPr="00F46D91">
        <w:rPr>
          <w:i/>
          <w:iCs/>
        </w:rPr>
        <w:t>tweepy</w:t>
      </w:r>
      <w:r w:rsidR="00F46D91">
        <w:rPr>
          <w:i/>
          <w:iCs/>
        </w:rPr>
        <w:t xml:space="preserve"> </w:t>
      </w:r>
      <w:r>
        <w:t>dalam</w:t>
      </w:r>
      <w:r w:rsidR="00F46D91">
        <w:t xml:space="preserve"> melakukan </w:t>
      </w:r>
      <w:r w:rsidR="00F46D91">
        <w:rPr>
          <w:i/>
          <w:iCs/>
        </w:rPr>
        <w:t xml:space="preserve">web crawling </w:t>
      </w:r>
      <w:r w:rsidR="00F46D91">
        <w:t>Twitter API</w:t>
      </w:r>
      <w:r w:rsidR="00F46D91">
        <w:rPr>
          <w:i/>
          <w:iCs/>
        </w:rPr>
        <w:t>.</w:t>
      </w:r>
      <w:r>
        <w:rPr>
          <w:i/>
          <w:iCs/>
        </w:rPr>
        <w:t xml:space="preserve"> </w:t>
      </w:r>
      <w:r>
        <w:t>Dengan menggunakan kata kunci seperti “sekolah tatap muka”, “sekolah offline”, dan “kuliah offline”</w:t>
      </w:r>
      <w:r w:rsidR="00F46D91">
        <w:rPr>
          <w:i/>
          <w:iCs/>
        </w:rPr>
        <w:t xml:space="preserve"> </w:t>
      </w:r>
      <w:r>
        <w:t xml:space="preserve">dan dilakukan pada periode 11 April 2021 sampai dengan 26 April 2021, proses ini berhasil mengumpulkan sebanyak 15.000 </w:t>
      </w:r>
      <w:r>
        <w:rPr>
          <w:i/>
          <w:iCs/>
        </w:rPr>
        <w:t>tweet</w:t>
      </w:r>
      <w:r>
        <w:t>.</w:t>
      </w:r>
    </w:p>
    <w:p w14:paraId="33111F8C" w14:textId="0400CFCF" w:rsidR="00CC6C32" w:rsidRDefault="00CC6C32" w:rsidP="008B5459">
      <w:pPr>
        <w:pStyle w:val="ListParagraph"/>
        <w:numPr>
          <w:ilvl w:val="2"/>
          <w:numId w:val="21"/>
        </w:numPr>
        <w:ind w:left="270"/>
      </w:pPr>
      <w:r>
        <w:t>Anotasi</w:t>
      </w:r>
    </w:p>
    <w:p w14:paraId="4E5E99C3" w14:textId="73995BE4" w:rsidR="00913CD7" w:rsidRPr="00D4600F" w:rsidRDefault="00913CD7" w:rsidP="00EE6593">
      <w:pPr>
        <w:pStyle w:val="ListParagraph"/>
        <w:ind w:left="270"/>
      </w:pPr>
      <w:r>
        <w:t xml:space="preserve">Penelitian ini melibatkan 3 orang </w:t>
      </w:r>
      <w:r>
        <w:rPr>
          <w:i/>
          <w:iCs/>
        </w:rPr>
        <w:t>annotator</w:t>
      </w:r>
      <w:r>
        <w:t xml:space="preserve"> untuk melabeli </w:t>
      </w:r>
      <w:r>
        <w:rPr>
          <w:i/>
          <w:iCs/>
        </w:rPr>
        <w:t xml:space="preserve">tweet </w:t>
      </w:r>
      <w:r>
        <w:t>ke dalam empat kategori yaitu: positif, negati</w:t>
      </w:r>
      <w:r w:rsidR="00614597">
        <w:t>f</w:t>
      </w:r>
      <w:r>
        <w:t xml:space="preserve">, netral dan tidak relevan. </w:t>
      </w:r>
      <w:r w:rsidR="00D4600F">
        <w:t xml:space="preserve">Proses ini menghasilkan 2697 </w:t>
      </w:r>
      <w:r w:rsidR="00D4600F">
        <w:rPr>
          <w:i/>
          <w:iCs/>
        </w:rPr>
        <w:t xml:space="preserve">tweet </w:t>
      </w:r>
      <w:r w:rsidR="00D4600F">
        <w:t xml:space="preserve">positif, 1565 </w:t>
      </w:r>
      <w:r w:rsidR="00D4600F">
        <w:rPr>
          <w:i/>
          <w:iCs/>
        </w:rPr>
        <w:t xml:space="preserve">tweet </w:t>
      </w:r>
      <w:r w:rsidR="00D4600F">
        <w:t>negati</w:t>
      </w:r>
      <w:r w:rsidR="00871090">
        <w:t>f</w:t>
      </w:r>
      <w:r w:rsidR="00D4600F">
        <w:t xml:space="preserve">, 799 </w:t>
      </w:r>
      <w:r w:rsidR="00D4600F">
        <w:rPr>
          <w:i/>
          <w:iCs/>
        </w:rPr>
        <w:t xml:space="preserve">tweet </w:t>
      </w:r>
      <w:r w:rsidR="00D4600F">
        <w:t xml:space="preserve">netral dan 10063 </w:t>
      </w:r>
      <w:r w:rsidR="00D4600F">
        <w:rPr>
          <w:i/>
          <w:iCs/>
        </w:rPr>
        <w:t xml:space="preserve">tweet </w:t>
      </w:r>
      <w:r w:rsidR="00D4600F">
        <w:t>yang tidak relevan dengan topik.</w:t>
      </w:r>
    </w:p>
    <w:p w14:paraId="2829C25D" w14:textId="047F908E" w:rsidR="00CC6C32" w:rsidRPr="007F1C68" w:rsidRDefault="00CC6C32" w:rsidP="008B5459">
      <w:pPr>
        <w:pStyle w:val="ListParagraph"/>
        <w:numPr>
          <w:ilvl w:val="2"/>
          <w:numId w:val="21"/>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r>
        <w:t xml:space="preserve">teks seperti (1) </w:t>
      </w:r>
      <w:r>
        <w:rPr>
          <w:i/>
          <w:iCs/>
        </w:rPr>
        <w:t xml:space="preserve">case folding, </w:t>
      </w:r>
      <w:r>
        <w:t xml:space="preserve">(2) menghilangkan </w:t>
      </w:r>
      <w:r>
        <w:rPr>
          <w:i/>
          <w:iCs/>
        </w:rPr>
        <w:t>mentions</w:t>
      </w:r>
      <w:r>
        <w:t xml:space="preserve">, angka, tanda baca (3) </w:t>
      </w:r>
      <w:r>
        <w:rPr>
          <w:i/>
          <w:iCs/>
        </w:rPr>
        <w:t>tokenization</w:t>
      </w:r>
      <w:r>
        <w:t xml:space="preserve"> (4) </w:t>
      </w:r>
      <w:r>
        <w:rPr>
          <w:i/>
          <w:iCs/>
        </w:rPr>
        <w:t xml:space="preserve">normalization </w:t>
      </w:r>
      <w:r>
        <w:t xml:space="preserve">(5) </w:t>
      </w:r>
      <w:r>
        <w:rPr>
          <w:i/>
          <w:iCs/>
        </w:rPr>
        <w:t xml:space="preserve">stopword removal </w:t>
      </w:r>
      <w:r>
        <w:t xml:space="preserve">dan (6) </w:t>
      </w:r>
      <w:r>
        <w:rPr>
          <w:i/>
          <w:iCs/>
        </w:rPr>
        <w:t xml:space="preserve">stemming </w:t>
      </w:r>
      <w:r>
        <w:t>dilakukan pada penelitian ini</w:t>
      </w:r>
      <w:r>
        <w:rPr>
          <w:i/>
          <w:iCs/>
        </w:rPr>
        <w:t xml:space="preserve">. </w:t>
      </w:r>
      <w:r>
        <w:t xml:space="preserve">Disamping itu peneliti juga menambahkan 2 fitur baru yaitu “jumlah kata” dan “waktu </w:t>
      </w:r>
      <w:r w:rsidRPr="00FB5998">
        <w:rPr>
          <w:i/>
          <w:iCs/>
        </w:rPr>
        <w:t>posting</w:t>
      </w:r>
      <w:r>
        <w:t xml:space="preserve"> </w:t>
      </w:r>
      <w:r w:rsidRPr="00FB5998">
        <w:rPr>
          <w:i/>
          <w:iCs/>
        </w:rPr>
        <w:t>tweet</w:t>
      </w:r>
      <w:r>
        <w:t xml:space="preserve">”. Alasan peneliti dalam menambahkan 2 fitur tersebut adalah yang pertama peneliti menyebutkan ada asumsi bahwa fitur “jumlah kata” berkorelasi dengan jenis sentimen. Sedangkan </w:t>
      </w:r>
      <w:r w:rsidR="000C3426">
        <w:t xml:space="preserve">untuk </w:t>
      </w:r>
      <w:r>
        <w:t>fitur</w:t>
      </w:r>
      <w:r w:rsidR="00B012FA">
        <w:t xml:space="preserve"> yang kedua,</w:t>
      </w:r>
      <w:r>
        <w:t xml:space="preserve"> “waktu </w:t>
      </w:r>
      <w:r>
        <w:rPr>
          <w:i/>
          <w:iCs/>
        </w:rPr>
        <w:t>posting tweet”</w:t>
      </w:r>
      <w:r w:rsidR="000C3426">
        <w:rPr>
          <w:i/>
          <w:iCs/>
        </w:rPr>
        <w:t xml:space="preserve">, </w:t>
      </w:r>
      <w:r w:rsidR="000C3426">
        <w:t>berdasarkan penelitian yang dilakukan oleh Arakawa et. al (2018)</w:t>
      </w:r>
      <w:r>
        <w:rPr>
          <w:i/>
          <w:iCs/>
        </w:rPr>
        <w:t xml:space="preserve"> </w:t>
      </w:r>
      <w:r>
        <w:t>depat meningkatkan hasil akurasi.</w:t>
      </w:r>
      <w:r w:rsidR="00504956">
        <w:t xml:space="preserve"> </w:t>
      </w:r>
      <w:r w:rsidR="00063AC2">
        <w:t xml:space="preserve">Untuk representasi teks penelitian ini menggunakan </w:t>
      </w:r>
      <w:r w:rsidR="00063AC2">
        <w:rPr>
          <w:i/>
          <w:iCs/>
        </w:rPr>
        <w:t xml:space="preserve">bag of word </w:t>
      </w:r>
      <w:r w:rsidR="00063AC2">
        <w:t>dengan teknik penghitungan TF-IDF unigram dan bigram.</w:t>
      </w:r>
    </w:p>
    <w:p w14:paraId="11BDFA69" w14:textId="0AA8D8F5" w:rsidR="00CC6C32" w:rsidRPr="00A933B6" w:rsidRDefault="00CC6C32" w:rsidP="008B5459">
      <w:pPr>
        <w:pStyle w:val="ListParagraph"/>
        <w:numPr>
          <w:ilvl w:val="2"/>
          <w:numId w:val="21"/>
        </w:numPr>
        <w:ind w:left="270"/>
      </w:pPr>
      <w:r>
        <w:t>Mo</w:t>
      </w:r>
      <w:r w:rsidR="007160C8">
        <w:t>tode Klasifikasi</w:t>
      </w:r>
    </w:p>
    <w:p w14:paraId="0F1692A7" w14:textId="67614CEC" w:rsidR="00A933B6" w:rsidRPr="00DE214D" w:rsidRDefault="00DE214D" w:rsidP="00EE6593">
      <w:pPr>
        <w:pStyle w:val="ListParagraph"/>
        <w:ind w:left="270"/>
        <w:rPr>
          <w:i/>
          <w:iCs/>
        </w:rPr>
      </w:pPr>
      <w:r>
        <w:t xml:space="preserve">Penelitian ini mengkomparasikan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r>
        <w:t>Evaluasi</w:t>
      </w:r>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menghitung nilai </w:t>
      </w:r>
      <w:r>
        <w:rPr>
          <w:i/>
          <w:iCs/>
        </w:rPr>
        <w:t xml:space="preserve">accuracy, precision, recall </w:t>
      </w:r>
      <w:r>
        <w:t xml:space="preserve">dan </w:t>
      </w:r>
      <w:r>
        <w:rPr>
          <w:i/>
          <w:iCs/>
        </w:rPr>
        <w:t xml:space="preserve">F1-score </w:t>
      </w:r>
      <w:r>
        <w:t>dari model yang dihasilkan.</w:t>
      </w:r>
    </w:p>
    <w:p w14:paraId="66C374DE" w14:textId="357A24F0" w:rsidR="00CC6C32" w:rsidRDefault="00CC6C32" w:rsidP="008B5459">
      <w:pPr>
        <w:pStyle w:val="ListParagraph"/>
        <w:numPr>
          <w:ilvl w:val="2"/>
          <w:numId w:val="21"/>
        </w:numPr>
        <w:ind w:left="270"/>
      </w:pPr>
      <w:r>
        <w:lastRenderedPageBreak/>
        <w:t>Hasil</w:t>
      </w:r>
    </w:p>
    <w:p w14:paraId="3869221A" w14:textId="51426E3A" w:rsidR="0061126A" w:rsidRPr="0061126A" w:rsidRDefault="001C1B75" w:rsidP="009B138F">
      <w:pPr>
        <w:pStyle w:val="ListParagraph"/>
        <w:ind w:left="270"/>
      </w:pPr>
      <w:r>
        <w:t>Pada penelitian ini SVM</w:t>
      </w:r>
      <w:r w:rsidR="00D86262">
        <w:t xml:space="preserve"> keluar sebagai algoritma klasifikasi terbaik dengan </w:t>
      </w:r>
      <w:r w:rsidR="00D86262">
        <w:rPr>
          <w:i/>
          <w:iCs/>
        </w:rPr>
        <w:t xml:space="preserve">score </w:t>
      </w:r>
      <w:r w:rsidR="00D86262">
        <w:t xml:space="preserve">85,78% untuk TF-IDF unigram dan 81,0% untuk TF-IDF bigram. Wawasan yang dihasilkkan oleh penelitian ini adalah masyarakat lebih mendukung kembalinya sistem Pendidikan tatap muka walaupun ada kekhawatiran </w:t>
      </w:r>
      <w:r w:rsidR="000514B0">
        <w:t xml:space="preserve">bagi mereka </w:t>
      </w:r>
      <w:r w:rsidR="001522F6">
        <w:t xml:space="preserve">kembali </w:t>
      </w:r>
      <w:r w:rsidR="000514B0">
        <w:t xml:space="preserve">merembaknya </w:t>
      </w:r>
      <w:r w:rsidR="001522F6">
        <w:t xml:space="preserve">virus COVID-19 </w:t>
      </w:r>
      <w:r w:rsidR="000514B0">
        <w:t>ke</w:t>
      </w:r>
      <w:r w:rsidR="001522F6">
        <w:t xml:space="preserve"> </w:t>
      </w:r>
      <w:r w:rsidR="000514B0">
        <w:t>t</w:t>
      </w:r>
      <w:r w:rsidR="001522F6">
        <w:t>engah</w:t>
      </w:r>
      <w:r w:rsidR="000514B0">
        <w:t>-tengah</w:t>
      </w:r>
      <w:r w:rsidR="001522F6">
        <w:t xml:space="preserve"> mereka. Hal ini diindikasikan dengan </w:t>
      </w:r>
      <w:r w:rsidR="001522F6">
        <w:rPr>
          <w:i/>
          <w:iCs/>
        </w:rPr>
        <w:t xml:space="preserve">tweet </w:t>
      </w:r>
      <w:r w:rsidR="001522F6">
        <w:t xml:space="preserve">yang diprediksi bersentimen positif lebih mendominasi dengan jumlah 2.697 </w:t>
      </w:r>
      <w:r w:rsidR="001522F6">
        <w:rPr>
          <w:i/>
          <w:iCs/>
        </w:rPr>
        <w:t xml:space="preserve">tweet </w:t>
      </w:r>
      <w:r w:rsidR="001522F6">
        <w:t xml:space="preserve">jika dibandingkan dengan yang bersentimen </w:t>
      </w:r>
      <w:r w:rsidR="001122D2">
        <w:t xml:space="preserve">negatif, dimana </w:t>
      </w:r>
      <w:r w:rsidR="001522F6">
        <w:t xml:space="preserve">hanya menyentuh angka 1.565 </w:t>
      </w:r>
      <w:r w:rsidR="001522F6">
        <w:rPr>
          <w:i/>
          <w:iCs/>
        </w:rPr>
        <w:t>tweet</w:t>
      </w:r>
      <w:r w:rsidR="001522F6">
        <w:t>.</w:t>
      </w:r>
    </w:p>
    <w:p w14:paraId="4F47211B" w14:textId="72D4147C" w:rsidR="0019407E" w:rsidRDefault="0061126A" w:rsidP="006A5CCC">
      <w:pPr>
        <w:pStyle w:val="Heading3"/>
      </w:pPr>
      <w:bookmarkStart w:id="49" w:name="_Toc160717522"/>
      <w:r w:rsidRPr="0061126A">
        <w:t xml:space="preserve">Klasifikasi Sentimen Terhadap Pemberlakuan Pembatasan Kegiatan Masyarakat (PPKM) di Jakarta Menggunakan Model </w:t>
      </w:r>
      <w:r w:rsidRPr="00B16FF4">
        <w:rPr>
          <w:i/>
          <w:iCs/>
        </w:rPr>
        <w:t>Machine Learning</w:t>
      </w:r>
      <w:r w:rsidRPr="0061126A">
        <w:t>.</w:t>
      </w:r>
      <w:bookmarkEnd w:id="49"/>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bertujuan untuk dapat memberikan rekomendasi kepada Pemerintah terkait dengan kebijakan Pemberlakukan Pembatasan Kegiatan Masyarakat (PPKM) yang berlaku selama masa pandemi COVID-19 di Jakarta. Rekomendasi yang diberikan diperoleh berdasarkan penelitian analisis sentimen terhadap komentar masyarakat di media sosial Facebook dan Youtube. Berikut adalah ringkasan dari penelitian ini:</w:t>
      </w:r>
    </w:p>
    <w:p w14:paraId="4C478021" w14:textId="1BD2A302" w:rsidR="0061126A" w:rsidRDefault="0061126A" w:rsidP="008B5459">
      <w:pPr>
        <w:pStyle w:val="ListParagraph"/>
        <w:numPr>
          <w:ilvl w:val="3"/>
          <w:numId w:val="21"/>
        </w:numPr>
        <w:ind w:left="450"/>
      </w:pPr>
      <w:r w:rsidRPr="0061126A">
        <w:t>Dataset</w:t>
      </w:r>
    </w:p>
    <w:p w14:paraId="5F3A882C" w14:textId="2182EA41" w:rsidR="004C12FA" w:rsidRPr="00670986" w:rsidRDefault="004C12FA" w:rsidP="003C317C">
      <w:pPr>
        <w:pStyle w:val="ListParagraph"/>
        <w:ind w:left="450"/>
      </w:pPr>
      <w:r>
        <w:t xml:space="preserve">Penelitian ini menggunakan pendekatan </w:t>
      </w:r>
      <w:r>
        <w:rPr>
          <w:i/>
          <w:iCs/>
        </w:rPr>
        <w:t xml:space="preserve">web </w:t>
      </w:r>
      <w:r w:rsidR="007F7FB1">
        <w:rPr>
          <w:i/>
          <w:iCs/>
        </w:rPr>
        <w:t>scrapping</w:t>
      </w:r>
      <w:r w:rsidR="0027759C">
        <w:rPr>
          <w:i/>
          <w:iCs/>
        </w:rPr>
        <w:t xml:space="preserve"> </w:t>
      </w:r>
      <w:r w:rsidR="0027759C">
        <w:t>berbahasa pemprograman R</w:t>
      </w:r>
      <w:r w:rsidR="009F4ABF">
        <w:t xml:space="preserve"> (</w:t>
      </w:r>
      <w:r w:rsidR="009F4ABF" w:rsidRPr="009F4ABF">
        <w:rPr>
          <w:i/>
          <w:iCs/>
        </w:rPr>
        <w:t>library Rselenium</w:t>
      </w:r>
      <w:r w:rsidR="009F4ABF">
        <w:t xml:space="preserve"> and </w:t>
      </w:r>
      <w:r w:rsidR="009F4ABF" w:rsidRPr="009F4ABF">
        <w:rPr>
          <w:i/>
          <w:iCs/>
        </w:rPr>
        <w:t>Rvest</w:t>
      </w:r>
      <w:r w:rsidR="009F4ABF">
        <w:t>)</w:t>
      </w:r>
      <w:r>
        <w:rPr>
          <w:i/>
          <w:iCs/>
        </w:rPr>
        <w:t xml:space="preserve"> </w:t>
      </w:r>
      <w:r>
        <w:t>untuk mengumpulkan data yang bersumber dari media sosial Facebook dan Youtube</w:t>
      </w:r>
      <w:r w:rsidR="00564CDA">
        <w:t>. Dengan menggunakan kata kunci “PPKM Jakarta”</w:t>
      </w:r>
      <w:r>
        <w:t xml:space="preserve"> </w:t>
      </w:r>
      <w:r w:rsidR="00564CDA">
        <w:t xml:space="preserve">diperoleh </w:t>
      </w:r>
      <w:r>
        <w:t xml:space="preserve">3.583 komentar </w:t>
      </w:r>
      <w:r w:rsidR="00564CDA">
        <w:t xml:space="preserve">masyarakat </w:t>
      </w:r>
      <w:r>
        <w:t xml:space="preserve">terkait PPKM. </w:t>
      </w:r>
      <w:r w:rsidR="00F74C0C" w:rsidRPr="00670986">
        <w:t xml:space="preserve">Lebih spesifik lagi komentar yang diperoleh berasal dari </w:t>
      </w:r>
      <w:r w:rsidR="000F5BB6" w:rsidRPr="00670986">
        <w:t xml:space="preserve">tautan yang dikirim oleh </w:t>
      </w:r>
      <w:r w:rsidR="00F74C0C" w:rsidRPr="00670986">
        <w:t xml:space="preserve">Pemprov DKI di media sosial Facebook dan berita tentang PPKM di Jakarta dari beberapa </w:t>
      </w:r>
      <w:r w:rsidR="00F74C0C" w:rsidRPr="00670986">
        <w:rPr>
          <w:i/>
          <w:iCs/>
        </w:rPr>
        <w:t xml:space="preserve">channel </w:t>
      </w:r>
      <w:r w:rsidR="00F74C0C" w:rsidRPr="00670986">
        <w:t>TV nasional</w:t>
      </w:r>
      <w:r w:rsidR="00670986" w:rsidRPr="00670986">
        <w:t xml:space="preserve"> di media sosial Yo</w:t>
      </w:r>
      <w:r w:rsidR="00670986">
        <w:t>utube</w:t>
      </w:r>
      <w:r w:rsidR="00F74C0C" w:rsidRPr="00670986">
        <w:t>.</w:t>
      </w:r>
    </w:p>
    <w:p w14:paraId="2A13D4D3" w14:textId="658138DD" w:rsidR="0061126A" w:rsidRDefault="0061126A" w:rsidP="008B5459">
      <w:pPr>
        <w:pStyle w:val="ListParagraph"/>
        <w:numPr>
          <w:ilvl w:val="3"/>
          <w:numId w:val="21"/>
        </w:numPr>
        <w:ind w:left="450"/>
      </w:pPr>
      <w:r>
        <w:t>Anotasi</w:t>
      </w:r>
    </w:p>
    <w:p w14:paraId="254B72F7" w14:textId="58CB79CF" w:rsidR="00462875" w:rsidRDefault="00462875" w:rsidP="003C317C">
      <w:pPr>
        <w:pStyle w:val="ListParagraph"/>
        <w:ind w:left="450"/>
      </w:pPr>
      <w:r>
        <w:t xml:space="preserve">Penelitian ini melibarkan 2 orang </w:t>
      </w:r>
      <w:r w:rsidRPr="00075C75">
        <w:rPr>
          <w:i/>
          <w:iCs/>
        </w:rPr>
        <w:t>annotator</w:t>
      </w:r>
      <w:r>
        <w:t xml:space="preserve"> yang ditugaskan untuk memberikan label terhadap dataset. 3 label yang menjadi nilai nominal dari </w:t>
      </w:r>
      <w:r w:rsidRPr="00462875">
        <w:rPr>
          <w:i/>
          <w:iCs/>
        </w:rPr>
        <w:t>dependen variable</w:t>
      </w:r>
      <w:r>
        <w:t xml:space="preserve"> adalah positif, negatif dan netral.</w:t>
      </w:r>
    </w:p>
    <w:p w14:paraId="33C56F39" w14:textId="11E6260B" w:rsidR="0061126A" w:rsidRPr="00462875" w:rsidRDefault="0061126A" w:rsidP="008B5459">
      <w:pPr>
        <w:pStyle w:val="ListParagraph"/>
        <w:numPr>
          <w:ilvl w:val="3"/>
          <w:numId w:val="21"/>
        </w:numPr>
        <w:ind w:left="450"/>
      </w:pPr>
      <w:r w:rsidRPr="00E6583A">
        <w:rPr>
          <w:i/>
          <w:iCs/>
        </w:rPr>
        <w:t>Preprocessing</w:t>
      </w:r>
      <w:r w:rsidR="00E6583A">
        <w:t xml:space="preserve"> dan </w:t>
      </w:r>
      <w:r w:rsidR="00E6583A" w:rsidRPr="00E6583A">
        <w:rPr>
          <w:i/>
          <w:iCs/>
        </w:rPr>
        <w:t>Text Representation</w:t>
      </w:r>
    </w:p>
    <w:p w14:paraId="382047E9" w14:textId="26953949" w:rsidR="00462875" w:rsidRPr="00C47344" w:rsidRDefault="00887674" w:rsidP="003C317C">
      <w:pPr>
        <w:pStyle w:val="ListParagraph"/>
        <w:ind w:left="450"/>
      </w:pPr>
      <w:r>
        <w:lastRenderedPageBreak/>
        <w:t xml:space="preserve">Beberapa teknik </w:t>
      </w:r>
      <w:r>
        <w:rPr>
          <w:i/>
          <w:iCs/>
        </w:rPr>
        <w:t xml:space="preserve">preprocessing </w:t>
      </w:r>
      <w:r>
        <w:t xml:space="preserve">teks dilakukan pada penelitian ini diantaranya adalah (1) </w:t>
      </w:r>
      <w:r w:rsidRPr="00887674">
        <w:rPr>
          <w:i/>
          <w:iCs/>
        </w:rPr>
        <w:t>case folding</w:t>
      </w:r>
      <w:r>
        <w:rPr>
          <w:i/>
          <w:iCs/>
        </w:rPr>
        <w:t xml:space="preserve">, </w:t>
      </w:r>
      <w:r>
        <w:t xml:space="preserve">(2) menghapus </w:t>
      </w:r>
      <w:r w:rsidRPr="00887674">
        <w:rPr>
          <w:i/>
          <w:iCs/>
        </w:rPr>
        <w:t>links</w:t>
      </w:r>
      <w:r>
        <w:rPr>
          <w:i/>
          <w:iCs/>
        </w:rPr>
        <w:t xml:space="preserve"> </w:t>
      </w:r>
      <w:r>
        <w:t xml:space="preserve">(3) </w:t>
      </w:r>
      <w:r>
        <w:rPr>
          <w:i/>
          <w:iCs/>
        </w:rPr>
        <w:t xml:space="preserve">stopword removal </w:t>
      </w:r>
      <w:r>
        <w:t xml:space="preserve">(4) mengubah </w:t>
      </w:r>
      <w:r>
        <w:rPr>
          <w:i/>
          <w:iCs/>
        </w:rPr>
        <w:t xml:space="preserve">hashtag </w:t>
      </w:r>
      <w:r>
        <w:t>menjadi kata (5) normalisasi kata bahasa gaul menjadi bahasa bakunya</w:t>
      </w:r>
      <w:r w:rsidR="006B5A89">
        <w:t>. (6) menghilangkan komentar yang duplikat, langkah ini mereduksi dataset hingga 1.214 komentar, dengan 659 komentar positif dan 343 kome</w:t>
      </w:r>
      <w:r w:rsidR="00EB7EE2">
        <w:t>n</w:t>
      </w:r>
      <w:r w:rsidR="006B5A89">
        <w:t xml:space="preserve">tar negatif. Penelitian ini menggunakan teknik undersampling untuk menyeimbangkan data, hasilnya masing masing sentimen memiliki 340 </w:t>
      </w:r>
      <w:r w:rsidR="006B5A89">
        <w:rPr>
          <w:i/>
          <w:iCs/>
        </w:rPr>
        <w:t>instance.</w:t>
      </w:r>
      <w:r w:rsidR="00C47344">
        <w:rPr>
          <w:i/>
          <w:iCs/>
        </w:rPr>
        <w:t xml:space="preserve"> </w:t>
      </w:r>
      <w:r w:rsidR="00C47344">
        <w:t xml:space="preserve">Untuk representasi teks penelitian ini menggunakan pendekatan </w:t>
      </w:r>
      <w:r w:rsidR="00C47344">
        <w:rPr>
          <w:i/>
          <w:iCs/>
        </w:rPr>
        <w:t xml:space="preserve">bag of word, </w:t>
      </w:r>
      <w:r w:rsidR="00C47344">
        <w:t xml:space="preserve">dimana ada 6 teknik yang digunakan dan dikomparasikan, yaitu: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8B5459">
      <w:pPr>
        <w:pStyle w:val="ListParagraph"/>
        <w:numPr>
          <w:ilvl w:val="3"/>
          <w:numId w:val="21"/>
        </w:numPr>
        <w:ind w:left="450"/>
      </w:pPr>
      <w:r>
        <w:t>M</w:t>
      </w:r>
      <w:r w:rsidR="001A0A6E">
        <w:t>etode Klasifikasi</w:t>
      </w:r>
    </w:p>
    <w:p w14:paraId="755AD2CE" w14:textId="4A5F9805" w:rsidR="00D229CE" w:rsidRPr="00930737" w:rsidRDefault="00930737" w:rsidP="003C317C">
      <w:pPr>
        <w:pStyle w:val="ListParagraph"/>
        <w:ind w:left="450"/>
      </w:pPr>
      <w:r>
        <w:t xml:space="preserve">Penelitian ini menggunakan 3 metode klasifikasi, yaitu: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r>
        <w:t>Evaluasi</w:t>
      </w:r>
    </w:p>
    <w:p w14:paraId="0FE7A469" w14:textId="43305B30" w:rsidR="007D785E" w:rsidRPr="007D785E" w:rsidRDefault="007D785E" w:rsidP="003C317C">
      <w:pPr>
        <w:pStyle w:val="ListParagraph"/>
        <w:ind w:left="450"/>
      </w:pPr>
      <w:r>
        <w:t xml:space="preserve">Penelitian ini menggunakan metrik </w:t>
      </w:r>
      <w:r w:rsidRPr="007D785E">
        <w:rPr>
          <w:i/>
          <w:iCs/>
        </w:rPr>
        <w:t>F-measure</w:t>
      </w:r>
      <w:r>
        <w:rPr>
          <w:i/>
          <w:iCs/>
        </w:rPr>
        <w:t xml:space="preserve"> </w:t>
      </w:r>
      <w:r>
        <w:t>dengan teknik distribusi pengujian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34768669" w:rsidR="007D785E" w:rsidRPr="00B55F63" w:rsidRDefault="002E65A2" w:rsidP="003C317C">
      <w:pPr>
        <w:pStyle w:val="ListParagraph"/>
        <w:ind w:left="450"/>
        <w:rPr>
          <w:lang w:val="it-IT"/>
        </w:rPr>
      </w:pPr>
      <w:r>
        <w:t xml:space="preserve">Dalam penelitian ini menunjukkan bahwa teknik </w:t>
      </w:r>
      <w:r>
        <w:rPr>
          <w:i/>
          <w:iCs/>
        </w:rPr>
        <w:t xml:space="preserve">Logistic Regression </w:t>
      </w:r>
      <w:r>
        <w:t xml:space="preserve">dengan representasi teks </w:t>
      </w:r>
      <w:r>
        <w:rPr>
          <w:i/>
          <w:iCs/>
        </w:rPr>
        <w:t xml:space="preserve">quandrigram character </w:t>
      </w:r>
      <w:r>
        <w:t xml:space="preserve">menjadi pendekatan dengan </w:t>
      </w:r>
      <w:r w:rsidRPr="002E65A2">
        <w:rPr>
          <w:i/>
          <w:iCs/>
        </w:rPr>
        <w:t>F-measure</w:t>
      </w:r>
      <w:r>
        <w:rPr>
          <w:i/>
          <w:iCs/>
        </w:rPr>
        <w:t xml:space="preserve"> </w:t>
      </w:r>
      <w:r w:rsidRPr="002E65A2">
        <w:t>tertinggi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 xml:space="preserve">masyarakat yang mendominasi untuk kategori tersebut. Sementara pada komentar bersentimen </w:t>
      </w:r>
      <w:r w:rsidR="009A3FC4" w:rsidRPr="00B55F63">
        <w:rPr>
          <w:lang w:val="it-IT"/>
        </w:rPr>
        <w:lastRenderedPageBreak/>
        <w:t>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50" w:name="_Toc160717523"/>
      <w:r>
        <w:t xml:space="preserve">Analisis Demografi Pendukung Calon Presiden dan Calon Wakil Presiden </w:t>
      </w:r>
      <w:r w:rsidR="005819E5">
        <w:t>Indonesia 2019 Pada Twitter Berbahasa Indonesia</w:t>
      </w:r>
      <w:r w:rsidR="00D560F8" w:rsidRPr="0061126A">
        <w:t>.</w:t>
      </w:r>
      <w:bookmarkEnd w:id="50"/>
    </w:p>
    <w:p w14:paraId="03227F16" w14:textId="6119AB53" w:rsidR="00D560F8" w:rsidRDefault="00D560F8" w:rsidP="00BF5A9B">
      <w:r>
        <w:t xml:space="preserve">Penelitian yang dilakukan oleh </w:t>
      </w:r>
      <w:r w:rsidR="004A3CD3">
        <w:t>Taufan Ardi (2019)</w:t>
      </w:r>
      <w:r>
        <w:t xml:space="preserve"> ini bertujuan</w:t>
      </w:r>
      <w:r w:rsidR="001D35B3">
        <w:t xml:space="preserve"> untuk menidentifikasi pola demogra</w:t>
      </w:r>
      <w:r w:rsidR="00701B45">
        <w:t>f</w:t>
      </w:r>
      <w:r w:rsidR="001D35B3">
        <w:t xml:space="preserve">i dukungan masyarakat </w:t>
      </w:r>
      <w:r w:rsidR="00435C25">
        <w:t xml:space="preserve">pada kontestasi pemilihan </w:t>
      </w:r>
      <w:r w:rsidR="00CA266B">
        <w:t>P</w:t>
      </w:r>
      <w:r w:rsidR="00435C25">
        <w:t>residen Indonesia 2019</w:t>
      </w:r>
      <w:r w:rsidR="001D5EB8">
        <w:t>. Analisis demografi dan sentimen yang dilakukan</w:t>
      </w:r>
      <w:r w:rsidR="000A7F16">
        <w:t xml:space="preserve"> memanfaatkan </w:t>
      </w:r>
      <w:r w:rsidR="006D7A19">
        <w:t xml:space="preserve">pendekatan </w:t>
      </w:r>
      <w:r w:rsidR="006D7A19" w:rsidRPr="008C31E6">
        <w:rPr>
          <w:i/>
          <w:iCs/>
        </w:rPr>
        <w:t xml:space="preserve">machine learning </w:t>
      </w:r>
      <w:r w:rsidR="006D7A19">
        <w:t>terhadap komentar masyarakat di media sosial Twitter. Berikut ringkasan dari penelitian ini:</w:t>
      </w:r>
    </w:p>
    <w:p w14:paraId="0BF7880C" w14:textId="5EC2E15C" w:rsidR="006D7A19" w:rsidRPr="00AC1464" w:rsidRDefault="006D7A19" w:rsidP="008B5459">
      <w:pPr>
        <w:pStyle w:val="ListParagraph"/>
        <w:numPr>
          <w:ilvl w:val="4"/>
          <w:numId w:val="21"/>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terdapat </w:t>
      </w:r>
      <w:r>
        <w:t>6 tahap</w:t>
      </w:r>
      <w:r w:rsidR="00794EEF">
        <w:t xml:space="preserve"> </w:t>
      </w:r>
      <w:r w:rsidR="00BA563C">
        <w:t xml:space="preserve">pengumpulan data </w:t>
      </w:r>
      <w:r w:rsidR="00794EEF">
        <w:t>yang dibagi berdasarkan</w:t>
      </w:r>
      <w:r w:rsidR="00BA563C">
        <w:t xml:space="preserve"> </w:t>
      </w:r>
      <w:r w:rsidR="007D0E8B">
        <w:t xml:space="preserve">fungsi </w:t>
      </w:r>
      <w:r w:rsidR="00BA563C">
        <w:t xml:space="preserve">data yang dikumpulkan. Diantaranya adalah (1) Pengumpulan data </w:t>
      </w:r>
      <w:r w:rsidR="00BA563C">
        <w:rPr>
          <w:i/>
          <w:iCs/>
        </w:rPr>
        <w:t xml:space="preserve">tweet, </w:t>
      </w:r>
      <w:r w:rsidR="00BA563C">
        <w:t xml:space="preserve">(2) Pengumpulan data </w:t>
      </w:r>
      <w:r w:rsidR="00BA563C">
        <w:rPr>
          <w:i/>
          <w:iCs/>
        </w:rPr>
        <w:t>akun twitter</w:t>
      </w:r>
      <w:r w:rsidR="00EB2931">
        <w:t xml:space="preserve">, (3) Pengumpulan data aktifitas akun </w:t>
      </w:r>
      <w:r w:rsidR="00EB2931">
        <w:rPr>
          <w:i/>
          <w:iCs/>
        </w:rPr>
        <w:t xml:space="preserve">twitter, </w:t>
      </w:r>
      <w:r w:rsidR="00EB2931">
        <w:t xml:space="preserve">(4) </w:t>
      </w:r>
      <w:r w:rsidR="007D0E8B">
        <w:t>Pengumpulan kamus nama dan jenis kelamin</w:t>
      </w:r>
      <w:r w:rsidR="00D93645">
        <w:t xml:space="preserve"> (</w:t>
      </w:r>
      <w:r w:rsidR="00E137C7">
        <w:t>bersumber</w:t>
      </w:r>
      <w:r w:rsidR="00D93645">
        <w:t xml:space="preserve"> dari KPU)</w:t>
      </w:r>
      <w:r w:rsidR="007D0E8B">
        <w:t xml:space="preserve">, (5) Pengumpulan data training </w:t>
      </w:r>
      <w:r w:rsidR="00FB695B">
        <w:t>dan (6) Pengumpulan data untuk evaluasi.</w:t>
      </w:r>
      <w:r w:rsidR="00811682">
        <w:t xml:space="preserve"> Pengumpulan data pada </w:t>
      </w:r>
      <w:r w:rsidR="008B20AA">
        <w:t>T</w:t>
      </w:r>
      <w:r w:rsidR="00811682">
        <w:t xml:space="preserve">witter menghasilkan </w:t>
      </w:r>
      <w:r w:rsidR="00811682" w:rsidRPr="00811682">
        <w:t>199,727</w:t>
      </w:r>
      <w:r w:rsidR="00811682">
        <w:t xml:space="preserve"> </w:t>
      </w:r>
      <w:r w:rsidR="00811682">
        <w:rPr>
          <w:i/>
          <w:iCs/>
        </w:rPr>
        <w:t xml:space="preserve">tweet </w:t>
      </w:r>
      <w:r w:rsidR="00811682">
        <w:t xml:space="preserve">dari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r>
        <w:t>Anotasi</w:t>
      </w:r>
    </w:p>
    <w:p w14:paraId="21DE0082" w14:textId="2EFC8A82" w:rsidR="00547D3B" w:rsidRDefault="00547D3B" w:rsidP="00B52E3E">
      <w:pPr>
        <w:pStyle w:val="ListParagraph"/>
        <w:ind w:left="360"/>
      </w:pPr>
      <w:r>
        <w:t>Penelitian ini tidak menerangkan secara detail proses anotasi yang dilakukan.</w:t>
      </w:r>
    </w:p>
    <w:p w14:paraId="57CCF7B2" w14:textId="49C20372" w:rsidR="006D7A19" w:rsidRPr="00D669F8" w:rsidRDefault="006D7A19" w:rsidP="008B5459">
      <w:pPr>
        <w:pStyle w:val="ListParagraph"/>
        <w:numPr>
          <w:ilvl w:val="4"/>
          <w:numId w:val="21"/>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t xml:space="preserve">Penelitian ini tidak menerangkan secara detail proses </w:t>
      </w:r>
      <w:r w:rsidR="00184D73">
        <w:rPr>
          <w:i/>
          <w:iCs/>
        </w:rPr>
        <w:t xml:space="preserve">text cleansing </w:t>
      </w:r>
      <w:r w:rsidR="00184D73">
        <w:t>yang dilakukan. Namun pada tahapan representasi teks, penelitian ini menggunakan pendekatan TF-IDF unigram</w:t>
      </w:r>
      <w:r w:rsidR="00063C29">
        <w:t xml:space="preserve">. </w:t>
      </w:r>
      <w:r w:rsidR="006C7038">
        <w:t>Se</w:t>
      </w:r>
      <w:r w:rsidR="00D5189B">
        <w:t xml:space="preserve">lain memanfatkan deskripsi </w:t>
      </w:r>
      <w:r w:rsidR="00DE2EC5">
        <w:t xml:space="preserve">akun </w:t>
      </w:r>
      <w:r w:rsidR="00D5189B">
        <w:t xml:space="preserve">dan </w:t>
      </w:r>
      <w:r w:rsidR="00D5189B">
        <w:rPr>
          <w:i/>
          <w:iCs/>
        </w:rPr>
        <w:t xml:space="preserve">tweet </w:t>
      </w:r>
      <w:r w:rsidR="00D5189B">
        <w:t>untuk membentuk fitur teks, b</w:t>
      </w:r>
      <w:r w:rsidR="00063C29">
        <w:t xml:space="preserve">eberapa fitur juga </w:t>
      </w:r>
      <w:r w:rsidR="00073CBC">
        <w:t>di</w:t>
      </w:r>
      <w:r w:rsidR="00063C29">
        <w:t xml:space="preserve">bentuk </w:t>
      </w:r>
      <w:r w:rsidR="00073CBC">
        <w:t>untuk</w:t>
      </w:r>
      <w:r w:rsidR="00063C29">
        <w:t xml:space="preserve"> nantinya digunakan dalam klasifikasi jenis kelamin</w:t>
      </w:r>
      <w:r w:rsidR="00496109">
        <w:t xml:space="preserve">, </w:t>
      </w:r>
      <w:r w:rsidR="00063C29">
        <w:t>seperti</w:t>
      </w:r>
      <w:r w:rsidR="0063288B">
        <w:t>:</w:t>
      </w:r>
      <w:r w:rsidR="00063C29">
        <w:t xml:space="preserve"> First_male, Middle_male, Last_male, First</w:t>
      </w:r>
      <w:r w:rsidR="00073CBC">
        <w:t>_</w:t>
      </w:r>
      <w:r w:rsidR="00063C29">
        <w:t>female, Middle_female, Last_female.</w:t>
      </w:r>
      <w:r w:rsidR="0076453B">
        <w:t xml:space="preserve"> Fitur-fitur tersebut dihasilkan </w:t>
      </w:r>
      <w:r w:rsidR="00930990">
        <w:t>berdasarkan perbandingan yang dilakukan antara nama pada akun twitter dengan nama pada kamus data nama dan jenis kelamin yang bersumber dari KPU.</w:t>
      </w:r>
    </w:p>
    <w:p w14:paraId="7B122373" w14:textId="4E72BA77" w:rsidR="006D7A19" w:rsidRPr="00545B38" w:rsidRDefault="0076276A" w:rsidP="008B5459">
      <w:pPr>
        <w:pStyle w:val="ListParagraph"/>
        <w:numPr>
          <w:ilvl w:val="4"/>
          <w:numId w:val="21"/>
        </w:numPr>
        <w:ind w:left="360"/>
      </w:pPr>
      <w:r>
        <w:t>M</w:t>
      </w:r>
      <w:r w:rsidR="00AC1464">
        <w:t>etode Klasifikasi</w:t>
      </w:r>
    </w:p>
    <w:p w14:paraId="3E287A87" w14:textId="4547C61D" w:rsidR="00545B38" w:rsidRPr="001A10A0" w:rsidRDefault="000B6580" w:rsidP="00B52E3E">
      <w:pPr>
        <w:pStyle w:val="ListParagraph"/>
        <w:ind w:left="360"/>
      </w:pPr>
      <w:r>
        <w:t xml:space="preserve">Penelitian ini melakukan </w:t>
      </w:r>
      <w:r w:rsidR="00264398">
        <w:t>4 macam pemodelan yang dibagi berdasarka</w:t>
      </w:r>
      <w:r w:rsidR="005B3F5A">
        <w:t>n tujuan prediksi</w:t>
      </w:r>
      <w:r w:rsidR="00264398">
        <w:t xml:space="preserve">, yaitu: (1) </w:t>
      </w:r>
      <w:r w:rsidR="00812719">
        <w:t>K</w:t>
      </w:r>
      <w:r w:rsidR="00264398">
        <w:t xml:space="preserve">lasifikasi </w:t>
      </w:r>
      <w:r w:rsidR="007F3DF8">
        <w:t>jenis kelamin</w:t>
      </w:r>
      <w:r w:rsidR="00812719">
        <w:t xml:space="preserve">, (2) Klasifikasi </w:t>
      </w:r>
      <w:r w:rsidR="007F3DF8">
        <w:t>umur</w:t>
      </w:r>
      <w:r w:rsidR="00812719">
        <w:t>, (3) Klasifikasi</w:t>
      </w:r>
      <w:r w:rsidR="007F3DF8">
        <w:t xml:space="preserve"> </w:t>
      </w:r>
      <w:r w:rsidR="007F3DF8">
        <w:lastRenderedPageBreak/>
        <w:t xml:space="preserve">lokasi, (4) Klasifikasi </w:t>
      </w:r>
      <w:r w:rsidR="00BD0785">
        <w:t xml:space="preserve">sentiment. Untuk Klasifikasi 1-3, penelitian ini menggunakan teknik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Sedangkan teknik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r w:rsidR="00B70CAB">
        <w:t xml:space="preserve">kampanye pada </w:t>
      </w:r>
      <w:r w:rsidR="00B70CAB">
        <w:rPr>
          <w:i/>
          <w:iCs/>
        </w:rPr>
        <w:t>tweet</w:t>
      </w:r>
      <w:r w:rsidR="005D295B">
        <w:rPr>
          <w:i/>
          <w:iCs/>
        </w:rPr>
        <w:t xml:space="preserve">, </w:t>
      </w:r>
      <w:r w:rsidR="00DA5679">
        <w:t xml:space="preserve">digunakan </w:t>
      </w:r>
      <w:r w:rsidR="00AB21C6">
        <w:t>untuk klasifikasi sentimen</w:t>
      </w:r>
      <w:r w:rsidR="00B35D72">
        <w:t>.</w:t>
      </w:r>
    </w:p>
    <w:p w14:paraId="2FFEBEB4" w14:textId="08F8B8C0" w:rsidR="0076276A" w:rsidRDefault="0076276A" w:rsidP="008B5459">
      <w:pPr>
        <w:pStyle w:val="ListParagraph"/>
        <w:numPr>
          <w:ilvl w:val="4"/>
          <w:numId w:val="21"/>
        </w:numPr>
        <w:ind w:left="360"/>
      </w:pPr>
      <w:r>
        <w:t>Evaluasi</w:t>
      </w:r>
    </w:p>
    <w:p w14:paraId="15477889" w14:textId="07952E2B" w:rsidR="002C4B3C" w:rsidRPr="00FC0643" w:rsidRDefault="00F05C83" w:rsidP="00B52E3E">
      <w:pPr>
        <w:pStyle w:val="ListParagraph"/>
        <w:ind w:left="360"/>
      </w:pPr>
      <w:r>
        <w:t xml:space="preserve">Penelitian ini menggunakan metrik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t>Hasil</w:t>
      </w:r>
    </w:p>
    <w:p w14:paraId="74DBCBA9" w14:textId="229178A4" w:rsidR="00505FB9" w:rsidRDefault="00FC0643" w:rsidP="00B52E3E">
      <w:pPr>
        <w:pStyle w:val="ListParagraph"/>
        <w:ind w:left="360"/>
      </w:pPr>
      <w:r>
        <w:t xml:space="preserve">Untuk klasifikasi jenis kelamin, metode klasifikasi </w:t>
      </w:r>
      <w:r>
        <w:rPr>
          <w:i/>
          <w:iCs/>
        </w:rPr>
        <w:t xml:space="preserve">multinomial naïve bayes </w:t>
      </w:r>
      <w:r>
        <w:t xml:space="preserve">dengan fitur </w:t>
      </w:r>
      <w:r w:rsidR="00AB6652">
        <w:t>First_male, Middle_male,</w:t>
      </w:r>
      <w:r w:rsidR="00816DFA">
        <w:t xml:space="preserve"> Last_male, First_female, Middle_female, Last_female </w:t>
      </w:r>
      <w:r w:rsidR="00267E3C">
        <w:t>dan</w:t>
      </w:r>
      <w:r w:rsidR="00AB6652">
        <w:t xml:space="preserve"> nama lengkap</w:t>
      </w:r>
      <w:r w:rsidR="00267E3C">
        <w:t xml:space="preserve"> menunjukkan hasil akurasi tertinggi dengan nilai 74,5%.</w:t>
      </w:r>
      <w:r w:rsidR="00B310A3">
        <w:t xml:space="preserve"> Sedangkan untuk klasifikasi umur, metode klasifikasi </w:t>
      </w:r>
      <w:r w:rsidR="00B310A3">
        <w:rPr>
          <w:i/>
          <w:iCs/>
        </w:rPr>
        <w:t xml:space="preserve">Logistic Regression </w:t>
      </w:r>
      <w:r w:rsidR="00B310A3">
        <w:t xml:space="preserve">unigram </w:t>
      </w:r>
      <w:r w:rsidR="00C016BB">
        <w:t xml:space="preserve">mampu menghasilkan akurasi tertinggi dengan nilai 70%, dengan selisih tidak terlalu jauh </w:t>
      </w:r>
      <w:r w:rsidR="00C96F6A">
        <w:t xml:space="preserve">untuk perbandingan </w:t>
      </w:r>
      <w:r w:rsidR="00C016BB">
        <w:t>antar fitur yang digunakan.</w:t>
      </w:r>
      <w:r w:rsidR="00685CE0">
        <w:t xml:space="preserve"> Untuk klasifikasi lokasi</w:t>
      </w:r>
      <w:r w:rsidR="003908E1">
        <w:t xml:space="preserve">, metode </w:t>
      </w:r>
      <w:r w:rsidR="00833FA4">
        <w:rPr>
          <w:i/>
          <w:iCs/>
        </w:rPr>
        <w:t xml:space="preserve">linear </w:t>
      </w:r>
      <w:r w:rsidR="00833FA4">
        <w:t>SVM dengan fitur</w:t>
      </w:r>
      <w:r w:rsidR="00712BCF">
        <w:t xml:space="preserve"> nama dan username </w:t>
      </w:r>
      <w:r w:rsidR="00EA3BCC">
        <w:t>menunjukkan hasil tertinggi.</w:t>
      </w:r>
      <w:r w:rsidR="009A69FE">
        <w:t xml:space="preserve"> Terakhir untuk klasifikasi sentimen</w:t>
      </w:r>
      <w:r w:rsidR="003C134F">
        <w:t xml:space="preserve">, </w:t>
      </w:r>
      <w:r w:rsidR="001D3847">
        <w:t>pendukung berjenis kelamin laki-laki, 61%</w:t>
      </w:r>
      <w:r w:rsidR="009A69FE">
        <w:t xml:space="preserve"> </w:t>
      </w:r>
      <w:r w:rsidR="001D3847">
        <w:t xml:space="preserve">netral, </w:t>
      </w:r>
      <w:r w:rsidR="00B45791">
        <w:t xml:space="preserve">18% mendukung paslon 01 dan 21% pendukung paslon 02. Sedangkan untuk pendukung berjenis kelamin </w:t>
      </w:r>
      <w:r w:rsidR="00260C99">
        <w:t>p</w:t>
      </w:r>
      <w:r w:rsidR="00B45791">
        <w:t xml:space="preserve">erempuan </w:t>
      </w:r>
      <w:r w:rsidR="00CC3748">
        <w:t xml:space="preserve">59% netral, 20% mendukung paslon 01 dan </w:t>
      </w:r>
      <w:r w:rsidR="00BC768E">
        <w:t>21% mendukung paslon 02.</w:t>
      </w:r>
      <w:r w:rsidR="00BA6E9B">
        <w:t xml:space="preserve"> </w:t>
      </w:r>
      <w:r w:rsidR="00505FB9">
        <w:t xml:space="preserve">Wawasan yang dihasilkan pada penelitian ini adalah: </w:t>
      </w:r>
      <w:r w:rsidR="00C61ACD">
        <w:t xml:space="preserve">(1) generasi milenial berjenis kelamin </w:t>
      </w:r>
      <w:r w:rsidR="00C213BC">
        <w:t xml:space="preserve">perempuan adalah segmen yang paling aktif, (2) </w:t>
      </w:r>
      <w:r w:rsidR="001A625B">
        <w:t xml:space="preserve">pendukung paslon 01 walaupun lebih sedikit </w:t>
      </w:r>
      <w:r w:rsidR="00270A96">
        <w:t xml:space="preserve">jumlahnya </w:t>
      </w:r>
      <w:r w:rsidR="001A625B">
        <w:t xml:space="preserve">namun </w:t>
      </w:r>
      <w:r w:rsidR="00F64D29">
        <w:t>lebih aktif dibandingkan dengan pendukung paslon 02.</w:t>
      </w:r>
    </w:p>
    <w:p w14:paraId="4C4DBB76" w14:textId="77777777" w:rsidR="00352366" w:rsidRDefault="00352366" w:rsidP="00BF5A9B">
      <w:pPr>
        <w:sectPr w:rsidR="00352366" w:rsidSect="00402DDD">
          <w:pgSz w:w="11909" w:h="16834" w:code="9"/>
          <w:pgMar w:top="1701" w:right="1701" w:bottom="1701" w:left="1701" w:header="850" w:footer="1417" w:gutter="0"/>
          <w:cols w:space="720"/>
          <w:titlePg/>
          <w:docGrid w:linePitch="360"/>
        </w:sectPr>
      </w:pPr>
    </w:p>
    <w:p w14:paraId="64C5DE17" w14:textId="2796E4FD" w:rsidR="00352366" w:rsidRDefault="00B56546" w:rsidP="008B5459">
      <w:pPr>
        <w:pStyle w:val="Heading2"/>
        <w:numPr>
          <w:ilvl w:val="1"/>
          <w:numId w:val="22"/>
        </w:numPr>
      </w:pPr>
      <w:bookmarkStart w:id="51" w:name="_Toc160717524"/>
      <w:r w:rsidRPr="00B56546">
        <w:lastRenderedPageBreak/>
        <w:t>Ringkasan Penelitian Terdahulu</w:t>
      </w:r>
      <w:bookmarkEnd w:id="51"/>
    </w:p>
    <w:p w14:paraId="70A86E9B" w14:textId="542EBEAD" w:rsidR="00340368" w:rsidRPr="00447722" w:rsidRDefault="005516A6" w:rsidP="00060D42">
      <w:pPr>
        <w:rPr>
          <w:lang w:val="en-ID"/>
        </w:rPr>
      </w:pPr>
      <w:r w:rsidRPr="00815785">
        <w:rPr>
          <w:lang w:val="en-ID"/>
        </w:rPr>
        <w:t xml:space="preserve">Tabel </w:t>
      </w:r>
      <w:r w:rsidR="00E508EA">
        <w:rPr>
          <w:lang w:val="en-ID"/>
        </w:rPr>
        <w:t>2.</w:t>
      </w:r>
      <w:r w:rsidR="00624AF7">
        <w:rPr>
          <w:lang w:val="en-ID"/>
        </w:rPr>
        <w:t>5</w:t>
      </w:r>
      <w:r w:rsidRPr="00815785">
        <w:rPr>
          <w:lang w:val="en-ID"/>
        </w:rPr>
        <w:t xml:space="preserve"> meringkas </w:t>
      </w:r>
      <w:r w:rsidR="00815785" w:rsidRPr="00815785">
        <w:rPr>
          <w:lang w:val="en-ID"/>
        </w:rPr>
        <w:t>daftar penelitian t</w:t>
      </w:r>
      <w:r w:rsidR="00815785">
        <w:rPr>
          <w:lang w:val="en-ID"/>
        </w:rPr>
        <w:t xml:space="preserve">erdahulu yang disebutkan pada bagian sebelumnya. </w:t>
      </w:r>
      <w:r w:rsidR="00D710A1" w:rsidRPr="00447722">
        <w:rPr>
          <w:lang w:val="en-ID"/>
        </w:rPr>
        <w:t xml:space="preserve">Ringkasan disajikan dengan mengkomparasikan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metode klasifikasi, metode evaluasi model dan metode pembentukan topik.</w:t>
      </w:r>
    </w:p>
    <w:p w14:paraId="35A4EF48" w14:textId="729C7A42" w:rsidR="00A83DF2" w:rsidRDefault="00A83DF2" w:rsidP="00916618">
      <w:pPr>
        <w:pStyle w:val="ImageandTableCaption"/>
      </w:pPr>
      <w:bookmarkStart w:id="52" w:name="_Toc160717687"/>
      <w:r>
        <w:t xml:space="preserve">Tabel 2. </w:t>
      </w:r>
      <w:r>
        <w:fldChar w:fldCharType="begin"/>
      </w:r>
      <w:r>
        <w:instrText xml:space="preserve"> SEQ Tabel_2. \* ARABIC </w:instrText>
      </w:r>
      <w:r>
        <w:fldChar w:fldCharType="separate"/>
      </w:r>
      <w:r w:rsidR="004B0B00">
        <w:rPr>
          <w:noProof/>
        </w:rPr>
        <w:t>5</w:t>
      </w:r>
      <w:r>
        <w:rPr>
          <w:noProof/>
        </w:rPr>
        <w:fldChar w:fldCharType="end"/>
      </w:r>
      <w:r>
        <w:t xml:space="preserve"> </w:t>
      </w:r>
      <w:r w:rsidRPr="00C70444">
        <w:t>Ringkasan Penelitian Terdahulu</w:t>
      </w:r>
      <w:bookmarkEnd w:id="52"/>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r>
              <w:t>Judul</w:t>
            </w:r>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dan Metode Klasifikasi</w:t>
            </w:r>
          </w:p>
        </w:tc>
        <w:tc>
          <w:tcPr>
            <w:tcW w:w="2275" w:type="dxa"/>
          </w:tcPr>
          <w:p w14:paraId="55346CA5" w14:textId="7CFF936B" w:rsidR="0054745E" w:rsidRDefault="00FE1B12" w:rsidP="005116B5">
            <w:pPr>
              <w:jc w:val="center"/>
            </w:pPr>
            <w:r>
              <w:t>Evaluasi</w:t>
            </w:r>
          </w:p>
        </w:tc>
        <w:tc>
          <w:tcPr>
            <w:tcW w:w="2275" w:type="dxa"/>
          </w:tcPr>
          <w:p w14:paraId="5738DFAA" w14:textId="641D920A" w:rsidR="0054745E" w:rsidRDefault="00FE1B12" w:rsidP="005116B5">
            <w:pPr>
              <w:jc w:val="center"/>
            </w:pPr>
            <w:r>
              <w:t>Metode Pembentukan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6BB2DA" w:rsidR="0054745E" w:rsidRDefault="00116700" w:rsidP="0003230F">
            <w:pPr>
              <w:pStyle w:val="NoSpacing"/>
            </w:pPr>
            <w:r w:rsidRPr="008E20A1">
              <w:t>Analisis Sentimen dan Pemodelan Topik Studi Kasus Komisi Pemberantasan Korupsi</w:t>
            </w:r>
            <w:r>
              <w:t>.</w:t>
            </w:r>
          </w:p>
        </w:tc>
        <w:tc>
          <w:tcPr>
            <w:tcW w:w="2430" w:type="dxa"/>
          </w:tcPr>
          <w:p w14:paraId="4A4CDC4E" w14:textId="77777777" w:rsidR="0054745E" w:rsidRDefault="00505E08" w:rsidP="0003230F">
            <w:pPr>
              <w:pStyle w:val="NoSpacing"/>
            </w:pPr>
            <w:r>
              <w:t xml:space="preserve">894 </w:t>
            </w:r>
            <w:r>
              <w:rPr>
                <w:i/>
                <w:iCs/>
              </w:rPr>
              <w:t xml:space="preserve">tweet </w:t>
            </w:r>
            <w:r>
              <w:t>berbahasa Indonesia</w:t>
            </w:r>
            <w:r w:rsidR="003B6C4D">
              <w:t>.</w:t>
            </w:r>
          </w:p>
          <w:p w14:paraId="501BEF92" w14:textId="77777777" w:rsidR="003B6C4D" w:rsidRDefault="003B6C4D" w:rsidP="0003230F">
            <w:pPr>
              <w:pStyle w:val="NoSpacing"/>
              <w:rPr>
                <w:b/>
                <w:bCs/>
              </w:rPr>
            </w:pPr>
          </w:p>
          <w:p w14:paraId="6390B9E5" w14:textId="77777777" w:rsidR="003B6C4D" w:rsidRDefault="003B6C4D" w:rsidP="0003230F">
            <w:pPr>
              <w:pStyle w:val="NoSpacing"/>
            </w:pPr>
            <w:r>
              <w:rPr>
                <w:i/>
                <w:iCs/>
              </w:rPr>
              <w:t>dependen variable</w:t>
            </w:r>
            <w:r w:rsidR="009B7F5F">
              <w:rPr>
                <w:i/>
                <w:iCs/>
              </w:rPr>
              <w:t xml:space="preserve"> </w:t>
            </w:r>
            <w:r w:rsidR="009B7F5F">
              <w:t>dataset</w:t>
            </w:r>
            <w:r>
              <w:rPr>
                <w:i/>
                <w:iCs/>
              </w:rPr>
              <w:t xml:space="preserve"> </w:t>
            </w:r>
            <w:r w:rsidR="009B7F5F">
              <w:t xml:space="preserve">memiliki </w:t>
            </w:r>
            <w:r w:rsidR="00FD5F78">
              <w:t xml:space="preserve">3 </w:t>
            </w:r>
            <w:r>
              <w:t>nilai nominal: positif, negatif dan netral</w:t>
            </w:r>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r>
              <w:rPr>
                <w:lang w:val="en-ID"/>
              </w:rPr>
              <w:t>P</w:t>
            </w:r>
            <w:r w:rsidR="00AC3551">
              <w:rPr>
                <w:lang w:val="en-ID"/>
              </w:rPr>
              <w:t xml:space="preserve">erbandingan </w:t>
            </w:r>
            <w:r w:rsidR="00BC72C7">
              <w:rPr>
                <w:lang w:val="en-ID"/>
              </w:rPr>
              <w:t xml:space="preserve">70:30 untuk </w:t>
            </w:r>
            <w:r w:rsidR="00CA0D03">
              <w:rPr>
                <w:lang w:val="en-ID"/>
              </w:rPr>
              <w:t xml:space="preserve">pembagian </w:t>
            </w:r>
            <w:r w:rsidR="00430E7B" w:rsidRPr="00430E7B">
              <w:rPr>
                <w:lang w:val="en-ID"/>
              </w:rPr>
              <w:t>data latih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r>
              <w:rPr>
                <w:i/>
                <w:iCs/>
              </w:rPr>
              <w:t>CountVectorizer</w:t>
            </w:r>
          </w:p>
          <w:p w14:paraId="47A9356D" w14:textId="77777777" w:rsidR="00BD5462" w:rsidRPr="00BD5462" w:rsidRDefault="00BD5462" w:rsidP="0003230F">
            <w:pPr>
              <w:pStyle w:val="NoSpacing"/>
            </w:pPr>
          </w:p>
          <w:p w14:paraId="3A2BEAC1" w14:textId="77777777" w:rsidR="00856E69" w:rsidRDefault="00856E69" w:rsidP="0003230F">
            <w:pPr>
              <w:pStyle w:val="NoSpacing"/>
            </w:pPr>
            <w:r>
              <w:t>Metode Klasifikasi:</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4A4B4425" w14:textId="77777777" w:rsidR="0054745E" w:rsidRDefault="00182C03" w:rsidP="00182C03">
            <w:pPr>
              <w:pStyle w:val="NoSpacing"/>
              <w:rPr>
                <w:i/>
                <w:iCs/>
              </w:rPr>
            </w:pPr>
            <w:r>
              <w:t>Metrik</w:t>
            </w:r>
            <w:r w:rsidR="00AC4914">
              <w:t>s</w:t>
            </w:r>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r w:rsidRPr="00F7124E">
              <w:rPr>
                <w:lang w:val="en-ID"/>
              </w:rPr>
              <w:t xml:space="preserve">Pendekatan </w:t>
            </w:r>
            <w:r w:rsidR="00825B7A">
              <w:rPr>
                <w:lang w:val="en-ID"/>
              </w:rPr>
              <w:t>e</w:t>
            </w:r>
            <w:r w:rsidRPr="00F7124E">
              <w:rPr>
                <w:lang w:val="en-ID"/>
              </w:rPr>
              <w:t>k</w:t>
            </w:r>
            <w:r w:rsidR="00825B7A">
              <w:rPr>
                <w:lang w:val="en-ID"/>
              </w:rPr>
              <w:t>s</w:t>
            </w:r>
            <w:r w:rsidRPr="00F7124E">
              <w:rPr>
                <w:lang w:val="en-ID"/>
              </w:rPr>
              <w:t xml:space="preserve">perimentasi: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79677401"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77777777" w:rsidR="009B7F5F" w:rsidRPr="000B19A5" w:rsidRDefault="002C6113" w:rsidP="0003230F">
            <w:pPr>
              <w:pStyle w:val="NoSpacing"/>
              <w:rPr>
                <w:lang w:val="it-IT"/>
              </w:rPr>
            </w:pPr>
            <w:r w:rsidRPr="000B19A5">
              <w:rPr>
                <w:i/>
                <w:iCs/>
                <w:lang w:val="it-IT"/>
              </w:rPr>
              <w:t xml:space="preserve">dependen variable </w:t>
            </w:r>
            <w:r w:rsidRPr="000B19A5">
              <w:rPr>
                <w:lang w:val="it-IT"/>
              </w:rPr>
              <w:t>dataset</w:t>
            </w:r>
            <w:r w:rsidRPr="000B19A5">
              <w:rPr>
                <w:i/>
                <w:iCs/>
                <w:lang w:val="it-IT"/>
              </w:rPr>
              <w:t xml:space="preserve"> </w:t>
            </w:r>
            <w:r w:rsidRPr="000B19A5">
              <w:rPr>
                <w:lang w:val="it-IT"/>
              </w:rPr>
              <w:t xml:space="preserve">memiliki </w:t>
            </w:r>
            <w:r w:rsidR="00F0432C" w:rsidRPr="000B19A5">
              <w:rPr>
                <w:lang w:val="it-IT"/>
              </w:rPr>
              <w:t>4</w:t>
            </w:r>
            <w:r w:rsidRPr="000B19A5">
              <w:rPr>
                <w:lang w:val="it-IT"/>
              </w:rPr>
              <w:t xml:space="preserve"> nilai nominal: positif, </w:t>
            </w:r>
            <w:r w:rsidR="00F0432C" w:rsidRPr="000B19A5">
              <w:rPr>
                <w:lang w:val="it-IT"/>
              </w:rPr>
              <w:t xml:space="preserve">negatif, </w:t>
            </w:r>
            <w:r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Metode Klasifikasi:</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t>Random Forest</w:t>
            </w:r>
          </w:p>
        </w:tc>
        <w:tc>
          <w:tcPr>
            <w:tcW w:w="2275" w:type="dxa"/>
          </w:tcPr>
          <w:p w14:paraId="1D43799D" w14:textId="5C7EA87B" w:rsidR="00746B14" w:rsidRDefault="002E133A" w:rsidP="00DA42D9">
            <w:pPr>
              <w:pStyle w:val="NoSpacing"/>
              <w:rPr>
                <w:i/>
                <w:iCs/>
              </w:rPr>
            </w:pPr>
            <w:r>
              <w:t>Metrik</w:t>
            </w:r>
            <w:r w:rsidR="00DD0530">
              <w:t>s</w:t>
            </w:r>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r>
              <w:t xml:space="preserve">Pendekatan </w:t>
            </w:r>
            <w:r w:rsidR="0061754B">
              <w:t>e</w:t>
            </w:r>
            <w:r w:rsidR="00CA3C59">
              <w:t>k</w:t>
            </w:r>
            <w:r w:rsidR="00825B7A">
              <w:t>s</w:t>
            </w:r>
            <w:r>
              <w:t>perimentasi</w:t>
            </w:r>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Penelitian ini menggunakan analisis frekuensi kemunculan kata untuk dapat mengidentifikasi topik atau tema-tema aspirasi mas</w:t>
            </w:r>
            <w:r>
              <w:t>yaraka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225443E0" w:rsidR="00746B14" w:rsidRDefault="00746B14" w:rsidP="0003230F">
            <w:pPr>
              <w:pStyle w:val="NoSpacing"/>
            </w:pPr>
            <w:r w:rsidRPr="008E20A1">
              <w:t>Analisis Sentimen Terhadap Kembalinya Pembelajaran dengan Sistem Tatap Muka melalui Media Sosial Twitter.</w:t>
            </w:r>
          </w:p>
        </w:tc>
        <w:tc>
          <w:tcPr>
            <w:tcW w:w="2430" w:type="dxa"/>
          </w:tcPr>
          <w:p w14:paraId="389077A1" w14:textId="77777777" w:rsidR="00746B14" w:rsidRDefault="00BF1628" w:rsidP="0003230F">
            <w:pPr>
              <w:pStyle w:val="NoSpacing"/>
            </w:pPr>
            <w:r>
              <w:t xml:space="preserve">15.000 </w:t>
            </w:r>
            <w:r>
              <w:rPr>
                <w:i/>
                <w:iCs/>
              </w:rPr>
              <w:t xml:space="preserve">tweet </w:t>
            </w:r>
            <w:r>
              <w:t>berbahasa Indonesia.</w:t>
            </w:r>
          </w:p>
          <w:p w14:paraId="4B9F8F35" w14:textId="77777777" w:rsidR="005F5C77" w:rsidRDefault="005F5C77" w:rsidP="0003230F">
            <w:pPr>
              <w:pStyle w:val="NoSpacing"/>
            </w:pPr>
          </w:p>
          <w:p w14:paraId="25D69F56" w14:textId="77777777" w:rsidR="005F5C77" w:rsidRDefault="005F5C77" w:rsidP="0003230F">
            <w:pPr>
              <w:pStyle w:val="NoSpacing"/>
            </w:pPr>
            <w:r>
              <w:rPr>
                <w:i/>
                <w:iCs/>
              </w:rPr>
              <w:t xml:space="preserve">dependen variable </w:t>
            </w:r>
            <w:r>
              <w:t>dataset</w:t>
            </w:r>
            <w:r>
              <w:rPr>
                <w:i/>
                <w:iCs/>
              </w:rPr>
              <w:t xml:space="preserve"> </w:t>
            </w:r>
            <w:r>
              <w:t>memiliki 4 nilai nominal: positif, negatif, netral,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r>
              <w:rPr>
                <w:lang w:val="en-ID"/>
              </w:rPr>
              <w:t xml:space="preserve">Perbandingan 80:20 untuk pembagian </w:t>
            </w:r>
            <w:r w:rsidRPr="00430E7B">
              <w:rPr>
                <w:lang w:val="en-ID"/>
              </w:rPr>
              <w:t>data latih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Metode Klasifikasi:</w:t>
            </w:r>
          </w:p>
          <w:p w14:paraId="0D514E74" w14:textId="77777777" w:rsidR="00746B14" w:rsidRPr="00E26CE6" w:rsidRDefault="00E26CE6" w:rsidP="008B5459">
            <w:pPr>
              <w:pStyle w:val="NoSpacing"/>
              <w:numPr>
                <w:ilvl w:val="0"/>
                <w:numId w:val="13"/>
              </w:numPr>
              <w:ind w:left="346"/>
            </w:pPr>
            <w:r>
              <w:rPr>
                <w:i/>
                <w:iCs/>
              </w:rPr>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57D7DDE7" w14:textId="77777777" w:rsidR="00746B14" w:rsidRDefault="00250C9D" w:rsidP="00DA42D9">
            <w:pPr>
              <w:pStyle w:val="NoSpacing"/>
              <w:rPr>
                <w:i/>
                <w:iCs/>
              </w:rPr>
            </w:pPr>
            <w:r>
              <w:t xml:space="preserve">Metriks: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r>
              <w:t>Pendekatan eksperimentasi:  10-</w:t>
            </w:r>
            <w:r>
              <w:rPr>
                <w:i/>
                <w:iCs/>
              </w:rPr>
              <w:t>fold cross validation.</w:t>
            </w:r>
          </w:p>
        </w:tc>
        <w:tc>
          <w:tcPr>
            <w:tcW w:w="2275" w:type="dxa"/>
          </w:tcPr>
          <w:p w14:paraId="461E756B" w14:textId="684059C8" w:rsidR="00746B14" w:rsidRDefault="00473D45" w:rsidP="00DA42D9">
            <w:pPr>
              <w:pStyle w:val="NoSpacing"/>
            </w:pPr>
            <w:r w:rsidRPr="00EA7F0C">
              <w:t>Penelitian ini menggunakan analisis frekuensi kemunculan kata untuk dapat mengidentifikasi topik atau tema-tema aspirasi mas</w:t>
            </w:r>
            <w:r>
              <w:t>yaraka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6C2E74C0" w:rsidR="00746B14" w:rsidRDefault="00554058" w:rsidP="0003230F">
            <w:pPr>
              <w:pStyle w:val="NoSpacing"/>
            </w:pPr>
            <w:r w:rsidRPr="008E20A1">
              <w:t xml:space="preserve">Klasifikasi Sentimen Terhadap Pemberlakuan Pembatasan Kegiatan Masyarakat (PPKM) di Jakarta Menggunakan Model </w:t>
            </w:r>
            <w:r w:rsidRPr="00BD668A">
              <w:rPr>
                <w:i/>
                <w:iCs/>
              </w:rPr>
              <w:t>Machine Learning</w:t>
            </w:r>
            <w:r w:rsidRPr="008E20A1">
              <w:t>.</w:t>
            </w:r>
          </w:p>
        </w:tc>
        <w:tc>
          <w:tcPr>
            <w:tcW w:w="2430" w:type="dxa"/>
          </w:tcPr>
          <w:p w14:paraId="73CC4387" w14:textId="77777777" w:rsidR="00746B14" w:rsidRDefault="00F963EB" w:rsidP="0003230F">
            <w:pPr>
              <w:pStyle w:val="NoSpacing"/>
            </w:pPr>
            <w:r>
              <w:t xml:space="preserve">3.583 komentar pada </w:t>
            </w:r>
            <w:r>
              <w:rPr>
                <w:i/>
                <w:iCs/>
              </w:rPr>
              <w:t xml:space="preserve">platform </w:t>
            </w:r>
            <w:r>
              <w:t>Facebook dan YouTube berbahasa Indonesia.</w:t>
            </w:r>
          </w:p>
          <w:p w14:paraId="48582EFE" w14:textId="77777777" w:rsidR="009716E1" w:rsidRDefault="009716E1" w:rsidP="0003230F">
            <w:pPr>
              <w:pStyle w:val="NoSpacing"/>
            </w:pPr>
          </w:p>
          <w:p w14:paraId="71330BCD" w14:textId="77777777" w:rsidR="009716E1" w:rsidRDefault="009716E1" w:rsidP="0003230F">
            <w:pPr>
              <w:pStyle w:val="NoSpacing"/>
            </w:pPr>
            <w:r>
              <w:rPr>
                <w:i/>
                <w:iCs/>
              </w:rPr>
              <w:t xml:space="preserve">dependen variable </w:t>
            </w:r>
            <w:r>
              <w:t>dataset</w:t>
            </w:r>
            <w:r>
              <w:rPr>
                <w:i/>
                <w:iCs/>
              </w:rPr>
              <w:t xml:space="preserve"> </w:t>
            </w:r>
            <w:r>
              <w:t>memiliki 3 nilai nominal: positif, negatif, dan netral.</w:t>
            </w:r>
          </w:p>
          <w:p w14:paraId="382FEBC6" w14:textId="77777777" w:rsidR="0094791E" w:rsidRDefault="0094791E" w:rsidP="0003230F">
            <w:pPr>
              <w:pStyle w:val="NoSpacing"/>
            </w:pPr>
          </w:p>
          <w:p w14:paraId="5F74E1CB" w14:textId="30CD2E30" w:rsidR="0094791E" w:rsidRPr="00F963EB" w:rsidRDefault="0094791E" w:rsidP="0003230F">
            <w:pPr>
              <w:pStyle w:val="NoSpacing"/>
            </w:pPr>
            <w:r>
              <w:t>Perbandingan 70:30 untuk pembagian data latih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8B5459">
            <w:pPr>
              <w:pStyle w:val="NoSpacing"/>
              <w:numPr>
                <w:ilvl w:val="0"/>
                <w:numId w:val="13"/>
              </w:numPr>
              <w:ind w:left="346"/>
            </w:pPr>
            <w:r>
              <w:rPr>
                <w:i/>
                <w:iCs/>
              </w:rPr>
              <w:t>CountVectorizer</w:t>
            </w:r>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Metode Klasifikasi:</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r>
              <w:t xml:space="preserve">Metriks: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r>
              <w:t xml:space="preserve">Pendekatan eksperimentasi: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Penelitian ini menggunakan analisis frekuensi kemunculan kata untuk dapat mengidentifikasi topik atau tema-tema aspirasi mas</w:t>
            </w:r>
            <w:r>
              <w:t>yaraka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6BBFEDBD" w:rsidR="00746B14" w:rsidRDefault="00FB77D7" w:rsidP="0003230F">
            <w:pPr>
              <w:pStyle w:val="NoSpacing"/>
            </w:pPr>
            <w:r w:rsidRPr="008E20A1">
              <w:t>Analisis Demografi Pendukung Calon Presiden dan Calon Wakil Presiden Indonesia 2019 Pada Twitter Berbahasa Indonesia.</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r>
              <w:rPr>
                <w:lang w:val="en-ID"/>
              </w:rPr>
              <w:t>Penulis</w:t>
            </w:r>
            <w:r w:rsidR="00843798" w:rsidRPr="00843798">
              <w:rPr>
                <w:lang w:val="en-ID"/>
              </w:rPr>
              <w:t xml:space="preserve"> ini tidak menjelaskan pemba</w:t>
            </w:r>
            <w:r w:rsidR="00843798">
              <w:rPr>
                <w:lang w:val="en-ID"/>
              </w:rPr>
              <w:t>gian data latih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klasifikasi sentimen: </w:t>
            </w:r>
            <w:r w:rsidRPr="00EB495B">
              <w:rPr>
                <w:i/>
                <w:iCs/>
              </w:rPr>
              <w:t>SentiStrength</w:t>
            </w:r>
          </w:p>
        </w:tc>
        <w:tc>
          <w:tcPr>
            <w:tcW w:w="2275" w:type="dxa"/>
          </w:tcPr>
          <w:p w14:paraId="46DE5BAE" w14:textId="317CE989" w:rsidR="00746B14" w:rsidRDefault="00B01B74" w:rsidP="00BF5A9B">
            <w:pPr>
              <w:rPr>
                <w:i/>
                <w:iCs/>
              </w:rPr>
            </w:pPr>
            <w:r>
              <w:t xml:space="preserve">Metrik: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r w:rsidRPr="007A4185">
              <w:t>Pe</w:t>
            </w:r>
            <w:r w:rsidR="00860E95" w:rsidRPr="007A4185">
              <w:t xml:space="preserve">nulis tidak menjelaskan </w:t>
            </w:r>
            <w:r w:rsidR="007A4185" w:rsidRPr="007A4185">
              <w:t>pendekatan eksperimentasi evaluasi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8B5459">
      <w:pPr>
        <w:pStyle w:val="Heading2"/>
        <w:numPr>
          <w:ilvl w:val="1"/>
          <w:numId w:val="22"/>
        </w:numPr>
      </w:pPr>
      <w:bookmarkStart w:id="53" w:name="_Toc160717525"/>
      <w:r>
        <w:t>Perbadingan Penelitian Terdahulu</w:t>
      </w:r>
      <w:bookmarkEnd w:id="53"/>
    </w:p>
    <w:p w14:paraId="5C42B583" w14:textId="1663B012" w:rsidR="00EA601B" w:rsidRDefault="00656E4E" w:rsidP="001F2B8F">
      <w:pPr>
        <w:rPr>
          <w:lang w:val="en-ID"/>
        </w:rPr>
      </w:pPr>
      <w:r w:rsidRPr="007A073A">
        <w:rPr>
          <w:lang w:val="en-ID"/>
        </w:rPr>
        <w:t>Tabel 2.</w:t>
      </w:r>
      <w:r w:rsidR="00624AF7">
        <w:rPr>
          <w:lang w:val="en-ID"/>
        </w:rPr>
        <w:t>6</w:t>
      </w:r>
      <w:r w:rsidRPr="007A073A">
        <w:rPr>
          <w:lang w:val="en-ID"/>
        </w:rPr>
        <w:t xml:space="preserve"> menunjukkan </w:t>
      </w:r>
      <w:r w:rsidR="007A073A" w:rsidRPr="007A073A">
        <w:rPr>
          <w:lang w:val="en-ID"/>
        </w:rPr>
        <w:t xml:space="preserve">hasil analisis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r w:rsidR="00FA7E9B" w:rsidRPr="00FA7E9B">
        <w:rPr>
          <w:i/>
          <w:iCs/>
          <w:lang w:val="en-ID"/>
        </w:rPr>
        <w:t>c</w:t>
      </w:r>
      <w:r w:rsidR="009A3AC6" w:rsidRPr="00FA7E9B">
        <w:rPr>
          <w:i/>
          <w:iCs/>
          <w:lang w:val="en-ID"/>
        </w:rPr>
        <w:t xml:space="preserve">ritisize, </w:t>
      </w:r>
      <w:r w:rsidR="00646359" w:rsidRPr="00FA7E9B">
        <w:rPr>
          <w:i/>
          <w:iCs/>
          <w:lang w:val="en-ID"/>
        </w:rPr>
        <w:t>summarize</w:t>
      </w:r>
      <w:r w:rsidR="00646359">
        <w:rPr>
          <w:i/>
          <w:iCs/>
          <w:lang w:val="en-ID"/>
        </w:rPr>
        <w:t xml:space="preserve">, </w:t>
      </w:r>
      <w:r w:rsidR="00FA7E9B" w:rsidRPr="00FA7E9B">
        <w:rPr>
          <w:i/>
          <w:iCs/>
          <w:lang w:val="en-ID"/>
        </w:rPr>
        <w:t>s</w:t>
      </w:r>
      <w:r w:rsidR="009A3AC6" w:rsidRPr="00FA7E9B">
        <w:rPr>
          <w:i/>
          <w:iCs/>
          <w:lang w:val="en-ID"/>
        </w:rPr>
        <w:t xml:space="preserve">yntesize </w:t>
      </w:r>
      <w:r w:rsidR="0007251C">
        <w:rPr>
          <w:lang w:val="en-ID"/>
        </w:rPr>
        <w:t>(</w:t>
      </w:r>
      <w:r w:rsidR="007A073A" w:rsidRPr="007A073A">
        <w:rPr>
          <w:lang w:val="en-ID"/>
        </w:rPr>
        <w:t>3C2S</w:t>
      </w:r>
      <w:r w:rsidR="0007251C">
        <w:rPr>
          <w:lang w:val="en-ID"/>
        </w:rPr>
        <w:t>)</w:t>
      </w:r>
      <w:r w:rsidR="007A073A" w:rsidRPr="007A073A">
        <w:rPr>
          <w:lang w:val="en-ID"/>
        </w:rPr>
        <w:t xml:space="preserve"> dari daftar penelitian t</w:t>
      </w:r>
      <w:r w:rsidR="007A073A">
        <w:rPr>
          <w:lang w:val="en-ID"/>
        </w:rPr>
        <w:t>erhadulu yang disebutkan pada bagian sebelumnya.</w:t>
      </w:r>
      <w:r w:rsidR="00BA11B1">
        <w:rPr>
          <w:lang w:val="en-ID"/>
        </w:rPr>
        <w:t xml:space="preserve"> </w:t>
      </w:r>
      <w:r w:rsidR="00D96EDD" w:rsidRPr="00961555">
        <w:rPr>
          <w:i/>
          <w:iCs/>
          <w:lang w:val="en-ID"/>
        </w:rPr>
        <w:t xml:space="preserve">Compare </w:t>
      </w:r>
      <w:r w:rsidR="00D96EDD" w:rsidRPr="00961555">
        <w:rPr>
          <w:lang w:val="en-ID"/>
        </w:rPr>
        <w:t>mengidentifikasi kesamaan</w:t>
      </w:r>
      <w:r w:rsidR="008110B2" w:rsidRPr="00961555">
        <w:rPr>
          <w:lang w:val="en-ID"/>
        </w:rPr>
        <w:t xml:space="preserve">, </w:t>
      </w:r>
      <w:r w:rsidR="008110B2" w:rsidRPr="00961555">
        <w:rPr>
          <w:i/>
          <w:iCs/>
          <w:lang w:val="en-ID"/>
        </w:rPr>
        <w:t xml:space="preserve">contrast </w:t>
      </w:r>
      <w:r w:rsidR="008110B2" w:rsidRPr="00961555">
        <w:rPr>
          <w:lang w:val="en-ID"/>
        </w:rPr>
        <w:t xml:space="preserve">mengidentifikasi perbedaan, </w:t>
      </w:r>
      <w:r w:rsidR="008110B2" w:rsidRPr="00961555">
        <w:rPr>
          <w:i/>
          <w:iCs/>
          <w:lang w:val="en-ID"/>
        </w:rPr>
        <w:t xml:space="preserve">criticize </w:t>
      </w:r>
      <w:r w:rsidR="004E0267" w:rsidRPr="00961555">
        <w:rPr>
          <w:lang w:val="en-ID"/>
        </w:rPr>
        <w:t xml:space="preserve">mengidentifikasi kekurangan, </w:t>
      </w:r>
      <w:r w:rsidR="00961555" w:rsidRPr="00961555">
        <w:rPr>
          <w:i/>
          <w:iCs/>
          <w:lang w:val="en-ID"/>
        </w:rPr>
        <w:t xml:space="preserve">syntesize </w:t>
      </w:r>
      <w:r w:rsidR="00961555" w:rsidRPr="00961555">
        <w:rPr>
          <w:lang w:val="en-ID"/>
        </w:rPr>
        <w:t xml:space="preserve">mengidentifikasi </w:t>
      </w:r>
      <w:r w:rsidR="00B23DEE">
        <w:rPr>
          <w:lang w:val="en-ID"/>
        </w:rPr>
        <w:t>hal</w:t>
      </w:r>
      <w:r w:rsidR="00961555" w:rsidRPr="00961555">
        <w:rPr>
          <w:lang w:val="en-ID"/>
        </w:rPr>
        <w:t xml:space="preserve"> ya</w:t>
      </w:r>
      <w:r w:rsidR="00961555">
        <w:rPr>
          <w:lang w:val="en-ID"/>
        </w:rPr>
        <w:t>ng dapat d</w:t>
      </w:r>
      <w:r w:rsidR="00143E96">
        <w:rPr>
          <w:lang w:val="en-ID"/>
        </w:rPr>
        <w:t xml:space="preserve">iambil untuk memperkaya penelitian yang akan dilakukan, </w:t>
      </w:r>
      <w:r w:rsidR="00143E96">
        <w:rPr>
          <w:i/>
          <w:iCs/>
          <w:lang w:val="en-ID"/>
        </w:rPr>
        <w:t xml:space="preserve">summarize </w:t>
      </w:r>
      <w:r w:rsidR="00F31922">
        <w:rPr>
          <w:lang w:val="en-ID"/>
        </w:rPr>
        <w:t>meringkas hasil analisa yang telah dilakukan</w:t>
      </w:r>
      <w:r w:rsidR="005C0524">
        <w:rPr>
          <w:lang w:val="en-ID"/>
        </w:rPr>
        <w:t>.</w:t>
      </w:r>
    </w:p>
    <w:p w14:paraId="27F26C5B" w14:textId="0B28C68C" w:rsidR="001F2B8F" w:rsidRPr="00F31922" w:rsidRDefault="001F2B8F" w:rsidP="00916618">
      <w:pPr>
        <w:pStyle w:val="ImageandTableCaption"/>
        <w:rPr>
          <w:lang w:val="en-ID"/>
        </w:rPr>
      </w:pPr>
      <w:bookmarkStart w:id="54" w:name="_Toc160717688"/>
      <w:r>
        <w:t xml:space="preserve">Tabel 2. </w:t>
      </w:r>
      <w:r>
        <w:fldChar w:fldCharType="begin"/>
      </w:r>
      <w:r>
        <w:instrText xml:space="preserve"> SEQ Tabel_2. \* ARABIC </w:instrText>
      </w:r>
      <w:r>
        <w:fldChar w:fldCharType="separate"/>
      </w:r>
      <w:r w:rsidR="004B0B00">
        <w:rPr>
          <w:noProof/>
        </w:rPr>
        <w:t>6</w:t>
      </w:r>
      <w:r>
        <w:rPr>
          <w:noProof/>
        </w:rPr>
        <w:fldChar w:fldCharType="end"/>
      </w:r>
      <w:r>
        <w:t xml:space="preserve"> </w:t>
      </w:r>
      <w:r w:rsidRPr="00E167BE">
        <w:t>Analisis 3C2S penelitian tentang Analisis Sentimen</w:t>
      </w:r>
      <w:bookmarkEnd w:id="54"/>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0A300D"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r>
              <w:t>Judul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r>
              <w:rPr>
                <w:i/>
                <w:iCs/>
                <w:lang w:val="en-ID"/>
              </w:rPr>
              <w:t>S</w:t>
            </w:r>
            <w:r w:rsidR="00AD6C0C" w:rsidRPr="00961555">
              <w:rPr>
                <w:i/>
                <w:iCs/>
                <w:lang w:val="en-ID"/>
              </w:rPr>
              <w:t>yntesize</w:t>
            </w:r>
          </w:p>
        </w:tc>
      </w:tr>
      <w:tr w:rsidR="000A300D"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3B9117AA" w:rsidR="000A300D" w:rsidRDefault="000A300D" w:rsidP="00AD6C0C">
            <w:pPr>
              <w:pStyle w:val="NoSpacing"/>
              <w:jc w:val="left"/>
            </w:pPr>
            <w:r w:rsidRPr="008E20A1">
              <w:t xml:space="preserve">Analisis Sentimen dan Pemodelan Topik Studi </w:t>
            </w:r>
            <w:r w:rsidRPr="008E20A1">
              <w:lastRenderedPageBreak/>
              <w:t>Kasus Komisi Pemberantasan Korupsi</w:t>
            </w:r>
          </w:p>
        </w:tc>
        <w:tc>
          <w:tcPr>
            <w:tcW w:w="2047" w:type="dxa"/>
          </w:tcPr>
          <w:p w14:paraId="210FEFCD" w14:textId="22FABA9B" w:rsidR="000A300D" w:rsidRPr="00494E61" w:rsidRDefault="000A300D" w:rsidP="00AD6C0C">
            <w:pPr>
              <w:pStyle w:val="NoSpacing"/>
              <w:jc w:val="left"/>
            </w:pPr>
            <w:r>
              <w:lastRenderedPageBreak/>
              <w:t>Melakukan analisis sentimen</w:t>
            </w:r>
            <w:r>
              <w:rPr>
                <w:i/>
                <w:iCs/>
              </w:rPr>
              <w:t xml:space="preserve"> </w:t>
            </w:r>
            <w:r>
              <w:t xml:space="preserve">terhadap aspirasi masyarakat di </w:t>
            </w:r>
            <w:r>
              <w:lastRenderedPageBreak/>
              <w:t xml:space="preserve">media sosial Twitter dengan teknik </w:t>
            </w:r>
            <w:r>
              <w:rPr>
                <w:i/>
                <w:iCs/>
              </w:rPr>
              <w:t xml:space="preserve">machine learning </w:t>
            </w:r>
            <w:r>
              <w:t>untuk memberikan rekomendasi bagi Pemerintah</w:t>
            </w:r>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teknik pemodelan topik </w:t>
            </w:r>
            <w:r w:rsidRPr="0005471C">
              <w:rPr>
                <w:i/>
                <w:iCs/>
              </w:rPr>
              <w:t xml:space="preserve">Latent </w:t>
            </w:r>
            <w:r w:rsidR="004D0730">
              <w:rPr>
                <w:i/>
                <w:iCs/>
              </w:rPr>
              <w:t>Dirichlet</w:t>
            </w:r>
            <w:r w:rsidRPr="0005471C">
              <w:rPr>
                <w:i/>
                <w:iCs/>
              </w:rPr>
              <w:t xml:space="preserve"> Allocation </w:t>
            </w:r>
            <w:r w:rsidRPr="0005471C">
              <w:t xml:space="preserve">(LDA) yang bertujuan untuk menggali </w:t>
            </w:r>
            <w:r w:rsidRPr="0005471C">
              <w:lastRenderedPageBreak/>
              <w:t xml:space="preserve">wawasan akan </w:t>
            </w:r>
            <w:r w:rsidRPr="0005471C">
              <w:rPr>
                <w:i/>
                <w:iCs/>
              </w:rPr>
              <w:t xml:space="preserve">concern </w:t>
            </w:r>
            <w:r w:rsidRPr="0005471C">
              <w:t>masyaraka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Mengkomparasikan teknik </w:t>
            </w:r>
            <w:r w:rsidRPr="00913016">
              <w:rPr>
                <w:i/>
                <w:iCs/>
              </w:rPr>
              <w:t>Artficial Neural Network</w:t>
            </w:r>
            <w:r>
              <w:t xml:space="preserve"> dengan 5 classical machine learning yaitu: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menerangkan secara terperinci arsitektur </w:t>
            </w:r>
            <w:r w:rsidRPr="008C0B4B">
              <w:rPr>
                <w:i/>
                <w:iCs/>
              </w:rPr>
              <w:t xml:space="preserve">Artificial Neural Network </w:t>
            </w:r>
            <w:r w:rsidRPr="008C0B4B">
              <w:t>yang digunakan.</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2) Penelitian tidak melibatkan proses klasifikasi untuk data yang ‘tidak relevan’. Beberapa penelitian telah menunjukkan klasifikasi data ‘tidak relevan’ dapat membantu meningkatkan akurasi</w:t>
            </w:r>
            <w:r>
              <w:rPr>
                <w:i/>
                <w:iCs/>
              </w:rPr>
              <w:t xml:space="preserve"> </w:t>
            </w:r>
            <w:r>
              <w:t xml:space="preserve">prediksi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menunjukkan </w:t>
            </w:r>
            <w:r>
              <w:rPr>
                <w:i/>
                <w:iCs/>
              </w:rPr>
              <w:t xml:space="preserve">Artificial Neural Network </w:t>
            </w:r>
            <w:r>
              <w:t xml:space="preserve">dengan unigram </w:t>
            </w:r>
            <w:r>
              <w:rPr>
                <w:i/>
                <w:iCs/>
              </w:rPr>
              <w:lastRenderedPageBreak/>
              <w:t xml:space="preserve">CountVectorizer </w:t>
            </w:r>
            <w:r>
              <w:t xml:space="preserve">menjadi teknik dengan nilai </w:t>
            </w:r>
            <w:r w:rsidRPr="004B5C8A">
              <w:rPr>
                <w:i/>
                <w:iCs/>
              </w:rPr>
              <w:t>F1 score</w:t>
            </w:r>
            <w:r>
              <w:rPr>
                <w:i/>
                <w:iCs/>
              </w:rPr>
              <w:t xml:space="preserve"> </w:t>
            </w:r>
            <w:r>
              <w:t>tertinggi</w:t>
            </w:r>
            <w:r w:rsidRPr="004B5C8A">
              <w:t xml:space="preserve"> 76,95%</w:t>
            </w:r>
            <w:r>
              <w:t xml:space="preserve"> dan identifikasi topik dapat dilakukan dengan metode </w:t>
            </w:r>
            <w:r>
              <w:rPr>
                <w:i/>
                <w:iCs/>
              </w:rPr>
              <w:t xml:space="preserve">Latent </w:t>
            </w:r>
            <w:r w:rsidR="004D0730">
              <w:rPr>
                <w:i/>
                <w:iCs/>
              </w:rPr>
              <w:t>Dirichlet</w:t>
            </w:r>
            <w:r>
              <w:rPr>
                <w:i/>
                <w:iCs/>
              </w:rPr>
              <w:t xml:space="preserve"> Allocation </w:t>
            </w:r>
            <w:r>
              <w:t>(LDA).</w:t>
            </w:r>
          </w:p>
        </w:tc>
      </w:tr>
      <w:tr w:rsidR="000A300D"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3861777E"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p>
        </w:tc>
        <w:tc>
          <w:tcPr>
            <w:tcW w:w="2047" w:type="dxa"/>
          </w:tcPr>
          <w:p w14:paraId="7B942839" w14:textId="4E859796" w:rsidR="000A300D" w:rsidRPr="002C5436" w:rsidRDefault="000A300D" w:rsidP="00AD6C0C">
            <w:pPr>
              <w:pStyle w:val="NoSpacing"/>
              <w:jc w:val="left"/>
            </w:pPr>
            <w:r>
              <w:t>Melakukan analisis sentimen</w:t>
            </w:r>
            <w:r>
              <w:rPr>
                <w:i/>
                <w:iCs/>
              </w:rPr>
              <w:t xml:space="preserve"> </w:t>
            </w:r>
            <w:r>
              <w:t xml:space="preserve">terhadap aspirasi masyarakat di media sosial Twitter dengan teknik </w:t>
            </w:r>
            <w:r>
              <w:rPr>
                <w:i/>
                <w:iCs/>
              </w:rPr>
              <w:t xml:space="preserve">machine learning </w:t>
            </w:r>
            <w:r>
              <w:t>untuk memberikan rekomendasi bagi Pemerintah.</w:t>
            </w:r>
          </w:p>
        </w:tc>
        <w:tc>
          <w:tcPr>
            <w:tcW w:w="3240" w:type="dxa"/>
          </w:tcPr>
          <w:p w14:paraId="7DD811B5" w14:textId="475B2DF5" w:rsidR="000A300D" w:rsidRPr="008D0BCF" w:rsidRDefault="000A300D" w:rsidP="00AD6C0C">
            <w:pPr>
              <w:pStyle w:val="NoSpacing"/>
              <w:jc w:val="left"/>
            </w:pPr>
            <w:r w:rsidRPr="0005471C">
              <w:t>Menggunakan teknik klasifikasi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Penelitian tidak menyebutkan periode pengumpulan data, peneliti hanya menyebutkan berapa lama waktu yang dibutuhkan untuk pengumpulan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Dari sisi teknik yang digunakan p</w:t>
            </w:r>
            <w:r>
              <w:t xml:space="preserve">enelitian ini </w:t>
            </w:r>
            <w:r w:rsidR="007E0FA9">
              <w:t xml:space="preserve">tidak menunjukan sesuatu yang bersifat khusus, seperti melakukan eksperimental atau menggunakan teknik </w:t>
            </w:r>
            <w:r w:rsidR="007E0FA9">
              <w:rPr>
                <w:i/>
                <w:iCs/>
              </w:rPr>
              <w:t xml:space="preserve">machine learning </w:t>
            </w:r>
            <w:r w:rsidR="007E0FA9">
              <w:t>yang tergolong</w:t>
            </w:r>
            <w:r w:rsidR="00003F4C">
              <w:rPr>
                <w:i/>
                <w:iCs/>
              </w:rPr>
              <w:t xml:space="preserve"> </w:t>
            </w:r>
            <w:r w:rsidR="00003F4C">
              <w:t>baru</w:t>
            </w:r>
            <w:r w:rsidR="007E0FA9">
              <w:t xml:space="preserve">, penelitian ini </w:t>
            </w:r>
            <w:r>
              <w:t xml:space="preserve">mengkomparasikan 3 </w:t>
            </w:r>
            <w:r>
              <w:rPr>
                <w:i/>
                <w:iCs/>
              </w:rPr>
              <w:t>classical machine learning.</w:t>
            </w:r>
          </w:p>
        </w:tc>
        <w:tc>
          <w:tcPr>
            <w:tcW w:w="2520" w:type="dxa"/>
          </w:tcPr>
          <w:p w14:paraId="6EE4AC82" w14:textId="4B54B7C7" w:rsidR="000A300D" w:rsidRPr="00BF2A26" w:rsidRDefault="00BF2A26" w:rsidP="00AD6C0C">
            <w:pPr>
              <w:pStyle w:val="NoSpacing"/>
              <w:jc w:val="left"/>
            </w:pPr>
            <w:r w:rsidRPr="00BF2A26">
              <w:t>Penelitian ini menggunakan frekuensi kemunculan kata untuk mengidentifikasi topik atau tema-tema aspirasi masyara</w:t>
            </w:r>
            <w:r>
              <w:t>kat.</w:t>
            </w:r>
          </w:p>
        </w:tc>
      </w:tr>
      <w:tr w:rsidR="000A300D"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0409AF99" w:rsidR="000A300D" w:rsidRDefault="000A300D" w:rsidP="00AD6C0C">
            <w:pPr>
              <w:pStyle w:val="NoSpacing"/>
              <w:jc w:val="left"/>
            </w:pPr>
            <w:r w:rsidRPr="008E20A1">
              <w:t xml:space="preserve">Analisis Sentimen Terhadap Kembalinya </w:t>
            </w:r>
            <w:r w:rsidRPr="008E20A1">
              <w:lastRenderedPageBreak/>
              <w:t>Pembelajaran dengan Sistem Tatap Muka melalui Media Sosial Twitter.</w:t>
            </w:r>
          </w:p>
        </w:tc>
        <w:tc>
          <w:tcPr>
            <w:tcW w:w="2047" w:type="dxa"/>
          </w:tcPr>
          <w:p w14:paraId="71AC0AA9" w14:textId="47A7E3C4" w:rsidR="000A300D" w:rsidRPr="00C45CF0" w:rsidRDefault="000A300D" w:rsidP="00AD6C0C">
            <w:pPr>
              <w:pStyle w:val="NoSpacing"/>
              <w:jc w:val="left"/>
            </w:pPr>
            <w:r>
              <w:lastRenderedPageBreak/>
              <w:t>Melakukan analisis sentimen</w:t>
            </w:r>
            <w:r>
              <w:rPr>
                <w:i/>
                <w:iCs/>
              </w:rPr>
              <w:t xml:space="preserve"> </w:t>
            </w:r>
            <w:r>
              <w:t xml:space="preserve">terhadap aspirasi masyarakat di </w:t>
            </w:r>
            <w:r>
              <w:lastRenderedPageBreak/>
              <w:t xml:space="preserve">media sosial Twitter dengan teknik </w:t>
            </w:r>
            <w:r>
              <w:rPr>
                <w:i/>
                <w:iCs/>
              </w:rPr>
              <w:t xml:space="preserve">machine learning </w:t>
            </w:r>
            <w:r>
              <w:t>untuk memberikan rekomendasi bagi Pemerintah.</w:t>
            </w:r>
            <w:r w:rsidR="007100DA">
              <w:t xml:space="preserve"> </w:t>
            </w:r>
          </w:p>
        </w:tc>
        <w:tc>
          <w:tcPr>
            <w:tcW w:w="3240" w:type="dxa"/>
          </w:tcPr>
          <w:p w14:paraId="59691F66" w14:textId="15227386" w:rsidR="000A300D" w:rsidRDefault="000A300D" w:rsidP="00AD6C0C">
            <w:pPr>
              <w:pStyle w:val="NoSpacing"/>
              <w:jc w:val="left"/>
            </w:pPr>
            <w:r>
              <w:lastRenderedPageBreak/>
              <w:t xml:space="preserve">(1) Mengkomparasikan teknik machine learning </w:t>
            </w:r>
            <w:r w:rsidRPr="00094675">
              <w:rPr>
                <w:i/>
                <w:iCs/>
              </w:rPr>
              <w:t>Artificial Neural Network</w:t>
            </w:r>
            <w:r>
              <w:t xml:space="preserve"> (</w:t>
            </w:r>
            <w:r w:rsidRPr="00094675">
              <w:rPr>
                <w:i/>
                <w:iCs/>
              </w:rPr>
              <w:t>Multilayer Perceptron</w:t>
            </w:r>
            <w:r>
              <w:t xml:space="preserve">) dengan </w:t>
            </w:r>
            <w:r w:rsidRPr="00E9529A">
              <w:rPr>
                <w:i/>
                <w:iCs/>
              </w:rPr>
              <w:t xml:space="preserve">classifical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Memanfaatkan fitur “jumlah kata” dan “waktu </w:t>
            </w:r>
            <w:r>
              <w:rPr>
                <w:i/>
                <w:iCs/>
              </w:rPr>
              <w:t>posting tweet”</w:t>
            </w:r>
            <w:r>
              <w:t xml:space="preserve"> untuk menunjang hasil klasifikasi.</w:t>
            </w:r>
          </w:p>
        </w:tc>
        <w:tc>
          <w:tcPr>
            <w:tcW w:w="3420" w:type="dxa"/>
          </w:tcPr>
          <w:p w14:paraId="10629837" w14:textId="6B90A6AB" w:rsidR="000A300D" w:rsidRPr="00BD6CC6" w:rsidRDefault="000A300D" w:rsidP="00AD6C0C">
            <w:pPr>
              <w:pStyle w:val="NoSpacing"/>
              <w:jc w:val="left"/>
            </w:pPr>
            <w:r>
              <w:lastRenderedPageBreak/>
              <w:t xml:space="preserve">(1) Dataset yang digunakan untuk melatih machine learning tidak seimbang. Hal ini bisa mengurangi tingkat prediksi </w:t>
            </w:r>
            <w:r>
              <w:lastRenderedPageBreak/>
              <w:t xml:space="preserve">akurasi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2) Penulis tidak menjelaskan kriteria yang digunakan pada tahapan anotasi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3) Peneliti tidak menjelaskan teknis pembagian training dan testing dataset.</w:t>
            </w:r>
          </w:p>
        </w:tc>
        <w:tc>
          <w:tcPr>
            <w:tcW w:w="2520" w:type="dxa"/>
          </w:tcPr>
          <w:p w14:paraId="54576888" w14:textId="572C3F81" w:rsidR="000A300D" w:rsidRPr="00BF6814" w:rsidRDefault="00E449E9" w:rsidP="00AD6C0C">
            <w:pPr>
              <w:pStyle w:val="NoSpacing"/>
              <w:jc w:val="left"/>
            </w:pPr>
            <w:r>
              <w:lastRenderedPageBreak/>
              <w:t xml:space="preserve">Hal yang menonjol pada penelitian ini adalah pemanfaatan fitur “jumlah kata” dan </w:t>
            </w:r>
            <w:r>
              <w:lastRenderedPageBreak/>
              <w:t xml:space="preserve">“waktu </w:t>
            </w:r>
            <w:r>
              <w:rPr>
                <w:i/>
                <w:iCs/>
              </w:rPr>
              <w:t>posting tweet”</w:t>
            </w:r>
            <w:r>
              <w:t xml:space="preserve"> untuk menunjang hasil klasifikasi.</w:t>
            </w:r>
            <w:r w:rsidR="00BF6814">
              <w:t xml:space="preserve"> Disamping itu komparasi antara teknik </w:t>
            </w:r>
            <w:r w:rsidR="00043BB1">
              <w:rPr>
                <w:i/>
                <w:iCs/>
              </w:rPr>
              <w:t xml:space="preserve">multilayer perceptron </w:t>
            </w:r>
            <w:r w:rsidR="00BF6814">
              <w:t xml:space="preserve">yang dianggap lebih </w:t>
            </w:r>
            <w:r w:rsidR="00C77A4F">
              <w:t>moderen</w:t>
            </w:r>
            <w:r w:rsidR="00BF6814">
              <w:rPr>
                <w:i/>
                <w:iCs/>
              </w:rPr>
              <w:t xml:space="preserve"> </w:t>
            </w:r>
            <w:r w:rsidR="00BF6814">
              <w:t xml:space="preserve">ketimbang </w:t>
            </w:r>
            <w:r w:rsidR="00BF6814">
              <w:rPr>
                <w:i/>
                <w:iCs/>
              </w:rPr>
              <w:t xml:space="preserve">classical machine learning </w:t>
            </w:r>
            <w:r w:rsidR="00BF6814">
              <w:t>seperti SVM, ternyata memberikan hasil</w:t>
            </w:r>
            <w:r w:rsidR="00F03D0D">
              <w:t xml:space="preserve"> yang berbanding terbalik</w:t>
            </w:r>
            <w:r w:rsidR="00BF6814">
              <w:t xml:space="preserve">. SVM menjadi teknik dengan nilai </w:t>
            </w:r>
            <w:r w:rsidR="00BF6814">
              <w:rPr>
                <w:i/>
                <w:iCs/>
              </w:rPr>
              <w:t xml:space="preserve">f-measure </w:t>
            </w:r>
            <w:r w:rsidR="00BF6814">
              <w:t xml:space="preserve">lebih tinggi, dengan </w:t>
            </w:r>
            <w:r w:rsidR="00BF6814">
              <w:rPr>
                <w:i/>
                <w:iCs/>
              </w:rPr>
              <w:t xml:space="preserve">score </w:t>
            </w:r>
            <w:r w:rsidR="00BF6814">
              <w:t>85,78%.</w:t>
            </w:r>
          </w:p>
        </w:tc>
      </w:tr>
      <w:tr w:rsidR="000A300D"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7EDD24DF" w:rsidR="000A300D" w:rsidRDefault="000A300D" w:rsidP="00AD6C0C">
            <w:pPr>
              <w:pStyle w:val="NoSpacing"/>
              <w:jc w:val="left"/>
            </w:pPr>
            <w:r w:rsidRPr="008E20A1">
              <w:t>Klasifikasi Sentimen Terhadap Pemberlakuan Pembatasan Kegiatan Masyarakat (PPKM) di Jakarta Menggunakan Model Machine Learning.</w:t>
            </w:r>
          </w:p>
        </w:tc>
        <w:tc>
          <w:tcPr>
            <w:tcW w:w="2047" w:type="dxa"/>
          </w:tcPr>
          <w:p w14:paraId="092707B9" w14:textId="07DF572A" w:rsidR="000A300D" w:rsidRPr="00FE389D" w:rsidRDefault="000A300D" w:rsidP="00AD6C0C">
            <w:pPr>
              <w:pStyle w:val="NoSpacing"/>
              <w:jc w:val="left"/>
            </w:pPr>
            <w:r>
              <w:t>Melakukan analisis sentimen</w:t>
            </w:r>
            <w:r>
              <w:rPr>
                <w:i/>
                <w:iCs/>
              </w:rPr>
              <w:t xml:space="preserve"> </w:t>
            </w:r>
            <w:r>
              <w:t xml:space="preserve">terhadap aspirasi masyarakat di media sosial Twitter dengan teknik </w:t>
            </w:r>
            <w:r>
              <w:rPr>
                <w:i/>
                <w:iCs/>
              </w:rPr>
              <w:t xml:space="preserve">machine learning </w:t>
            </w:r>
            <w:r>
              <w:t>untuk memberikan rekomendasi bagi Pemerintah.</w:t>
            </w:r>
          </w:p>
        </w:tc>
        <w:tc>
          <w:tcPr>
            <w:tcW w:w="3240" w:type="dxa"/>
          </w:tcPr>
          <w:p w14:paraId="5443F03C" w14:textId="1B5CA09F" w:rsidR="000A300D" w:rsidRDefault="000A300D" w:rsidP="00AD6C0C">
            <w:pPr>
              <w:pStyle w:val="NoSpacing"/>
              <w:jc w:val="left"/>
            </w:pPr>
            <w:r>
              <w:t xml:space="preserve">(1) Menggunakan teknik </w:t>
            </w:r>
            <w:r>
              <w:rPr>
                <w:i/>
                <w:iCs/>
              </w:rPr>
              <w:t xml:space="preserve">undersampling </w:t>
            </w:r>
            <w:r>
              <w:t>untuk membuat dataset menjadi seimbang.</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Mengkomparasikan 6 teknik representasi teks. yaitu: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teknik machine learning. yaitu: Naïve Bayes, Logistic Regression </w:t>
            </w:r>
            <w:r>
              <w:lastRenderedPageBreak/>
              <w:t>dan Random Forest.</w:t>
            </w:r>
          </w:p>
        </w:tc>
        <w:tc>
          <w:tcPr>
            <w:tcW w:w="3420" w:type="dxa"/>
          </w:tcPr>
          <w:p w14:paraId="2F6C003E" w14:textId="59887E9E" w:rsidR="000A300D" w:rsidRPr="00376EF4" w:rsidRDefault="000A300D" w:rsidP="00AD6C0C">
            <w:pPr>
              <w:pStyle w:val="NoSpacing"/>
              <w:jc w:val="left"/>
            </w:pPr>
            <w:r>
              <w:lastRenderedPageBreak/>
              <w:t>Penelitian tidak melibatkan proses klasifikasi untuk data yang ‘tidak relevan’. Beberapa penelitian telah menunjukkan klasifikasi data ‘tidak relevan’ dapat membantu meningkatkan akurasi</w:t>
            </w:r>
            <w:r>
              <w:rPr>
                <w:i/>
                <w:iCs/>
              </w:rPr>
              <w:t xml:space="preserve"> </w:t>
            </w:r>
            <w:r>
              <w:t xml:space="preserve">prediksi </w:t>
            </w:r>
            <w:r>
              <w:rPr>
                <w:i/>
                <w:iCs/>
              </w:rPr>
              <w:t>machine learning.</w:t>
            </w:r>
          </w:p>
        </w:tc>
        <w:tc>
          <w:tcPr>
            <w:tcW w:w="2520" w:type="dxa"/>
          </w:tcPr>
          <w:p w14:paraId="5D521440" w14:textId="15098FFE" w:rsidR="000A300D" w:rsidRPr="00352366" w:rsidRDefault="00A4372F" w:rsidP="00AD6C0C">
            <w:pPr>
              <w:pStyle w:val="NoSpacing"/>
              <w:jc w:val="left"/>
            </w:pPr>
            <w:r>
              <w:t>Penelitian ini menunjukkan bahwa representasi teks berbasis jumlah karakter (</w:t>
            </w:r>
            <w:r>
              <w:rPr>
                <w:i/>
                <w:iCs/>
              </w:rPr>
              <w:t>character n-gram</w:t>
            </w:r>
            <w:r>
              <w:t>) bisa memberikan hasil yang lebih baik ketimbang representasi teks berbasis kata (</w:t>
            </w:r>
            <w:r w:rsidRPr="00A4372F">
              <w:rPr>
                <w:i/>
                <w:iCs/>
              </w:rPr>
              <w:t>word n-gram</w:t>
            </w:r>
            <w:r>
              <w:t>).</w:t>
            </w:r>
          </w:p>
        </w:tc>
      </w:tr>
      <w:tr w:rsidR="000A300D" w14:paraId="32CB9360" w14:textId="77777777" w:rsidTr="00AD6C0C">
        <w:tc>
          <w:tcPr>
            <w:tcW w:w="712" w:type="dxa"/>
          </w:tcPr>
          <w:p w14:paraId="41F0BBA9" w14:textId="4B1BF95F" w:rsidR="000A300D" w:rsidRDefault="000A300D" w:rsidP="00AD6C0C">
            <w:pPr>
              <w:pStyle w:val="NoSpacing"/>
              <w:jc w:val="left"/>
            </w:pPr>
            <w:r>
              <w:t>5</w:t>
            </w:r>
          </w:p>
        </w:tc>
        <w:tc>
          <w:tcPr>
            <w:tcW w:w="1669" w:type="dxa"/>
          </w:tcPr>
          <w:p w14:paraId="4B5C20BB" w14:textId="642B3B65" w:rsidR="000A300D" w:rsidRDefault="000A300D" w:rsidP="00AD6C0C">
            <w:pPr>
              <w:pStyle w:val="NoSpacing"/>
              <w:jc w:val="left"/>
            </w:pPr>
            <w:r w:rsidRPr="008E20A1">
              <w:t>Analisis Demografi Pendukung Calon Presiden dan Calon Wakil Presiden Indonesia 2019 Pada Twitter Berbahasa Indonesia.</w:t>
            </w:r>
          </w:p>
        </w:tc>
        <w:tc>
          <w:tcPr>
            <w:tcW w:w="2047" w:type="dxa"/>
          </w:tcPr>
          <w:p w14:paraId="286073B6" w14:textId="1272F077" w:rsidR="000A300D" w:rsidRPr="00FD6EC3" w:rsidRDefault="000A300D" w:rsidP="00AD6C0C">
            <w:pPr>
              <w:pStyle w:val="NoSpacing"/>
              <w:jc w:val="left"/>
            </w:pPr>
            <w:r>
              <w:t>Melakukan analisis sentimen</w:t>
            </w:r>
            <w:r>
              <w:rPr>
                <w:i/>
                <w:iCs/>
              </w:rPr>
              <w:t xml:space="preserve"> </w:t>
            </w:r>
            <w:r>
              <w:t xml:space="preserve">terhadap aspirasi masyarakat di media sosial Twitter dengan teknik </w:t>
            </w:r>
            <w:r>
              <w:rPr>
                <w:i/>
                <w:iCs/>
              </w:rPr>
              <w:t xml:space="preserve">machine learning </w:t>
            </w:r>
            <w:r>
              <w:t>untuk memberikan informasi dan menambah wawasan bagi akademisi dan praktisi.</w:t>
            </w:r>
          </w:p>
        </w:tc>
        <w:tc>
          <w:tcPr>
            <w:tcW w:w="3240" w:type="dxa"/>
          </w:tcPr>
          <w:p w14:paraId="69FF4354" w14:textId="7C4CF381" w:rsidR="000A300D" w:rsidRDefault="000A300D" w:rsidP="00AD6C0C">
            <w:pPr>
              <w:pStyle w:val="NoSpacing"/>
              <w:jc w:val="left"/>
            </w:pPr>
            <w:r>
              <w:t>(1) Melakukan 4 pemodelan yang berbeda untuk menggali pola demografi pendukung, yaitu: klasifikasi jenis kelamin, klasifikasi umur, klasifikasi lokasi, dan klasifikasi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2) Memanfaatkan atribut akun Twitter seperti nama lengkap, deskripsi akun yang digunakan untuk mengklasifikasikan jenis kelamin dan umur.</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3) Menciptakan beberapa fitur untuk mendukung proses klasifikasi yang informasinya tidak secara langsung disediakan oleh metadata Twitter, seperti: First_male, Middle_male</w:t>
            </w:r>
            <w:r w:rsidR="00E73995">
              <w:t>, First</w:t>
            </w:r>
            <w:r w:rsidR="004A5F46">
              <w:t>_</w:t>
            </w:r>
            <w:r w:rsidR="00E73995">
              <w:t>female, dan Middle_male</w:t>
            </w:r>
            <w:r>
              <w:t xml:space="preserve">. </w:t>
            </w:r>
          </w:p>
        </w:tc>
        <w:tc>
          <w:tcPr>
            <w:tcW w:w="3420" w:type="dxa"/>
          </w:tcPr>
          <w:p w14:paraId="5546F41B" w14:textId="77777777" w:rsidR="000A300D" w:rsidRDefault="000F3957" w:rsidP="00AD6C0C">
            <w:pPr>
              <w:pStyle w:val="NoSpacing"/>
              <w:jc w:val="left"/>
              <w:rPr>
                <w:i/>
                <w:iCs/>
              </w:rPr>
            </w:pPr>
            <w:r>
              <w:t xml:space="preserve">(1) </w:t>
            </w:r>
            <w:r w:rsidR="000A300D">
              <w:t xml:space="preserve">Tidak menjelaskan secara mendetail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2) Penelitian ini tidak menjelaskan secara mendetail proses anotasi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3) Penelitian tidak menyebutkan seberapa tinggi tingkat akurasi yang dicapai pada kasus klasifikasi sentimen.</w:t>
            </w:r>
          </w:p>
        </w:tc>
        <w:tc>
          <w:tcPr>
            <w:tcW w:w="2520" w:type="dxa"/>
          </w:tcPr>
          <w:p w14:paraId="0915F9D3" w14:textId="5323E71F" w:rsidR="000A300D" w:rsidRPr="003F515D" w:rsidRDefault="003F515D" w:rsidP="00AD6C0C">
            <w:pPr>
              <w:pStyle w:val="NoSpacing"/>
              <w:jc w:val="left"/>
            </w:pPr>
            <w:r>
              <w:t>Penelitian ini melakukan banyak eksperimentasi dengan membuat fitur</w:t>
            </w:r>
            <w:r w:rsidR="00D112A1">
              <w:t>-fitur</w:t>
            </w:r>
            <w:r>
              <w:t xml:space="preserve"> yang digunakan untuk klasifikasi jenis kelamin, usia dan lokasi. Atribut pada akun yang disediakan oleh Twitter dapat digunakan untuk keperluan </w:t>
            </w:r>
            <w:r w:rsidR="00D112A1">
              <w:t xml:space="preserve">3 klasifikasi </w:t>
            </w:r>
            <w:r>
              <w:t>tersebut.</w:t>
            </w:r>
            <w:r w:rsidR="00ED638A">
              <w:t xml:space="preserve"> Penelitian ini juga menggunakan pendekatan analisis sentimen berbasis lexicon, yaitu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t>Summarize</w:t>
            </w:r>
            <w:r w:rsidR="000A300D" w:rsidRPr="000D0FD6">
              <w:rPr>
                <w:b/>
                <w:bCs/>
                <w:i/>
                <w:iCs/>
              </w:rPr>
              <w:t>:</w:t>
            </w:r>
          </w:p>
          <w:p w14:paraId="2B79BD6A" w14:textId="27739D7C" w:rsidR="003A16ED" w:rsidRPr="00AE583F" w:rsidRDefault="00F1392E" w:rsidP="00AE583F">
            <w:pPr>
              <w:pStyle w:val="NoSpacing"/>
              <w:numPr>
                <w:ilvl w:val="0"/>
                <w:numId w:val="40"/>
              </w:numPr>
              <w:rPr>
                <w:lang w:val="en-ID"/>
              </w:rPr>
            </w:pPr>
            <w:r w:rsidRPr="00ED54A0">
              <w:t xml:space="preserve">Kelima penelitian analisis sentimen </w:t>
            </w:r>
            <w:r w:rsidR="00ED54A0" w:rsidRPr="00ED54A0">
              <w:t xml:space="preserve">pada analisis 3C2S ini </w:t>
            </w:r>
            <w:r w:rsidR="00ED54A0">
              <w:t xml:space="preserve">telah </w:t>
            </w:r>
            <w:r w:rsidR="00605438">
              <w:t xml:space="preserve">mengadopsi kerangka kerja </w:t>
            </w:r>
            <w:r w:rsidR="00605438">
              <w:rPr>
                <w:i/>
                <w:iCs/>
              </w:rPr>
              <w:t xml:space="preserve">Text Mining </w:t>
            </w:r>
            <w:r w:rsidR="00605438">
              <w:t xml:space="preserve">mulai dari </w:t>
            </w:r>
            <w:r w:rsidR="00605438">
              <w:rPr>
                <w:i/>
                <w:iCs/>
              </w:rPr>
              <w:t xml:space="preserve">data collection, text preprocessing, text representation, model building </w:t>
            </w:r>
            <w:r w:rsidR="00605438">
              <w:t xml:space="preserve">sampai dengan </w:t>
            </w:r>
            <w:r w:rsidR="00605438">
              <w:rPr>
                <w:i/>
                <w:iCs/>
              </w:rPr>
              <w:t>evaluation.</w:t>
            </w:r>
          </w:p>
          <w:p w14:paraId="39A76B17" w14:textId="712CAC92" w:rsidR="00AD3D8D" w:rsidRPr="00AD3D8D" w:rsidRDefault="00932A97" w:rsidP="00AD3D8D">
            <w:pPr>
              <w:pStyle w:val="NoSpacing"/>
              <w:numPr>
                <w:ilvl w:val="0"/>
                <w:numId w:val="40"/>
              </w:numPr>
              <w:rPr>
                <w:lang w:val="en-ID"/>
              </w:rPr>
            </w:pPr>
            <w:r w:rsidRPr="00932A97">
              <w:rPr>
                <w:lang w:val="en-ID"/>
              </w:rPr>
              <w:t>Mayoritas penelitian telah meng</w:t>
            </w:r>
            <w:r>
              <w:rPr>
                <w:lang w:val="en-ID"/>
              </w:rPr>
              <w:t>gunakan data teks opini yang berasal dari media sosial Twitter.</w:t>
            </w:r>
          </w:p>
          <w:p w14:paraId="04C6E69E" w14:textId="0E0D4771" w:rsidR="003A16ED" w:rsidRPr="00AD3D8D" w:rsidRDefault="00932A97" w:rsidP="00AD3D8D">
            <w:pPr>
              <w:pStyle w:val="NoSpacing"/>
              <w:numPr>
                <w:ilvl w:val="0"/>
                <w:numId w:val="40"/>
              </w:numPr>
              <w:rPr>
                <w:lang w:val="en-ID"/>
              </w:rPr>
            </w:pPr>
            <w:r>
              <w:rPr>
                <w:lang w:val="en-ID"/>
              </w:rPr>
              <w:t xml:space="preserve">Untuk tahapan </w:t>
            </w:r>
            <w:r w:rsidR="002A1158" w:rsidRPr="002A1158">
              <w:rPr>
                <w:i/>
                <w:iCs/>
                <w:lang w:val="en-ID"/>
              </w:rPr>
              <w:t>text representation</w:t>
            </w:r>
            <w:r w:rsidR="005605D3">
              <w:rPr>
                <w:i/>
                <w:iCs/>
                <w:lang w:val="en-ID"/>
              </w:rPr>
              <w:t xml:space="preserve"> </w:t>
            </w:r>
            <w:r w:rsidR="005605D3">
              <w:rPr>
                <w:lang w:val="en-ID"/>
              </w:rPr>
              <w:t xml:space="preserve">4 dari 5 penelitian sebelumnya telah mengadopsi teknik TF-IDF, baik dengan </w:t>
            </w:r>
            <w:r w:rsidR="00266410">
              <w:rPr>
                <w:lang w:val="en-ID"/>
              </w:rPr>
              <w:t xml:space="preserve">bentuk </w:t>
            </w:r>
            <w:r w:rsidR="005605D3">
              <w:rPr>
                <w:lang w:val="en-ID"/>
              </w:rPr>
              <w:t>unigram, bigram maupun trigram</w:t>
            </w:r>
            <w:r w:rsidR="00B0476E">
              <w:rPr>
                <w:lang w:val="en-ID"/>
              </w:rPr>
              <w:t xml:space="preserve">. </w:t>
            </w:r>
            <w:r w:rsidR="00103F37">
              <w:rPr>
                <w:lang w:val="en-ID"/>
              </w:rPr>
              <w:t>Dimana p</w:t>
            </w:r>
            <w:r w:rsidR="00B0476E">
              <w:rPr>
                <w:lang w:val="en-ID"/>
              </w:rPr>
              <w:t xml:space="preserve">endekatan </w:t>
            </w:r>
            <w:r w:rsidR="00FF7707">
              <w:rPr>
                <w:i/>
                <w:iCs/>
                <w:lang w:val="en-ID"/>
              </w:rPr>
              <w:t xml:space="preserve">n-gram </w:t>
            </w:r>
            <w:r w:rsidR="00103F37">
              <w:rPr>
                <w:lang w:val="en-ID"/>
              </w:rPr>
              <w:t xml:space="preserve">memberikan hasil </w:t>
            </w:r>
            <w:r w:rsidR="00FF7707">
              <w:rPr>
                <w:lang w:val="en-ID"/>
              </w:rPr>
              <w:t>lebih baik dibandingkan</w:t>
            </w:r>
            <w:r w:rsidR="009B3408">
              <w:rPr>
                <w:lang w:val="en-ID"/>
              </w:rPr>
              <w:t xml:space="preserve"> unigram</w:t>
            </w:r>
            <w:r w:rsidR="0088020A">
              <w:rPr>
                <w:lang w:val="en-ID"/>
              </w:rPr>
              <w:t>.</w:t>
            </w:r>
            <w:r w:rsidR="00FF7707">
              <w:rPr>
                <w:lang w:val="en-ID"/>
              </w:rPr>
              <w:t xml:space="preserve"> </w:t>
            </w:r>
          </w:p>
          <w:p w14:paraId="2823BC57" w14:textId="3F636F37" w:rsidR="003A16ED" w:rsidRPr="00AE583F" w:rsidRDefault="00AD3D8D" w:rsidP="00AE583F">
            <w:pPr>
              <w:pStyle w:val="NoSpacing"/>
              <w:numPr>
                <w:ilvl w:val="0"/>
                <w:numId w:val="40"/>
              </w:numPr>
            </w:pPr>
            <w:r>
              <w:rPr>
                <w:lang w:val="en-ID"/>
              </w:rPr>
              <w:t>U</w:t>
            </w:r>
            <w:r w:rsidR="006B406C">
              <w:rPr>
                <w:lang w:val="en-ID"/>
              </w:rPr>
              <w:t xml:space="preserve">ntuk metode klasifikasi, algoritma pemodelan </w:t>
            </w:r>
            <w:r w:rsidR="006B406C">
              <w:rPr>
                <w:i/>
                <w:iCs/>
                <w:lang w:val="en-ID"/>
              </w:rPr>
              <w:t xml:space="preserve">classical machine learning </w:t>
            </w:r>
            <w:r w:rsidR="006B406C">
              <w:rPr>
                <w:lang w:val="en-ID"/>
              </w:rPr>
              <w:t xml:space="preserve">seperti </w:t>
            </w:r>
            <w:r w:rsidR="00D30AD7">
              <w:rPr>
                <w:i/>
                <w:iCs/>
                <w:lang w:val="en-ID"/>
              </w:rPr>
              <w:t xml:space="preserve">naïve bayes, </w:t>
            </w:r>
            <w:r w:rsidR="00D30AD7">
              <w:rPr>
                <w:lang w:val="en-ID"/>
              </w:rPr>
              <w:t xml:space="preserve">SVM, dan </w:t>
            </w:r>
            <w:r w:rsidR="00D30AD7">
              <w:rPr>
                <w:i/>
                <w:iCs/>
                <w:lang w:val="en-ID"/>
              </w:rPr>
              <w:t>decision tree</w:t>
            </w:r>
            <w:r w:rsidR="00986BEE">
              <w:rPr>
                <w:lang w:val="en-ID"/>
              </w:rPr>
              <w:t xml:space="preserve"> bersama </w:t>
            </w:r>
            <w:r w:rsidR="00986BEE">
              <w:rPr>
                <w:lang w:val="en-ID"/>
              </w:rPr>
              <w:lastRenderedPageBreak/>
              <w:t xml:space="preserve">dengan teknik pemodelan yang lebih modern seperti </w:t>
            </w:r>
            <w:r w:rsidR="00986BEE">
              <w:rPr>
                <w:i/>
                <w:iCs/>
                <w:lang w:val="en-ID"/>
              </w:rPr>
              <w:t xml:space="preserve">deep learning </w:t>
            </w:r>
            <w:r w:rsidR="00986BEE">
              <w:rPr>
                <w:lang w:val="en-ID"/>
              </w:rPr>
              <w:t xml:space="preserve">atau </w:t>
            </w:r>
            <w:r w:rsidR="00986BEE">
              <w:rPr>
                <w:i/>
                <w:iCs/>
                <w:lang w:val="en-ID"/>
              </w:rPr>
              <w:t xml:space="preserve">multilayer perception </w:t>
            </w:r>
            <w:r w:rsidR="00976E83">
              <w:rPr>
                <w:lang w:val="en-ID"/>
              </w:rPr>
              <w:t>menjadi teknik yang sering digunakan.</w:t>
            </w:r>
            <w:r w:rsidR="00CE6F9D">
              <w:rPr>
                <w:lang w:val="en-ID"/>
              </w:rPr>
              <w:t xml:space="preserve"> </w:t>
            </w:r>
            <w:r w:rsidR="00CF6818" w:rsidRPr="00ED54A0">
              <w:t xml:space="preserve">Studi literatur </w:t>
            </w:r>
            <w:r w:rsidR="00833129">
              <w:t xml:space="preserve">ini </w:t>
            </w:r>
            <w:r w:rsidR="00CF6818" w:rsidRPr="00ED54A0">
              <w:t xml:space="preserve">memberikan banyak masukan </w:t>
            </w:r>
            <w:r w:rsidR="009E7950">
              <w:t>bagi</w:t>
            </w:r>
            <w:r w:rsidR="00CF6818" w:rsidRPr="00ED54A0">
              <w:t xml:space="preserve"> penulis</w:t>
            </w:r>
            <w:r w:rsidR="004215ED">
              <w:t>,</w:t>
            </w:r>
            <w:r w:rsidR="00CF6818" w:rsidRPr="00ED54A0">
              <w:t xml:space="preserve"> </w:t>
            </w:r>
            <w:r w:rsidR="004215ED">
              <w:t>s</w:t>
            </w:r>
            <w:r w:rsidR="00CF6818">
              <w:t xml:space="preserve">eperti tidak selalu </w:t>
            </w:r>
            <w:r w:rsidR="00CF6818">
              <w:rPr>
                <w:i/>
                <w:iCs/>
              </w:rPr>
              <w:t xml:space="preserve">machine learning </w:t>
            </w:r>
            <w:r w:rsidR="00CF6818">
              <w:t xml:space="preserve">yang dianggap </w:t>
            </w:r>
            <w:r w:rsidR="000169A3">
              <w:t xml:space="preserve">lebih </w:t>
            </w:r>
            <w:r w:rsidR="008E39D7">
              <w:t>modern</w:t>
            </w:r>
            <w:r w:rsidR="000169A3">
              <w:t xml:space="preserve"> </w:t>
            </w:r>
            <w:r w:rsidR="00CF6818">
              <w:t xml:space="preserve">seperti </w:t>
            </w:r>
            <w:r w:rsidR="007A0499">
              <w:rPr>
                <w:i/>
                <w:iCs/>
              </w:rPr>
              <w:t>multilayer perception</w:t>
            </w:r>
            <w:r w:rsidR="000169A3">
              <w:rPr>
                <w:i/>
                <w:iCs/>
              </w:rPr>
              <w:t xml:space="preserve"> </w:t>
            </w:r>
            <w:r w:rsidR="00CF6818">
              <w:t>memberikan hasil lebih baik dari</w:t>
            </w:r>
            <w:r w:rsidR="004750B5">
              <w:t>pada</w:t>
            </w:r>
            <w:r w:rsidR="00CF6818">
              <w:t xml:space="preserve"> </w:t>
            </w:r>
            <w:r w:rsidR="00CF6818">
              <w:rPr>
                <w:i/>
                <w:iCs/>
              </w:rPr>
              <w:t>classical machine learning</w:t>
            </w:r>
            <w:r w:rsidR="00BE7A5D">
              <w:t xml:space="preserve">, </w:t>
            </w:r>
            <w:r w:rsidR="00CF6818">
              <w:t xml:space="preserve">namun hal tersebut tampaknya juga terpengaruh dari arsitektur </w:t>
            </w:r>
            <w:r w:rsidR="007A0499">
              <w:rPr>
                <w:i/>
                <w:iCs/>
              </w:rPr>
              <w:t xml:space="preserve">multilayer perception </w:t>
            </w:r>
            <w:r w:rsidR="004E1F8A">
              <w:t xml:space="preserve">dan </w:t>
            </w:r>
            <w:r w:rsidR="000A07FC">
              <w:t xml:space="preserve">teknik </w:t>
            </w:r>
            <w:r w:rsidR="004E1F8A">
              <w:t xml:space="preserve">representasi teks </w:t>
            </w:r>
            <w:r w:rsidR="00CF6818">
              <w:t xml:space="preserve">yang digunakan. </w:t>
            </w:r>
            <w:r w:rsidR="00BE7A5D">
              <w:t>Eksperimentasi seperti membentuk fitur baru berdasarkan teori atau rekomendasi penelitian sebelumnya bisa dilakukan untuk meningkatkan hasil akurasi prediksi.</w:t>
            </w:r>
          </w:p>
          <w:p w14:paraId="62206AB5" w14:textId="4DD0DE1A" w:rsidR="00CE6F9D" w:rsidRDefault="003A16ED" w:rsidP="00463C89">
            <w:pPr>
              <w:pStyle w:val="NoSpacing"/>
              <w:numPr>
                <w:ilvl w:val="0"/>
                <w:numId w:val="40"/>
              </w:numPr>
            </w:pPr>
            <w:r>
              <w:t xml:space="preserve">Untuk tahapan </w:t>
            </w:r>
            <w:r w:rsidR="00AB7E95">
              <w:rPr>
                <w:i/>
                <w:iCs/>
              </w:rPr>
              <w:t xml:space="preserve">evaluation, </w:t>
            </w:r>
            <w:r w:rsidR="00AB7E95">
              <w:t xml:space="preserve">mayoritas penelitian </w:t>
            </w:r>
            <w:r w:rsidR="00DC2A41">
              <w:t xml:space="preserve">menggunakan metrik </w:t>
            </w:r>
            <w:r w:rsidR="00DC2A41">
              <w:rPr>
                <w:i/>
                <w:iCs/>
              </w:rPr>
              <w:t xml:space="preserve">accuracy, precision, recall, </w:t>
            </w:r>
            <w:r w:rsidR="00DC2A41">
              <w:t xml:space="preserve">dan </w:t>
            </w:r>
            <w:r w:rsidR="00DC2A41" w:rsidRPr="00DC2A41">
              <w:rPr>
                <w:i/>
                <w:iCs/>
              </w:rPr>
              <w:t>f1-score</w:t>
            </w:r>
            <w:r w:rsidR="00DC2A41">
              <w:t>.</w:t>
            </w:r>
            <w:r w:rsidR="00C647CC">
              <w:t xml:space="preserve"> Sedangkan untuk </w:t>
            </w:r>
            <w:r w:rsidR="008565FD">
              <w:t>pendekatan</w:t>
            </w:r>
            <w:r w:rsidR="00C12E30">
              <w:t xml:space="preserve"> </w:t>
            </w:r>
            <w:r w:rsidR="00765435">
              <w:t>eksperimentasi</w:t>
            </w:r>
            <w:r w:rsidR="008565FD">
              <w:t xml:space="preserve"> evaluasi</w:t>
            </w:r>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r w:rsidR="005A63D1">
              <w:t xml:space="preserve">mayoritas penelitian (3 penelitian) </w:t>
            </w:r>
            <w:r w:rsidR="00521D97">
              <w:t xml:space="preserve">menggunakan perbandingan data latih dan data uji sebesar </w:t>
            </w:r>
            <w:r w:rsidR="005272CD">
              <w:t>70:30</w:t>
            </w:r>
            <w:r w:rsidR="001D13EC">
              <w:t>.</w:t>
            </w:r>
            <w:r w:rsidR="00F754D3">
              <w:t xml:space="preserve"> </w:t>
            </w:r>
            <w:r w:rsidR="009300D2">
              <w:t xml:space="preserve"> </w:t>
            </w:r>
          </w:p>
          <w:p w14:paraId="48BB8A8E" w14:textId="008E3570" w:rsidR="000A300D" w:rsidRPr="00CE6F9D" w:rsidRDefault="002222BB" w:rsidP="003C1B25">
            <w:pPr>
              <w:pStyle w:val="NoSpacing"/>
              <w:numPr>
                <w:ilvl w:val="0"/>
                <w:numId w:val="40"/>
              </w:numPr>
              <w:rPr>
                <w:lang w:val="en-ID"/>
              </w:rPr>
            </w:pPr>
            <w:r>
              <w:t>Sedangkan untuk tujuan pemodelan topik, t</w:t>
            </w:r>
            <w:r w:rsidR="00401758">
              <w:t xml:space="preserve">eknik seperti LDA dan frekuensi </w:t>
            </w:r>
            <w:r w:rsidR="00B235EF">
              <w:t xml:space="preserve">penggunaan </w:t>
            </w:r>
            <w:r w:rsidR="00984E0B">
              <w:t>token</w:t>
            </w:r>
            <w:r w:rsidR="00B235EF">
              <w:t xml:space="preserve"> </w:t>
            </w:r>
            <w:r w:rsidR="00401758">
              <w:t>(</w:t>
            </w:r>
            <w:r w:rsidR="00401758">
              <w:rPr>
                <w:i/>
                <w:iCs/>
              </w:rPr>
              <w:t xml:space="preserve">wordcloud </w:t>
            </w:r>
            <w:r w:rsidR="00401758">
              <w:t xml:space="preserve">dan </w:t>
            </w:r>
            <w:r w:rsidR="00401758">
              <w:rPr>
                <w:i/>
                <w:iCs/>
              </w:rPr>
              <w:t>scatterplot</w:t>
            </w:r>
            <w:r w:rsidR="00401758">
              <w:t>)</w:t>
            </w:r>
            <w:r w:rsidR="005275B4">
              <w:t xml:space="preserve"> menjadi yang paling sering digunakan</w:t>
            </w:r>
            <w:r w:rsidR="00401758">
              <w:t>.</w:t>
            </w:r>
          </w:p>
        </w:tc>
      </w:tr>
    </w:tbl>
    <w:p w14:paraId="468910E3" w14:textId="77777777" w:rsidR="00F52ADB" w:rsidRDefault="00F52ADB" w:rsidP="00BF5A9B">
      <w:pPr>
        <w:sectPr w:rsidR="00F52ADB" w:rsidSect="00402DDD">
          <w:pgSz w:w="16834" w:h="11909" w:orient="landscape" w:code="9"/>
          <w:pgMar w:top="1701" w:right="1701" w:bottom="1701" w:left="1701" w:header="850" w:footer="1417" w:gutter="0"/>
          <w:cols w:space="720"/>
          <w:titlePg/>
          <w:docGrid w:linePitch="360"/>
        </w:sectPr>
      </w:pPr>
    </w:p>
    <w:p w14:paraId="1A37155F" w14:textId="32E762A7" w:rsidR="00647BD3" w:rsidRDefault="00203899" w:rsidP="00605B4F">
      <w:pPr>
        <w:pStyle w:val="Heading2"/>
        <w:numPr>
          <w:ilvl w:val="1"/>
          <w:numId w:val="22"/>
        </w:numPr>
      </w:pPr>
      <w:bookmarkStart w:id="55" w:name="_Toc160717526"/>
      <w:r>
        <w:lastRenderedPageBreak/>
        <w:t>Kerangka Penelitian</w:t>
      </w:r>
      <w:bookmarkEnd w:id="55"/>
    </w:p>
    <w:p w14:paraId="6C62EC20" w14:textId="6CDE44E8" w:rsidR="00886D35" w:rsidRDefault="00DD4FD3" w:rsidP="007B378D">
      <w:r w:rsidRPr="0017689C">
        <w:rPr>
          <w:lang w:val="it-IT"/>
        </w:rPr>
        <w:t>Berdasarkan studi lituratur</w:t>
      </w:r>
      <w:r w:rsidR="00E830A6">
        <w:rPr>
          <w:lang w:val="it-IT"/>
        </w:rPr>
        <w:t xml:space="preserve">, </w:t>
      </w:r>
      <w:r w:rsidRPr="0017689C">
        <w:rPr>
          <w:lang w:val="it-IT"/>
        </w:rPr>
        <w:t xml:space="preserve">peneliti menyusun kerangka penelitian yang dipresentasikan pada Gambar </w:t>
      </w:r>
      <w:r w:rsidR="0017689C" w:rsidRPr="0017689C">
        <w:rPr>
          <w:lang w:val="it-IT"/>
        </w:rPr>
        <w:t>2</w:t>
      </w:r>
      <w:r w:rsidR="0017689C">
        <w:rPr>
          <w:lang w:val="it-IT"/>
        </w:rPr>
        <w:t>.</w:t>
      </w:r>
      <w:r w:rsidR="00537B74">
        <w:rPr>
          <w:lang w:val="it-IT"/>
        </w:rPr>
        <w:t>5.</w:t>
      </w:r>
      <w:r w:rsidRPr="0017689C">
        <w:rPr>
          <w:lang w:val="it-IT"/>
        </w:rPr>
        <w:t xml:space="preserve"> </w:t>
      </w:r>
      <w:r>
        <w:t xml:space="preserve">Komponen pada kerangka penelitian disusun berdasarkan tahapan pada </w:t>
      </w:r>
      <w:r w:rsidR="003A10A4">
        <w:t xml:space="preserve">kerangka kerja </w:t>
      </w:r>
      <w:r>
        <w:rPr>
          <w:i/>
          <w:iCs/>
        </w:rPr>
        <w:t>Text Mining</w:t>
      </w:r>
      <w:r>
        <w:t>.</w:t>
      </w:r>
      <w:r w:rsidR="002F630D">
        <w:t xml:space="preserve"> </w:t>
      </w:r>
      <w:r w:rsidR="007B378D">
        <w:t xml:space="preserve">Komponen </w:t>
      </w:r>
      <w:r w:rsidR="00886D35">
        <w:t xml:space="preserve">(1) </w:t>
      </w:r>
      <w:r w:rsidR="007B378D" w:rsidRPr="007B378D">
        <w:rPr>
          <w:i/>
          <w:iCs/>
        </w:rPr>
        <w:t>data collection</w:t>
      </w:r>
      <w:r w:rsidR="007B378D">
        <w:rPr>
          <w:i/>
          <w:iCs/>
        </w:rPr>
        <w:t xml:space="preserve"> </w:t>
      </w:r>
      <w:r w:rsidR="007B378D">
        <w:t xml:space="preserve">menjelaskan proses pengumpulan data yang dilakukan akan menggunakan pendekatan </w:t>
      </w:r>
      <w:r w:rsidR="007B378D">
        <w:rPr>
          <w:i/>
          <w:iCs/>
        </w:rPr>
        <w:t xml:space="preserve">web </w:t>
      </w:r>
      <w:r w:rsidR="004D67FD">
        <w:rPr>
          <w:i/>
          <w:iCs/>
        </w:rPr>
        <w:t>scrapp</w:t>
      </w:r>
      <w:r w:rsidR="00986789">
        <w:rPr>
          <w:i/>
          <w:iCs/>
        </w:rPr>
        <w:t>i</w:t>
      </w:r>
      <w:r w:rsidR="004D67FD">
        <w:rPr>
          <w:i/>
          <w:iCs/>
        </w:rPr>
        <w:t xml:space="preserve">ng </w:t>
      </w:r>
      <w:r w:rsidR="00833C1C">
        <w:t xml:space="preserve">atau ekstraksi data yang berasal dari </w:t>
      </w:r>
      <w:r w:rsidR="00833C1C">
        <w:rPr>
          <w:i/>
          <w:iCs/>
        </w:rPr>
        <w:t xml:space="preserve">platform </w:t>
      </w:r>
      <w:r w:rsidR="00833C1C">
        <w:t>media sosial Twitter</w:t>
      </w:r>
      <w:r w:rsidR="007B378D">
        <w:t>.</w:t>
      </w:r>
      <w:r w:rsidR="004E4A9B">
        <w:t xml:space="preserve"> Komponen </w:t>
      </w:r>
      <w:r w:rsidR="00886D35">
        <w:t xml:space="preserve">(2) </w:t>
      </w:r>
      <w:r w:rsidR="004E4A9B">
        <w:rPr>
          <w:i/>
          <w:iCs/>
        </w:rPr>
        <w:t xml:space="preserve">text preprocessing </w:t>
      </w:r>
      <w:r w:rsidR="004E4A9B">
        <w:t xml:space="preserve">menjelaskan data opini masyarakat yang berupa </w:t>
      </w:r>
      <w:r w:rsidR="004E4A9B">
        <w:rPr>
          <w:i/>
          <w:iCs/>
        </w:rPr>
        <w:t xml:space="preserve">text </w:t>
      </w:r>
      <w:r w:rsidR="004E4A9B">
        <w:t xml:space="preserve">akan melalui tahapan penghapusan </w:t>
      </w:r>
      <w:r w:rsidR="004E4A9B" w:rsidRPr="004E4A9B">
        <w:rPr>
          <w:i/>
          <w:iCs/>
        </w:rPr>
        <w:t>links</w:t>
      </w:r>
      <w:r w:rsidR="004E4A9B">
        <w:rPr>
          <w:i/>
          <w:iCs/>
        </w:rPr>
        <w:t xml:space="preserve"> </w:t>
      </w:r>
      <w:r w:rsidR="004E4A9B">
        <w:t xml:space="preserve">dan kerakter </w:t>
      </w:r>
      <w:r w:rsidR="004E4A9B">
        <w:rPr>
          <w:i/>
          <w:iCs/>
        </w:rPr>
        <w:t>non-alphanumeric, tokenization, stemming, lemmatization, stopword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Tujuannya adalah untuk membuat data </w:t>
      </w:r>
      <w:r w:rsidR="007A670B">
        <w:rPr>
          <w:i/>
          <w:iCs/>
        </w:rPr>
        <w:t xml:space="preserve">text </w:t>
      </w:r>
      <w:r w:rsidR="007A670B">
        <w:t xml:space="preserve">yang </w:t>
      </w:r>
      <w:r w:rsidR="00C803B4">
        <w:t xml:space="preserve">lebih konsisten </w:t>
      </w:r>
      <w:r w:rsidR="007A670B">
        <w:t>agar dapat</w:t>
      </w:r>
      <w:r w:rsidR="00D64205">
        <w:t xml:space="preserve"> memberikan hasil prediksi yang lebih optimal dan menghemat sumber daya </w:t>
      </w:r>
      <w:r w:rsidR="009B1D08">
        <w:t>y</w:t>
      </w:r>
      <w:r w:rsidR="00D64205">
        <w:t xml:space="preserve">ang dibutuhkan dalam proses </w:t>
      </w:r>
      <w:r w:rsidR="009B1D08">
        <w:t xml:space="preserve">komputasi </w:t>
      </w:r>
      <w:r w:rsidR="00D64205">
        <w:t>data</w:t>
      </w:r>
      <w:r w:rsidR="007A670B">
        <w:t>.</w:t>
      </w:r>
      <w:r w:rsidR="00D71866">
        <w:t xml:space="preserve"> </w:t>
      </w:r>
    </w:p>
    <w:p w14:paraId="1AC68605" w14:textId="4A899062" w:rsidR="00A31902" w:rsidRPr="005E25D6" w:rsidRDefault="006D50A6" w:rsidP="007B378D">
      <w:r>
        <w:t xml:space="preserve">Komponen </w:t>
      </w:r>
      <w:r w:rsidR="00886D35">
        <w:t xml:space="preserve">(3) </w:t>
      </w:r>
      <w:r>
        <w:rPr>
          <w:i/>
          <w:iCs/>
        </w:rPr>
        <w:t xml:space="preserve">text representation </w:t>
      </w:r>
      <w:r>
        <w:t xml:space="preserve">menjelaskan bentuk terstruktur dari dataset yang awalnya berupa </w:t>
      </w:r>
      <w:r>
        <w:rPr>
          <w:i/>
          <w:iCs/>
        </w:rPr>
        <w:t xml:space="preserve">text </w:t>
      </w:r>
      <w:r>
        <w:t>agar dapat diteliti secara kuantitatif dengan formula matem</w:t>
      </w:r>
      <w:r w:rsidR="008442F8">
        <w:t>atika</w:t>
      </w:r>
      <w:r>
        <w:t xml:space="preserve"> dan statisti</w:t>
      </w:r>
      <w:r w:rsidR="008442F8">
        <w:t>k</w:t>
      </w:r>
      <w:r>
        <w:t xml:space="preserve">. </w:t>
      </w:r>
      <w:r w:rsidR="00AB7E89">
        <w:rPr>
          <w:i/>
          <w:iCs/>
        </w:rPr>
        <w:t xml:space="preserve">Bag of Words </w:t>
      </w:r>
      <w:r>
        <w:t xml:space="preserve">TF-IDF dalam bentuk unigram, bigram dan trigram menjadi pendekatan </w:t>
      </w:r>
      <w:r>
        <w:rPr>
          <w:i/>
          <w:iCs/>
        </w:rPr>
        <w:t xml:space="preserve">text representation </w:t>
      </w:r>
      <w:r>
        <w:t xml:space="preserve">yang dipilih. </w:t>
      </w:r>
      <w:r w:rsidR="00FA5772">
        <w:t>(</w:t>
      </w:r>
      <w:r w:rsidR="007702F8">
        <w:t>4</w:t>
      </w:r>
      <w:r w:rsidR="00FA5772">
        <w:t xml:space="preserve">) Komponen </w:t>
      </w:r>
      <w:r w:rsidR="00FA5772">
        <w:rPr>
          <w:i/>
          <w:iCs/>
        </w:rPr>
        <w:t xml:space="preserve">classification model </w:t>
      </w:r>
      <w:r w:rsidR="00FA5772">
        <w:t xml:space="preserve">menjelaskan teknik </w:t>
      </w:r>
      <w:r w:rsidR="00FA5772">
        <w:rPr>
          <w:i/>
          <w:iCs/>
        </w:rPr>
        <w:t xml:space="preserve">machine learning </w:t>
      </w:r>
      <w:r w:rsidR="00FA5772">
        <w:t xml:space="preserve">yang dianggap lebih modern yaitu </w:t>
      </w:r>
      <w:r w:rsidR="00FA5772">
        <w:rPr>
          <w:i/>
          <w:iCs/>
        </w:rPr>
        <w:t xml:space="preserve">artificial neural network </w:t>
      </w:r>
      <w:r w:rsidR="00FA5772">
        <w:t xml:space="preserve">akan dikomparasikan dengan </w:t>
      </w:r>
      <w:r w:rsidR="00FA5772">
        <w:rPr>
          <w:i/>
          <w:iCs/>
        </w:rPr>
        <w:t xml:space="preserve">classical machine learning </w:t>
      </w:r>
      <w:r w:rsidR="00FA5772">
        <w:t xml:space="preserve">seperti SVM, </w:t>
      </w:r>
      <w:r w:rsidR="00FA5772">
        <w:rPr>
          <w:i/>
          <w:iCs/>
        </w:rPr>
        <w:t xml:space="preserve">naïve bayes, decisicion tree </w:t>
      </w:r>
      <w:r w:rsidR="00FA5772">
        <w:t xml:space="preserve">dan KNN. </w:t>
      </w:r>
      <w:r w:rsidR="00FA5772" w:rsidRPr="005E25D6">
        <w:t xml:space="preserve">Model dengan tingkat akurasi paling tinggi dianggap mampu menjadi alat </w:t>
      </w:r>
      <w:r w:rsidR="00F54D82" w:rsidRPr="005E25D6">
        <w:t xml:space="preserve">klasifikasi otomatis </w:t>
      </w:r>
      <w:r w:rsidR="005E25D6">
        <w:t>terhadap</w:t>
      </w:r>
      <w:r w:rsidR="00FA5772" w:rsidRPr="005E25D6">
        <w:t xml:space="preserve"> </w:t>
      </w:r>
      <w:r w:rsidR="00FA5772" w:rsidRPr="005E25D6">
        <w:rPr>
          <w:i/>
          <w:iCs/>
        </w:rPr>
        <w:t>unlabeled dataset</w:t>
      </w:r>
      <w:r w:rsidR="005B4FA7" w:rsidRPr="005E25D6">
        <w:t>.</w:t>
      </w:r>
      <w:r w:rsidR="00FA5772" w:rsidRPr="005E25D6">
        <w:t xml:space="preserve"> </w:t>
      </w:r>
    </w:p>
    <w:p w14:paraId="65F35B20" w14:textId="0AAC9DFF" w:rsidR="003E7AEA" w:rsidRPr="00EA68FE" w:rsidRDefault="001013BB" w:rsidP="007B378D">
      <w:r w:rsidRPr="00B25E06">
        <w:rPr>
          <w:lang w:val="it-IT"/>
        </w:rPr>
        <w:t xml:space="preserve">Komponen </w:t>
      </w:r>
      <w:r w:rsidR="00A31902" w:rsidRPr="00B25E06">
        <w:rPr>
          <w:lang w:val="it-IT"/>
        </w:rPr>
        <w:t>(5)</w:t>
      </w:r>
      <w:r w:rsidR="00A31902">
        <w:rPr>
          <w:lang w:val="it-IT"/>
        </w:rPr>
        <w:t xml:space="preserve"> </w:t>
      </w:r>
      <w:r w:rsidRPr="00B25E06">
        <w:rPr>
          <w:lang w:val="it-IT"/>
        </w:rPr>
        <w:t xml:space="preserve">evaluasi </w:t>
      </w:r>
      <w:r w:rsidR="00C1095C" w:rsidRPr="00B25E06">
        <w:rPr>
          <w:lang w:val="it-IT"/>
        </w:rPr>
        <w:t xml:space="preserve">menjelaskan </w:t>
      </w:r>
      <w:r w:rsidR="00011C6F" w:rsidRPr="00B25E06">
        <w:rPr>
          <w:lang w:val="it-IT"/>
        </w:rPr>
        <w:t>3</w:t>
      </w:r>
      <w:r w:rsidR="00FA5772" w:rsidRPr="00B25E06">
        <w:rPr>
          <w:lang w:val="it-IT"/>
        </w:rPr>
        <w:t xml:space="preserve"> metrik seperti </w:t>
      </w:r>
      <w:r w:rsidR="00FA5772" w:rsidRPr="00B25E06">
        <w:rPr>
          <w:i/>
          <w:iCs/>
          <w:lang w:val="it-IT"/>
        </w:rPr>
        <w:t xml:space="preserve">precision, recall </w:t>
      </w:r>
      <w:r w:rsidR="00FA5772" w:rsidRPr="00B25E06">
        <w:rPr>
          <w:lang w:val="it-IT"/>
        </w:rPr>
        <w:t xml:space="preserve">dan </w:t>
      </w:r>
      <w:r w:rsidR="00FA5772" w:rsidRPr="00B25E06">
        <w:rPr>
          <w:i/>
          <w:iCs/>
          <w:lang w:val="it-IT"/>
        </w:rPr>
        <w:t>f1-score</w:t>
      </w:r>
      <w:r w:rsidR="00605BD3" w:rsidRPr="00B25E06">
        <w:rPr>
          <w:i/>
          <w:iCs/>
          <w:lang w:val="it-IT"/>
        </w:rPr>
        <w:t xml:space="preserve"> </w:t>
      </w:r>
      <w:r w:rsidR="00605BD3" w:rsidRPr="00B25E06">
        <w:rPr>
          <w:lang w:val="it-IT"/>
        </w:rPr>
        <w:t xml:space="preserve">yang digunakan untuk mengukur performa model </w:t>
      </w:r>
      <w:r w:rsidR="00605BD3" w:rsidRPr="00B25E06">
        <w:rPr>
          <w:i/>
          <w:iCs/>
          <w:lang w:val="it-IT"/>
        </w:rPr>
        <w:t>machine learning</w:t>
      </w:r>
      <w:r w:rsidR="000744DF" w:rsidRPr="00B25E06">
        <w:rPr>
          <w:lang w:val="it-IT"/>
        </w:rPr>
        <w:t>, selain itu komponen ini juga menjelaskan strategi yang dapat dipilih dalam proses pemilahan data latih dan data uji</w:t>
      </w:r>
      <w:r w:rsidR="00FA5772" w:rsidRPr="00B25E06">
        <w:rPr>
          <w:lang w:val="it-IT"/>
        </w:rPr>
        <w:t>.</w:t>
      </w:r>
      <w:r w:rsidR="007702F8" w:rsidRPr="00B25E06">
        <w:rPr>
          <w:lang w:val="it-IT"/>
        </w:rPr>
        <w:t xml:space="preserve"> (</w:t>
      </w:r>
      <w:r w:rsidR="00EA68FE" w:rsidRPr="00B25E06">
        <w:rPr>
          <w:lang w:val="it-IT"/>
        </w:rPr>
        <w:t>6</w:t>
      </w:r>
      <w:r w:rsidR="007702F8" w:rsidRPr="00B25E06">
        <w:rPr>
          <w:lang w:val="it-IT"/>
        </w:rPr>
        <w:t xml:space="preserve">) Komponen </w:t>
      </w:r>
      <w:r w:rsidR="007702F8" w:rsidRPr="00B25E06">
        <w:rPr>
          <w:i/>
          <w:iCs/>
          <w:lang w:val="it-IT"/>
        </w:rPr>
        <w:t xml:space="preserve">topic modelling </w:t>
      </w:r>
      <w:r w:rsidR="007702F8" w:rsidRPr="00B25E06">
        <w:rPr>
          <w:lang w:val="it-IT"/>
        </w:rPr>
        <w:t xml:space="preserve">menjelaskan penelitian ini akan berupaya mengidentifikasi tema-tema aspirasi masyarakat terkait dengan integritas penyelenggaraan Pemilihan Umum 2024 dengan menggunakan teknik pemodelan topik </w:t>
      </w:r>
      <w:r w:rsidR="007702F8" w:rsidRPr="00B25E06">
        <w:rPr>
          <w:i/>
          <w:iCs/>
          <w:lang w:val="it-IT"/>
        </w:rPr>
        <w:t xml:space="preserve">Latent Dirichlet Allocation </w:t>
      </w:r>
      <w:r w:rsidR="007702F8" w:rsidRPr="00B25E06">
        <w:rPr>
          <w:lang w:val="it-IT"/>
        </w:rPr>
        <w:t>(LDA). (</w:t>
      </w:r>
      <w:r w:rsidR="00EA68FE" w:rsidRPr="00B25E06">
        <w:rPr>
          <w:lang w:val="it-IT"/>
        </w:rPr>
        <w:t>7</w:t>
      </w:r>
      <w:r w:rsidR="007702F8" w:rsidRPr="00B25E06">
        <w:rPr>
          <w:lang w:val="it-IT"/>
        </w:rPr>
        <w:t xml:space="preserve">) </w:t>
      </w:r>
      <w:r w:rsidR="003E7AEA" w:rsidRPr="00B25E06">
        <w:rPr>
          <w:lang w:val="it-IT"/>
        </w:rPr>
        <w:t xml:space="preserve">Komponen </w:t>
      </w:r>
      <w:r w:rsidR="00BE5DD1" w:rsidRPr="00B25E06">
        <w:rPr>
          <w:lang w:val="it-IT"/>
        </w:rPr>
        <w:t>T</w:t>
      </w:r>
      <w:r w:rsidR="007702F8" w:rsidRPr="00B25E06">
        <w:rPr>
          <w:lang w:val="it-IT"/>
        </w:rPr>
        <w:t xml:space="preserve">ujuan </w:t>
      </w:r>
      <w:r w:rsidR="00BE5DD1" w:rsidRPr="00B25E06">
        <w:rPr>
          <w:lang w:val="it-IT"/>
        </w:rPr>
        <w:t>P</w:t>
      </w:r>
      <w:r w:rsidR="007702F8" w:rsidRPr="00B25E06">
        <w:rPr>
          <w:lang w:val="it-IT"/>
        </w:rPr>
        <w:t xml:space="preserve">enelitian </w:t>
      </w:r>
      <w:r w:rsidR="001B4394" w:rsidRPr="00B25E06">
        <w:rPr>
          <w:lang w:val="it-IT"/>
        </w:rPr>
        <w:t xml:space="preserve">“Analisis sentiment dan pemodelan topik terhadap opini masyarakat terkait dengan penyelenggaraan Pemilu 2024” </w:t>
      </w:r>
      <w:r w:rsidR="003E7AEA" w:rsidRPr="00B25E06">
        <w:rPr>
          <w:lang w:val="it-IT"/>
        </w:rPr>
        <w:t xml:space="preserve">ini </w:t>
      </w:r>
      <w:r w:rsidR="00BE5DD1" w:rsidRPr="00B25E06">
        <w:rPr>
          <w:lang w:val="it-IT"/>
        </w:rPr>
        <w:t>terhubung dengan semua komponen yang telah disebutkan sebelumnya</w:t>
      </w:r>
      <w:r w:rsidR="000D107A" w:rsidRPr="00B25E06">
        <w:rPr>
          <w:lang w:val="it-IT"/>
        </w:rPr>
        <w:t xml:space="preserve">. </w:t>
      </w:r>
      <w:r w:rsidR="000D107A" w:rsidRPr="00EA68FE">
        <w:t xml:space="preserve">Komponen tujuan penelitian akan mempegaruhi kriteria dan parameter yang diperlukan pada </w:t>
      </w:r>
      <w:r w:rsidR="001976C8" w:rsidRPr="00EA68FE">
        <w:t>komponen yang lain.</w:t>
      </w:r>
    </w:p>
    <w:p w14:paraId="38CF7A1B" w14:textId="78B1F40A" w:rsidR="00F62466" w:rsidRPr="00F62466" w:rsidRDefault="00F62466" w:rsidP="00F62466">
      <w:pPr>
        <w:spacing w:after="0" w:line="240" w:lineRule="auto"/>
        <w:jc w:val="left"/>
        <w:rPr>
          <w:rFonts w:eastAsia="Times New Roman" w:cs="Times New Roman"/>
          <w:szCs w:val="24"/>
          <w:lang w:val="en-ID" w:eastAsia="en-ID"/>
        </w:rPr>
      </w:pPr>
      <w:r w:rsidRPr="00F62466">
        <w:rPr>
          <w:rFonts w:eastAsia="Times New Roman" w:cs="Times New Roman"/>
          <w:noProof/>
          <w:szCs w:val="24"/>
          <w:lang w:val="en-ID" w:eastAsia="en-ID"/>
        </w:rPr>
        <w:lastRenderedPageBreak/>
        <w:drawing>
          <wp:inline distT="0" distB="0" distL="0" distR="0" wp14:anchorId="6D1424AA" wp14:editId="5DEC123A">
            <wp:extent cx="5401945" cy="3906520"/>
            <wp:effectExtent l="0" t="0" r="0" b="0"/>
            <wp:docPr id="1071814977" name="Picture 2" descr="A group of white rectangular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4977" name="Picture 2" descr="A group of white rectangular boxes with black tex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401945" cy="3906520"/>
                    </a:xfrm>
                    <a:prstGeom prst="rect">
                      <a:avLst/>
                    </a:prstGeom>
                    <a:noFill/>
                    <a:ln>
                      <a:noFill/>
                    </a:ln>
                  </pic:spPr>
                </pic:pic>
              </a:graphicData>
            </a:graphic>
          </wp:inline>
        </w:drawing>
      </w:r>
    </w:p>
    <w:p w14:paraId="30380181" w14:textId="77367E0A" w:rsidR="00DF33D0" w:rsidRDefault="00DF33D0" w:rsidP="00DF33D0">
      <w:pPr>
        <w:keepNext/>
      </w:pPr>
    </w:p>
    <w:p w14:paraId="6B29DFEB" w14:textId="4CEE51FF" w:rsidR="007B378D" w:rsidRPr="00B25E06" w:rsidRDefault="00DF33D0" w:rsidP="00916618">
      <w:pPr>
        <w:pStyle w:val="ImageandTableCaption"/>
        <w:rPr>
          <w:i/>
          <w:iCs/>
          <w:lang w:val="it-IT"/>
        </w:rPr>
      </w:pPr>
      <w:bookmarkStart w:id="56" w:name="_Toc160717641"/>
      <w:r w:rsidRPr="00B25E06">
        <w:rPr>
          <w:lang w:val="it-IT"/>
        </w:rPr>
        <w:t xml:space="preserve">Gambar 2. </w:t>
      </w:r>
      <w:r>
        <w:fldChar w:fldCharType="begin"/>
      </w:r>
      <w:r w:rsidRPr="00B25E06">
        <w:rPr>
          <w:lang w:val="it-IT"/>
        </w:rPr>
        <w:instrText xml:space="preserve"> SEQ Gambar_2. \* ARABIC </w:instrText>
      </w:r>
      <w:r>
        <w:fldChar w:fldCharType="separate"/>
      </w:r>
      <w:r w:rsidR="004B0B00">
        <w:rPr>
          <w:noProof/>
          <w:lang w:val="it-IT"/>
        </w:rPr>
        <w:t>5</w:t>
      </w:r>
      <w:r>
        <w:rPr>
          <w:noProof/>
        </w:rPr>
        <w:fldChar w:fldCharType="end"/>
      </w:r>
      <w:r w:rsidRPr="00B25E06">
        <w:rPr>
          <w:lang w:val="it-IT"/>
        </w:rPr>
        <w:t xml:space="preserve"> Theoretical framework</w:t>
      </w:r>
      <w:bookmarkEnd w:id="56"/>
    </w:p>
    <w:p w14:paraId="00A3E265" w14:textId="77777777" w:rsidR="00C53B00" w:rsidRPr="00B25E06" w:rsidRDefault="00C53B00" w:rsidP="00BF5A9B">
      <w:pPr>
        <w:pStyle w:val="Caption"/>
        <w:rPr>
          <w:i w:val="0"/>
          <w:iCs w:val="0"/>
          <w:lang w:val="it-IT"/>
        </w:rPr>
      </w:pPr>
    </w:p>
    <w:p w14:paraId="51F040D2" w14:textId="77777777" w:rsidR="00647BD3" w:rsidRPr="00B25E06" w:rsidRDefault="00647BD3" w:rsidP="00647BD3">
      <w:pPr>
        <w:rPr>
          <w:lang w:val="it-IT"/>
        </w:rPr>
        <w:sectPr w:rsidR="00647BD3" w:rsidRPr="00B25E06" w:rsidSect="00402DDD">
          <w:pgSz w:w="11909" w:h="16834" w:code="9"/>
          <w:pgMar w:top="1701" w:right="1701" w:bottom="1701" w:left="1701" w:header="850" w:footer="1417" w:gutter="0"/>
          <w:cols w:space="720"/>
          <w:titlePg/>
          <w:docGrid w:linePitch="360"/>
        </w:sectPr>
      </w:pPr>
    </w:p>
    <w:p w14:paraId="2CF16B0B" w14:textId="01513C12" w:rsidR="002D4C82" w:rsidRPr="00B25E06" w:rsidRDefault="002D4C82" w:rsidP="00BF5A9B">
      <w:pPr>
        <w:pStyle w:val="Heading1"/>
        <w:rPr>
          <w:lang w:val="it-IT"/>
        </w:rPr>
      </w:pPr>
      <w:bookmarkStart w:id="57" w:name="_Toc15524544"/>
      <w:bookmarkStart w:id="58" w:name="_Toc160717527"/>
      <w:r w:rsidRPr="00B25E06">
        <w:rPr>
          <w:lang w:val="it-IT"/>
        </w:rPr>
        <w:lastRenderedPageBreak/>
        <w:t>BAB 3</w:t>
      </w:r>
      <w:r w:rsidRPr="00B25E06">
        <w:rPr>
          <w:lang w:val="it-IT"/>
        </w:rPr>
        <w:br/>
        <w:t>METODOLOGI PENELITIAN</w:t>
      </w:r>
      <w:bookmarkEnd w:id="57"/>
      <w:bookmarkEnd w:id="58"/>
    </w:p>
    <w:p w14:paraId="247A2CB2" w14:textId="0BC1CDD6" w:rsidR="00ED3C54" w:rsidRDefault="00661A35" w:rsidP="00BF5A9B">
      <w:r w:rsidRPr="00B25E06">
        <w:rPr>
          <w:lang w:val="it-IT"/>
        </w:rPr>
        <w:t xml:space="preserve">Pada bab ini penulis menjelaskan metodologi penelitian yang digunakan. </w:t>
      </w:r>
      <w:r>
        <w:t>Bab disusun ke dalam beberapa sub bab diantaranya adalah: Rancangan Penelitian, Alur Penelitian dan Instrumen Penelitian.</w:t>
      </w:r>
    </w:p>
    <w:p w14:paraId="51BE6385" w14:textId="73DC7E73" w:rsidR="00EC7CA0" w:rsidRDefault="00EC7CA0" w:rsidP="008B5459">
      <w:pPr>
        <w:pStyle w:val="Heading2"/>
        <w:numPr>
          <w:ilvl w:val="1"/>
          <w:numId w:val="17"/>
        </w:numPr>
        <w:ind w:left="360"/>
      </w:pPr>
      <w:bookmarkStart w:id="59" w:name="_Toc160717528"/>
      <w:r>
        <w:t>Rancangan Penelitian</w:t>
      </w:r>
      <w:bookmarkEnd w:id="59"/>
    </w:p>
    <w:p w14:paraId="51B83F4F" w14:textId="77777777" w:rsidR="00EF1639" w:rsidRDefault="00CC1C15" w:rsidP="002C6A84">
      <w:r>
        <w:t>Penelitian ini me</w:t>
      </w:r>
      <w:r w:rsidR="00822A83">
        <w:t>n</w:t>
      </w:r>
      <w:r>
        <w:t xml:space="preserve">ggali opini masyarakat terkait dengan </w:t>
      </w:r>
      <w:r w:rsidR="0006156B">
        <w:t xml:space="preserve">integritas penyelenggaraan Pemilihan Umum 2024 di Indonesia </w:t>
      </w:r>
      <w:r>
        <w:t>dengan mengukur sentimen masyarakat</w:t>
      </w:r>
      <w:r w:rsidR="00692A12">
        <w:t xml:space="preserve"> </w:t>
      </w:r>
      <w:r>
        <w:t xml:space="preserve">dan </w:t>
      </w:r>
      <w:r w:rsidR="00822A83">
        <w:t xml:space="preserve">mengidentifikasi </w:t>
      </w:r>
      <w:r w:rsidR="00692A12">
        <w:t xml:space="preserve">aspirasi </w:t>
      </w:r>
      <w:r w:rsidR="00822A83">
        <w:t xml:space="preserve">atau topik yang menjadi perhatian masyarakat terkait dengan kasus tersebut. </w:t>
      </w:r>
      <w:r w:rsidR="009C171B">
        <w:t xml:space="preserve">Penelitian ini menggunakan pendekatan kuantitatif, dimana teknik perhitungan matematis dan statistik akan banyak dimanfaatkan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Perhitungan matematis dan statistik diimplementasikan dalam bentuk teknik data </w:t>
      </w:r>
      <w:r w:rsidR="009C171B">
        <w:rPr>
          <w:i/>
          <w:iCs/>
        </w:rPr>
        <w:t xml:space="preserve">preprocessing, text representation, </w:t>
      </w:r>
      <w:r w:rsidR="009C171B">
        <w:t xml:space="preserve">klasifikasi menggunakan </w:t>
      </w:r>
      <w:r w:rsidR="009C171B">
        <w:rPr>
          <w:i/>
          <w:iCs/>
        </w:rPr>
        <w:t xml:space="preserve">machine learning, </w:t>
      </w:r>
      <w:r w:rsidR="009C171B">
        <w:t xml:space="preserve">evaluasi model dan pemodelan topik. </w:t>
      </w:r>
    </w:p>
    <w:p w14:paraId="76A9DB9F" w14:textId="47A659C1" w:rsidR="001B40AE" w:rsidRDefault="009C171B" w:rsidP="002C6A84">
      <w:r>
        <w:t>Lebih sepesifik lagi p</w:t>
      </w:r>
      <w:r w:rsidR="00822A83">
        <w:t>enelitian ini dapat diklasifikasikan sebagai penelitian eksprimental</w:t>
      </w:r>
      <w:r w:rsidR="00EF1639">
        <w:t>.</w:t>
      </w:r>
      <w:r w:rsidR="00822A83">
        <w:t xml:space="preserve"> </w:t>
      </w:r>
      <w:r w:rsidR="00EF1639">
        <w:t xml:space="preserve">Penelitian eksprimental </w:t>
      </w:r>
      <w:r w:rsidR="00822A83">
        <w:t>berupaya mengidentifikasi hubungan sebab akibat dari variable-variable</w:t>
      </w:r>
      <w:r w:rsidR="00FB4F95">
        <w:t xml:space="preserve"> yang menjadi </w:t>
      </w:r>
      <w:r w:rsidR="00822A83">
        <w:t>objek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r w:rsidR="00911E38">
        <w:t xml:space="preserve">Selain itu penelitian eksperimental </w:t>
      </w:r>
      <w:r w:rsidR="009131BE">
        <w:t>menjawab tantangan yang muncul ketika menggunakan pendekatan metode penelitian observasi seperti survey</w:t>
      </w:r>
      <w:r w:rsidR="00FB4F95">
        <w:t xml:space="preserve">, </w:t>
      </w:r>
      <w:r w:rsidR="009131BE">
        <w:t xml:space="preserve">dimana dilakukan </w:t>
      </w:r>
      <w:r w:rsidR="00822A83">
        <w:t xml:space="preserve">penyesuaian yang </w:t>
      </w:r>
      <w:r w:rsidR="00FB7E2E">
        <w:t>di</w:t>
      </w:r>
      <w:r w:rsidR="00822A83">
        <w:t xml:space="preserve">perlukan </w:t>
      </w:r>
      <w:r w:rsidR="00963A18">
        <w:t>ketika terdapat faktor pembeda yang muncu</w:t>
      </w:r>
      <w:r w:rsidR="00D66914">
        <w:t>l</w:t>
      </w:r>
      <w:r w:rsidR="00963A18">
        <w:t>.</w:t>
      </w:r>
      <w:r w:rsidR="000A4E55">
        <w:t xml:space="preserve"> </w:t>
      </w:r>
      <w:r w:rsidR="00FB4F95">
        <w:t xml:space="preserve">Metode penelitian berdasarkan observasi dianggap tidak dapat mengindetifikasi adanya faktor pembeda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teknik </w:t>
      </w:r>
      <w:r w:rsidR="000A4E55">
        <w:rPr>
          <w:i/>
          <w:iCs/>
        </w:rPr>
        <w:t xml:space="preserve">machine learning </w:t>
      </w:r>
      <w:r w:rsidR="000A4E55">
        <w:t>memungkinka</w:t>
      </w:r>
      <w:r w:rsidR="00A44D2A">
        <w:t>n</w:t>
      </w:r>
      <w:r w:rsidR="000A4E55">
        <w:t xml:space="preserve"> penelitian ini untuk dapat melakukan penyesuaian terhadap </w:t>
      </w:r>
      <w:r w:rsidR="00113677">
        <w:t xml:space="preserve">bobot </w:t>
      </w:r>
      <w:r w:rsidR="000A4E55">
        <w:t xml:space="preserve">suatu fitur atau variable </w:t>
      </w:r>
      <w:r w:rsidR="00E44587">
        <w:t xml:space="preserve">independen </w:t>
      </w:r>
      <w:r w:rsidR="000A4E55">
        <w:t>yang menjadi faktor pembeda.</w:t>
      </w:r>
      <w:r w:rsidR="00663B07">
        <w:t xml:space="preserve"> Table 3.1 menjelaskan secara singkat </w:t>
      </w:r>
      <w:r w:rsidR="008B7520">
        <w:t xml:space="preserve">atribut-atribut </w:t>
      </w:r>
      <w:r w:rsidR="000F03BD">
        <w:t xml:space="preserve">rancangan </w:t>
      </w:r>
      <w:r w:rsidR="008B7520">
        <w:t>penelitian.</w:t>
      </w:r>
    </w:p>
    <w:p w14:paraId="7292E8E3" w14:textId="7A781726" w:rsidR="002C6A84" w:rsidRDefault="002C6A84" w:rsidP="00916618">
      <w:pPr>
        <w:pStyle w:val="ImageandTableCaption"/>
      </w:pPr>
      <w:bookmarkStart w:id="60" w:name="_Toc160717706"/>
      <w:r>
        <w:t xml:space="preserve">Tabel 3. </w:t>
      </w:r>
      <w:r>
        <w:fldChar w:fldCharType="begin"/>
      </w:r>
      <w:r>
        <w:instrText xml:space="preserve"> SEQ Tabel_3. \* ARABIC </w:instrText>
      </w:r>
      <w:r>
        <w:fldChar w:fldCharType="separate"/>
      </w:r>
      <w:r w:rsidR="004B0B00">
        <w:rPr>
          <w:noProof/>
        </w:rPr>
        <w:t>1</w:t>
      </w:r>
      <w:r>
        <w:rPr>
          <w:noProof/>
        </w:rPr>
        <w:fldChar w:fldCharType="end"/>
      </w:r>
      <w:r>
        <w:t xml:space="preserve"> </w:t>
      </w:r>
      <w:r w:rsidRPr="002B376A">
        <w:t>Ringkasan Rancangan Penelitian</w:t>
      </w:r>
      <w:bookmarkEnd w:id="60"/>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r w:rsidRPr="00DC082F">
              <w:rPr>
                <w:b/>
                <w:bCs/>
              </w:rPr>
              <w:t>Atribut Penelitian</w:t>
            </w:r>
          </w:p>
        </w:tc>
        <w:tc>
          <w:tcPr>
            <w:tcW w:w="4115" w:type="dxa"/>
          </w:tcPr>
          <w:p w14:paraId="5ACCC214" w14:textId="4BECD80D" w:rsidR="00330421" w:rsidRPr="00DC082F" w:rsidRDefault="005D5025" w:rsidP="00DC082F">
            <w:pPr>
              <w:jc w:val="center"/>
              <w:rPr>
                <w:b/>
                <w:bCs/>
              </w:rPr>
            </w:pPr>
            <w:r w:rsidRPr="00DC082F">
              <w:rPr>
                <w:b/>
                <w:bCs/>
              </w:rPr>
              <w:t>Deskripsi</w:t>
            </w:r>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r>
              <w:t>Kuantitatif</w:t>
            </w:r>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r>
              <w:t>Klasifikasi</w:t>
            </w:r>
          </w:p>
        </w:tc>
        <w:tc>
          <w:tcPr>
            <w:tcW w:w="4115" w:type="dxa"/>
          </w:tcPr>
          <w:p w14:paraId="09F070FB" w14:textId="4FC6E072" w:rsidR="00330421" w:rsidRDefault="00574C60" w:rsidP="009C171B">
            <w:r>
              <w:t>Eksperimental</w:t>
            </w:r>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D3CB867" w:rsidR="00330421" w:rsidRPr="00ED5E3D" w:rsidRDefault="00574C60" w:rsidP="009C171B">
            <w:r>
              <w:t xml:space="preserve">Membentuk model untuk melakukan </w:t>
            </w:r>
            <w:r w:rsidR="00ED5E3D">
              <w:t>analisis sentimen</w:t>
            </w:r>
            <w:r w:rsidR="00112CDA">
              <w:t xml:space="preserve"> </w:t>
            </w:r>
            <w:r w:rsidR="00ED5E3D">
              <w:t xml:space="preserve">dan menggali </w:t>
            </w:r>
            <w:r w:rsidR="005A6C82">
              <w:t xml:space="preserve">tema-tema </w:t>
            </w:r>
            <w:r w:rsidR="005A6C82">
              <w:lastRenderedPageBreak/>
              <w:t xml:space="preserve">aspirasi </w:t>
            </w:r>
            <w:r w:rsidR="00ED5E3D">
              <w:t xml:space="preserve">masyarakat terkait dengan </w:t>
            </w:r>
            <w:r w:rsidR="00112CDA">
              <w:t>integritas penyelenggaraan Pemilihan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0C675C5B" w:rsidR="00330421" w:rsidRPr="005E4824" w:rsidRDefault="005E4824" w:rsidP="009C171B">
            <w:pPr>
              <w:rPr>
                <w:lang w:val="en-ID"/>
              </w:rPr>
            </w:pPr>
            <w:r w:rsidRPr="005E4824">
              <w:rPr>
                <w:lang w:val="en-ID"/>
              </w:rPr>
              <w:t xml:space="preserve">Analisis deskriptif opini masyarakat </w:t>
            </w:r>
            <w:r w:rsidR="00A9542B">
              <w:rPr>
                <w:lang w:val="en-ID"/>
              </w:rPr>
              <w:t xml:space="preserve">terkait integritas penyelenggaraan Pemilu 2024 </w:t>
            </w:r>
            <w:r>
              <w:rPr>
                <w:lang w:val="en-ID"/>
              </w:rPr>
              <w:t xml:space="preserve">yang dapat bermanfaat bagi pihak yang berkepentingan, seperti: (1) Penyelenggara Pemilu, (2) Pemerintah, (3) </w:t>
            </w:r>
            <w:r w:rsidR="00FB4F35">
              <w:rPr>
                <w:lang w:val="en-ID"/>
              </w:rPr>
              <w:t>Konsultan Politik dan (4) Peserta Pemilu</w:t>
            </w:r>
            <w:r w:rsidR="006B5274">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r>
              <w:t>Kuantitatif</w:t>
            </w:r>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78664CC1" w:rsidR="002830E6" w:rsidRDefault="002830E6" w:rsidP="009C171B">
            <w:r>
              <w:t>Data Sekund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Metode Pengumpulan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Metode Pengolahan Data</w:t>
            </w:r>
          </w:p>
        </w:tc>
        <w:tc>
          <w:tcPr>
            <w:tcW w:w="4115" w:type="dxa"/>
          </w:tcPr>
          <w:p w14:paraId="2541E177" w14:textId="77777777" w:rsidR="00330421" w:rsidRDefault="00BB385E" w:rsidP="009C171B">
            <w:pPr>
              <w:rPr>
                <w:i/>
                <w:iCs/>
              </w:rPr>
            </w:pPr>
            <w:r>
              <w:rPr>
                <w:i/>
                <w:iCs/>
              </w:rPr>
              <w:t>Data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r>
              <w:t>Pendekatan Pengambilan Keputusan</w:t>
            </w:r>
          </w:p>
        </w:tc>
        <w:tc>
          <w:tcPr>
            <w:tcW w:w="4115" w:type="dxa"/>
          </w:tcPr>
          <w:p w14:paraId="7AEB96DB" w14:textId="630E2283" w:rsidR="00574C60" w:rsidRDefault="00574C60" w:rsidP="009C171B">
            <w:r>
              <w:t>Deduktif</w:t>
            </w:r>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Alat bantu Penelitian</w:t>
            </w:r>
          </w:p>
        </w:tc>
        <w:tc>
          <w:tcPr>
            <w:tcW w:w="4115" w:type="dxa"/>
          </w:tcPr>
          <w:p w14:paraId="5A77F9C4" w14:textId="4DD4B407" w:rsidR="00330421" w:rsidRPr="00BB385E" w:rsidRDefault="00BB385E" w:rsidP="009C171B">
            <w:pPr>
              <w:rPr>
                <w:i/>
                <w:iCs/>
              </w:rPr>
            </w:pPr>
            <w:r w:rsidRPr="00BB385E">
              <w:rPr>
                <w:i/>
                <w:iCs/>
              </w:rPr>
              <w:t>Google Collab, Jupyter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Bahasa pemprograman</w:t>
            </w:r>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387BDD3A" w:rsidR="009E4AA9" w:rsidRDefault="009E4AA9" w:rsidP="009C171B">
      <w:r>
        <w:t xml:space="preserve">Penelitian ini menggunakan data sekunder yang merupakan opini masyarakat terkait </w:t>
      </w:r>
      <w:r w:rsidR="00B7069A">
        <w:t>integritas penyelenggaraan Pemilihan Umum 2024</w:t>
      </w:r>
      <w:r>
        <w:t xml:space="preserve"> dari media sosial </w:t>
      </w:r>
      <w:r w:rsidR="00746451">
        <w:t>T</w:t>
      </w:r>
      <w:r>
        <w:t>witter</w:t>
      </w:r>
      <w:r>
        <w:rPr>
          <w:i/>
          <w:iCs/>
        </w:rPr>
        <w:t>.</w:t>
      </w:r>
      <w:r>
        <w:t xml:space="preserve"> Dengan menggunakan teknik </w:t>
      </w:r>
      <w:r>
        <w:rPr>
          <w:i/>
          <w:iCs/>
        </w:rPr>
        <w:t xml:space="preserve">web </w:t>
      </w:r>
      <w:r w:rsidR="002640CB">
        <w:rPr>
          <w:i/>
          <w:iCs/>
        </w:rPr>
        <w:t xml:space="preserve">scrapping </w:t>
      </w:r>
      <w:r>
        <w:t xml:space="preserve">sebagai cara untuk pengumpulan datanya. Metode pengolahan data seperti </w:t>
      </w:r>
      <w:r>
        <w:rPr>
          <w:i/>
          <w:iCs/>
        </w:rPr>
        <w:t xml:space="preserve">tokenization, stopword removal, stemming, lemmatization, normalization </w:t>
      </w:r>
      <w:r>
        <w:t xml:space="preserve">dilakukan pada tahapan </w:t>
      </w:r>
      <w:r>
        <w:rPr>
          <w:i/>
          <w:iCs/>
        </w:rPr>
        <w:t xml:space="preserve">data preprocessing. </w:t>
      </w:r>
      <w:r>
        <w:t xml:space="preserve">Teknik </w:t>
      </w:r>
      <w:r>
        <w:rPr>
          <w:i/>
          <w:iCs/>
        </w:rPr>
        <w:t xml:space="preserve">bag of word </w:t>
      </w:r>
      <w:r>
        <w:t xml:space="preserve">dengan TF-IDF unigram, bigram, dan trigram digunakan untuk </w:t>
      </w:r>
      <w:r>
        <w:rPr>
          <w:i/>
          <w:iCs/>
        </w:rPr>
        <w:t xml:space="preserve">text representation. </w:t>
      </w:r>
      <w:r>
        <w:t xml:space="preserve">Komparasi model </w:t>
      </w:r>
      <w:r>
        <w:rPr>
          <w:i/>
          <w:iCs/>
        </w:rPr>
        <w:t xml:space="preserve">artificial neural network </w:t>
      </w:r>
      <w:r>
        <w:t xml:space="preserve">dan </w:t>
      </w:r>
      <w:r>
        <w:rPr>
          <w:i/>
          <w:iCs/>
        </w:rPr>
        <w:t xml:space="preserve">classical machine learning model </w:t>
      </w:r>
      <w:r>
        <w:t xml:space="preserve">seperti: </w:t>
      </w:r>
      <w:r w:rsidR="008F0839">
        <w:rPr>
          <w:i/>
          <w:iCs/>
        </w:rPr>
        <w:t>n</w:t>
      </w:r>
      <w:r w:rsidRPr="009E4AA9">
        <w:rPr>
          <w:i/>
          <w:iCs/>
        </w:rPr>
        <w:t xml:space="preserve">aïve </w:t>
      </w:r>
      <w:r w:rsidR="008F0839">
        <w:rPr>
          <w:i/>
          <w:iCs/>
        </w:rPr>
        <w:t>b</w:t>
      </w:r>
      <w:r w:rsidRPr="009E4AA9">
        <w:rPr>
          <w:i/>
          <w:iCs/>
        </w:rPr>
        <w:t>ayes</w:t>
      </w:r>
      <w:r>
        <w:t xml:space="preserve">, </w:t>
      </w:r>
      <w:r w:rsidRPr="00D025C5">
        <w:t>SVM</w:t>
      </w:r>
      <w:r>
        <w:t xml:space="preserve">, </w:t>
      </w:r>
      <w:r w:rsidR="008F0839">
        <w:rPr>
          <w:i/>
          <w:iCs/>
        </w:rPr>
        <w:t>d</w:t>
      </w:r>
      <w:r w:rsidRPr="009E4AA9">
        <w:rPr>
          <w:i/>
          <w:iCs/>
        </w:rPr>
        <w:t xml:space="preserve">ecision </w:t>
      </w:r>
      <w:r w:rsidR="008F0839">
        <w:rPr>
          <w:i/>
          <w:iCs/>
        </w:rPr>
        <w:t>t</w:t>
      </w:r>
      <w:r w:rsidRPr="009E4AA9">
        <w:rPr>
          <w:i/>
          <w:iCs/>
        </w:rPr>
        <w:t>ree</w:t>
      </w:r>
      <w:r>
        <w:t xml:space="preserve">, </w:t>
      </w:r>
      <w:r w:rsidR="00AD3677">
        <w:t xml:space="preserve">dan </w:t>
      </w:r>
      <w:r w:rsidRPr="00D025C5">
        <w:t>KNN</w:t>
      </w:r>
      <w:r>
        <w:t xml:space="preserve"> </w:t>
      </w:r>
      <w:r w:rsidR="002B07E2">
        <w:t>d</w:t>
      </w:r>
      <w:r>
        <w:t xml:space="preserve">ilakukan untuk dapat </w:t>
      </w:r>
      <w:r w:rsidR="007E4EAC">
        <w:t xml:space="preserve">menentukan model yang paling layak digunakan untuk analisis sentimen. </w:t>
      </w:r>
      <w:r w:rsidR="008C385D">
        <w:t xml:space="preserve">Proses komparasi dilakukan dengan mengevaluasi metrik </w:t>
      </w:r>
      <w:r w:rsidR="008C385D">
        <w:rPr>
          <w:i/>
          <w:iCs/>
        </w:rPr>
        <w:t>precision, recall</w:t>
      </w:r>
      <w:r w:rsidR="008C385D">
        <w:t xml:space="preserve">, </w:t>
      </w:r>
      <w:r w:rsidR="008C385D">
        <w:rPr>
          <w:i/>
          <w:iCs/>
        </w:rPr>
        <w:t xml:space="preserve">f1-score </w:t>
      </w:r>
      <w:r w:rsidR="008C385D">
        <w:t xml:space="preserve">dari masing-masing model </w:t>
      </w:r>
      <w:r w:rsidR="008C385D">
        <w:rPr>
          <w:i/>
          <w:iCs/>
        </w:rPr>
        <w:t>machine learning</w:t>
      </w:r>
      <w:r w:rsidR="008C385D">
        <w:t>.</w:t>
      </w:r>
      <w:r w:rsidR="006711A8">
        <w:t xml:space="preserve"> Selain analisis sentimen</w:t>
      </w:r>
      <w:r w:rsidR="002B07E2">
        <w:t xml:space="preserve">, dengan tujuan untuk dapat mengidentifikasi </w:t>
      </w:r>
      <w:r w:rsidR="00E940D8">
        <w:t xml:space="preserve">tema-tema aspirasi </w:t>
      </w:r>
      <w:r w:rsidR="002B07E2">
        <w:t>masyarakat</w:t>
      </w:r>
      <w:r w:rsidR="00EC4CAD">
        <w:t xml:space="preserve">, </w:t>
      </w:r>
      <w:r w:rsidR="002B07E2">
        <w:t>baik yang berasal dari sentimen positif maupun negati</w:t>
      </w:r>
      <w:r w:rsidR="001B40AE">
        <w:t>f</w:t>
      </w:r>
      <w:r w:rsidR="002B07E2">
        <w:t xml:space="preserve">, maka </w:t>
      </w:r>
      <w:r w:rsidR="006711A8">
        <w:lastRenderedPageBreak/>
        <w:t xml:space="preserve">pemodelan topik juga dilakukan dengan menggunakan 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8B5459">
      <w:pPr>
        <w:pStyle w:val="Heading2"/>
        <w:numPr>
          <w:ilvl w:val="1"/>
          <w:numId w:val="17"/>
        </w:numPr>
        <w:ind w:left="270"/>
      </w:pPr>
      <w:bookmarkStart w:id="61" w:name="_Toc160717529"/>
      <w:r>
        <w:t>Alur Penelitian</w:t>
      </w:r>
      <w:bookmarkEnd w:id="61"/>
    </w:p>
    <w:p w14:paraId="79A619C4" w14:textId="5501CFB4" w:rsidR="00C47049" w:rsidRPr="00AB4FEB" w:rsidRDefault="002D6C2E" w:rsidP="00D82D14">
      <w:pPr>
        <w:rPr>
          <w:lang w:val="it-IT"/>
        </w:rPr>
      </w:pPr>
      <w:r>
        <w:t xml:space="preserve">Pada penelitian ini, terdapat 11 tahap yang diawali dengan </w:t>
      </w:r>
      <w:r w:rsidR="00097B25">
        <w:t>p</w:t>
      </w:r>
      <w:r>
        <w:t xml:space="preserve">engumpulan data sampai dengan </w:t>
      </w:r>
      <w:r w:rsidR="006C23AE">
        <w:t>l</w:t>
      </w:r>
      <w:r>
        <w:t xml:space="preserve">aporan akhir. </w:t>
      </w:r>
      <w:r w:rsidRPr="00AB4FEB">
        <w:rPr>
          <w:lang w:val="it-IT"/>
        </w:rPr>
        <w:t xml:space="preserve">Berikut </w:t>
      </w:r>
      <w:r w:rsidR="00F36123" w:rsidRPr="00AB4FEB">
        <w:rPr>
          <w:lang w:val="it-IT"/>
        </w:rPr>
        <w:t xml:space="preserve">urutan </w:t>
      </w:r>
      <w:r w:rsidR="00AB4FEB" w:rsidRPr="00AB4FEB">
        <w:rPr>
          <w:lang w:val="it-IT"/>
        </w:rPr>
        <w:t>da</w:t>
      </w:r>
      <w:r w:rsidR="00AB4FEB">
        <w:rPr>
          <w:lang w:val="it-IT"/>
        </w:rPr>
        <w:t xml:space="preserve">ri </w:t>
      </w:r>
      <w:r w:rsidRPr="00AB4FEB">
        <w:rPr>
          <w:lang w:val="it-IT"/>
        </w:rPr>
        <w:t>11 tahapan</w:t>
      </w:r>
      <w:r w:rsidR="007872AF" w:rsidRPr="00AB4FEB">
        <w:rPr>
          <w:lang w:val="it-IT"/>
        </w:rPr>
        <w:t xml:space="preserve"> pada penelitian ini</w:t>
      </w:r>
      <w:r w:rsidRPr="00AB4FEB">
        <w:rPr>
          <w:lang w:val="it-IT"/>
        </w:rPr>
        <w:t xml:space="preserve">, yang dijelaskan secara lebih </w:t>
      </w:r>
      <w:r w:rsidR="007C7461">
        <w:rPr>
          <w:lang w:val="it-IT"/>
        </w:rPr>
        <w:t>m</w:t>
      </w:r>
      <w:r w:rsidRPr="00AB4FEB">
        <w:rPr>
          <w:lang w:val="it-IT"/>
        </w:rPr>
        <w:t xml:space="preserve">endetail pada tabel </w:t>
      </w:r>
      <w:r w:rsidR="00992613" w:rsidRPr="00AB4FEB">
        <w:rPr>
          <w:lang w:val="it-IT"/>
        </w:rPr>
        <w:t>3.2</w:t>
      </w:r>
      <w:r w:rsidRPr="00AB4FEB">
        <w:rPr>
          <w:lang w:val="it-IT"/>
        </w:rPr>
        <w:t>.</w:t>
      </w:r>
    </w:p>
    <w:p w14:paraId="5265F8F5" w14:textId="4920335A" w:rsidR="00D82D14" w:rsidRDefault="00D82D14" w:rsidP="00916618">
      <w:pPr>
        <w:pStyle w:val="ImageandTableCaption"/>
      </w:pPr>
      <w:bookmarkStart w:id="62" w:name="_Toc160717707"/>
      <w:r>
        <w:t xml:space="preserve">Tabel 3. </w:t>
      </w:r>
      <w:r>
        <w:fldChar w:fldCharType="begin"/>
      </w:r>
      <w:r>
        <w:instrText xml:space="preserve"> SEQ Tabel_3. \* ARABIC </w:instrText>
      </w:r>
      <w:r>
        <w:fldChar w:fldCharType="separate"/>
      </w:r>
      <w:r w:rsidR="004B0B00">
        <w:rPr>
          <w:noProof/>
        </w:rPr>
        <w:t>2</w:t>
      </w:r>
      <w:r>
        <w:rPr>
          <w:noProof/>
        </w:rPr>
        <w:fldChar w:fldCharType="end"/>
      </w:r>
      <w:r>
        <w:t xml:space="preserve"> </w:t>
      </w:r>
      <w:r w:rsidRPr="003807B5">
        <w:t>Alur Penelitian</w:t>
      </w:r>
      <w:bookmarkEnd w:id="62"/>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r w:rsidRPr="005D0308">
              <w:rPr>
                <w:b/>
                <w:bCs/>
              </w:rPr>
              <w:t>Pengumpulan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2C7963E" w:rsidR="003154D7" w:rsidRPr="00AD5106" w:rsidRDefault="00AD5106" w:rsidP="0049623B">
            <w:r>
              <w:t xml:space="preserve">Undang-Undang, </w:t>
            </w:r>
            <w:r w:rsidR="00042047">
              <w:t xml:space="preserve">Literatur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r>
              <w:t>Bawaslu</w:t>
            </w:r>
            <w:r w:rsidR="00881AD9">
              <w:t>, Berita dan Pernyataan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r>
              <w:t>Ekspektasi dan Kenyataan</w:t>
            </w:r>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856B0F">
            <w:pPr>
              <w:pStyle w:val="Heading3"/>
              <w:numPr>
                <w:ilvl w:val="0"/>
                <w:numId w:val="23"/>
              </w:numPr>
              <w:jc w:val="center"/>
              <w:rPr>
                <w:b/>
                <w:bCs/>
              </w:rPr>
            </w:pPr>
            <w:bookmarkStart w:id="63" w:name="_Toc160717530"/>
            <w:r w:rsidRPr="00856B0F">
              <w:rPr>
                <w:b/>
                <w:bCs/>
              </w:rPr>
              <w:t>Perumusan Masalah</w:t>
            </w:r>
            <w:r w:rsidR="003042BE" w:rsidRPr="00856B0F">
              <w:rPr>
                <w:b/>
                <w:bCs/>
              </w:rPr>
              <w:t xml:space="preserve"> dan Penentuan Pertanyaan Penelitian</w:t>
            </w:r>
            <w:bookmarkEnd w:id="63"/>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r>
              <w:t>Ekspektasi dan Kenyataan</w:t>
            </w:r>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Analisa Kesenjangan</w:t>
            </w:r>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0D016D7" w:rsidR="005D0308" w:rsidRPr="00682D90" w:rsidRDefault="001445E5" w:rsidP="001A6698">
            <w:r w:rsidRPr="001445E5">
              <w:rPr>
                <w:i/>
                <w:iCs/>
              </w:rPr>
              <w:t>Problem Statement</w:t>
            </w:r>
            <w:r w:rsidR="00682D90">
              <w:rPr>
                <w:i/>
                <w:iCs/>
              </w:rPr>
              <w:t xml:space="preserve"> </w:t>
            </w:r>
            <w:r w:rsidR="00682D90">
              <w:t>dan Pertanyaan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Studi Literatur</w:t>
            </w:r>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7331CB08" w:rsidR="00E34854" w:rsidRDefault="001D41D6" w:rsidP="0079377C">
            <w:r w:rsidRPr="001D41D6">
              <w:rPr>
                <w:i/>
                <w:iCs/>
              </w:rPr>
              <w:t>Problem Statement</w:t>
            </w:r>
            <w:r>
              <w:t xml:space="preserve"> </w:t>
            </w:r>
            <w:r w:rsidR="001445E5">
              <w:t>dan Pertanyaan penelitian</w:t>
            </w:r>
          </w:p>
        </w:tc>
      </w:tr>
      <w:tr w:rsidR="00E34854" w:rsidRPr="00D103D9"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0815450D" w:rsidR="00E34854" w:rsidRPr="00B55F63" w:rsidRDefault="001445E5" w:rsidP="0079377C">
            <w:pPr>
              <w:rPr>
                <w:lang w:val="it-IT"/>
              </w:rPr>
            </w:pPr>
            <w:r w:rsidRPr="00B55F63">
              <w:rPr>
                <w:lang w:val="it-IT"/>
              </w:rPr>
              <w:t>Studi literatur teori, metode penelitian dan analisa 3C2S penelitian terdahulu</w:t>
            </w:r>
          </w:p>
        </w:tc>
      </w:tr>
      <w:tr w:rsidR="00E34854" w:rsidRPr="00D103D9"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777D094E" w:rsidR="00E34854" w:rsidRPr="00B55F63" w:rsidRDefault="001445E5" w:rsidP="0079377C">
            <w:pPr>
              <w:rPr>
                <w:i/>
                <w:iCs/>
                <w:lang w:val="it-IT"/>
              </w:rPr>
            </w:pPr>
            <w:r w:rsidRPr="00B55F63">
              <w:rPr>
                <w:lang w:val="it-IT"/>
              </w:rPr>
              <w:t>Rujukan teori, Rujukan metode dan 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r w:rsidRPr="00E34854">
              <w:rPr>
                <w:b/>
                <w:bCs/>
              </w:rPr>
              <w:t>Pengumpulan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F6EE6CE" w:rsidR="00E34854" w:rsidRPr="001445E5" w:rsidRDefault="001445E5" w:rsidP="0079377C">
            <w:r>
              <w:t xml:space="preserve">Pertanyaan penelitian, </w:t>
            </w:r>
            <w:r w:rsidR="009D40D7" w:rsidRPr="009D40D7">
              <w:rPr>
                <w:lang w:val="en-ID"/>
              </w:rPr>
              <w:t>Kerangka Teoritis</w:t>
            </w:r>
            <w:r w:rsidR="009D40D7">
              <w:rPr>
                <w:lang w:val="en-ID"/>
              </w:rPr>
              <w:t xml:space="preserve">, </w:t>
            </w:r>
            <w:r>
              <w:rPr>
                <w:i/>
                <w:iCs/>
              </w:rPr>
              <w:t xml:space="preserve">Keyword </w:t>
            </w:r>
            <w:r>
              <w:t>pengumpulan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30A203F8" w:rsidR="00E34854" w:rsidRDefault="001445E5" w:rsidP="0079377C">
            <w:r w:rsidRPr="001445E5">
              <w:rPr>
                <w:i/>
                <w:iCs/>
              </w:rPr>
              <w:t>Unlabeled Dataset</w:t>
            </w:r>
            <w:r>
              <w:t xml:space="preserve"> berupa </w:t>
            </w:r>
            <w:r w:rsidRPr="00A1075F">
              <w:rPr>
                <w:i/>
                <w:iCs/>
              </w:rPr>
              <w:t>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473E28F" w:rsidR="00E34854" w:rsidRPr="00E34854" w:rsidRDefault="00E34854" w:rsidP="008B5459">
            <w:pPr>
              <w:pStyle w:val="ListParagraph"/>
              <w:numPr>
                <w:ilvl w:val="0"/>
                <w:numId w:val="23"/>
              </w:numPr>
              <w:jc w:val="center"/>
              <w:rPr>
                <w:b/>
                <w:bCs/>
              </w:rPr>
            </w:pPr>
            <w:r w:rsidRPr="00E34854">
              <w:rPr>
                <w:b/>
                <w:bCs/>
              </w:rPr>
              <w:t>Membuat Korpus</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6D174416" w:rsidR="00E34854" w:rsidRDefault="001445E5" w:rsidP="0079377C">
            <w:r w:rsidRPr="001445E5">
              <w:rPr>
                <w:i/>
                <w:iCs/>
              </w:rPr>
              <w:t>Unlabeled Dataset</w:t>
            </w:r>
            <w:r>
              <w:t xml:space="preserve"> berupa </w:t>
            </w:r>
            <w:r w:rsidRPr="00E21207">
              <w:rPr>
                <w:i/>
                <w:iCs/>
              </w:rPr>
              <w:t>tweets</w:t>
            </w:r>
          </w:p>
        </w:tc>
      </w:tr>
      <w:tr w:rsidR="00E34854" w14:paraId="25B47A21" w14:textId="77777777" w:rsidTr="0038542A">
        <w:tc>
          <w:tcPr>
            <w:tcW w:w="1368" w:type="dxa"/>
          </w:tcPr>
          <w:p w14:paraId="1D8CEF4E" w14:textId="77777777" w:rsidR="00E34854" w:rsidRPr="003154D7" w:rsidRDefault="00E34854" w:rsidP="0079377C">
            <w:pPr>
              <w:rPr>
                <w:b/>
                <w:bCs/>
              </w:rPr>
            </w:pPr>
            <w:r>
              <w:rPr>
                <w:b/>
                <w:bCs/>
              </w:rPr>
              <w:t>Process</w:t>
            </w:r>
          </w:p>
        </w:tc>
        <w:tc>
          <w:tcPr>
            <w:tcW w:w="7290" w:type="dxa"/>
          </w:tcPr>
          <w:p w14:paraId="42C549FE" w14:textId="1FAD09C8" w:rsidR="00E34854" w:rsidRDefault="001445E5" w:rsidP="0079377C">
            <w:r>
              <w:t>Anotasi</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lastRenderedPageBreak/>
              <w:t>Output</w:t>
            </w:r>
          </w:p>
        </w:tc>
        <w:tc>
          <w:tcPr>
            <w:tcW w:w="7290" w:type="dxa"/>
          </w:tcPr>
          <w:p w14:paraId="709A0191" w14:textId="754A7587" w:rsidR="00E34854" w:rsidRPr="001445E5" w:rsidRDefault="001445E5" w:rsidP="0079377C">
            <w:r w:rsidRPr="001445E5">
              <w:rPr>
                <w:i/>
                <w:iCs/>
              </w:rPr>
              <w:t>Labeled Dataset</w:t>
            </w:r>
            <w:r>
              <w:rPr>
                <w:i/>
                <w:iCs/>
              </w:rPr>
              <w:t xml:space="preserve"> </w:t>
            </w:r>
            <w:r>
              <w:t xml:space="preserve">(dataset dengan </w:t>
            </w:r>
            <w:r w:rsidRPr="001445E5">
              <w:rPr>
                <w:i/>
                <w:iCs/>
              </w:rPr>
              <w:t>dependen variable</w:t>
            </w:r>
            <w:r w:rsidR="00CE5112">
              <w:rPr>
                <w:i/>
                <w:iCs/>
              </w:rPr>
              <w:t xml:space="preserve"> </w:t>
            </w:r>
            <w:r w:rsidR="00CE5112">
              <w:t>yang telah terdefinisikan</w:t>
            </w:r>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705B9D46" w:rsidR="00E34854" w:rsidRPr="00775F9A" w:rsidRDefault="00E34854" w:rsidP="008B5459">
            <w:pPr>
              <w:pStyle w:val="ListParagraph"/>
              <w:numPr>
                <w:ilvl w:val="0"/>
                <w:numId w:val="23"/>
              </w:numPr>
              <w:jc w:val="center"/>
              <w:rPr>
                <w:b/>
                <w:bCs/>
              </w:rPr>
            </w:pPr>
            <w:r>
              <w:rPr>
                <w:b/>
                <w:bCs/>
              </w:rPr>
              <w:t>Data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2A9A7DC1" w:rsidR="00E34854" w:rsidRDefault="001445E5" w:rsidP="0079377C">
            <w:r w:rsidRPr="001445E5">
              <w:rPr>
                <w:i/>
                <w:iCs/>
              </w:rPr>
              <w:t>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5FDBC149" w:rsidR="00E34854" w:rsidRPr="00A71C3F" w:rsidRDefault="00A71C3F" w:rsidP="0079377C">
            <w:pPr>
              <w:rPr>
                <w:i/>
                <w:iCs/>
              </w:rPr>
            </w:pPr>
            <w:r w:rsidRPr="00A71C3F">
              <w:rPr>
                <w:i/>
                <w:iCs/>
              </w:rPr>
              <w:t>Tokenization, Stemming, Lemmatization, Normalization, Stopword Removal, Text Cleansing</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B31C58" w:rsidRDefault="00B31C58" w:rsidP="008B5459">
            <w:pPr>
              <w:pStyle w:val="ListParagraph"/>
              <w:numPr>
                <w:ilvl w:val="0"/>
                <w:numId w:val="23"/>
              </w:numPr>
              <w:jc w:val="center"/>
              <w:rPr>
                <w:b/>
                <w:bCs/>
              </w:rPr>
            </w:pPr>
            <w:r w:rsidRPr="00B31C58">
              <w:rPr>
                <w:b/>
                <w:b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r>
              <w:t xml:space="preserve">Vektorisasi k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67614768" w:rsidR="00A71C3F" w:rsidRPr="00417D07" w:rsidRDefault="00417D07" w:rsidP="0079377C">
            <w:r w:rsidRPr="00417D07">
              <w:rPr>
                <w:i/>
                <w:iCs/>
              </w:rPr>
              <w:t>Space Model Vector</w:t>
            </w:r>
            <w:r>
              <w:rPr>
                <w:i/>
                <w:iCs/>
              </w:rPr>
              <w:t xml:space="preserve"> </w:t>
            </w:r>
            <w:r>
              <w:t>TF-IDF unigram, bigram, trigram</w:t>
            </w:r>
            <w:r w:rsidR="00F82929">
              <w:t xml:space="preserve"> (training dataset)</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D103D9" w14:paraId="6E5A0C40" w14:textId="77777777" w:rsidTr="0038542A">
        <w:tc>
          <w:tcPr>
            <w:tcW w:w="8658" w:type="dxa"/>
            <w:gridSpan w:val="2"/>
          </w:tcPr>
          <w:p w14:paraId="5DA3C218" w14:textId="50C0DA7A" w:rsidR="00E34854" w:rsidRPr="00B55F63" w:rsidRDefault="00E34854" w:rsidP="008B5459">
            <w:pPr>
              <w:pStyle w:val="ListParagraph"/>
              <w:numPr>
                <w:ilvl w:val="0"/>
                <w:numId w:val="23"/>
              </w:numPr>
              <w:jc w:val="center"/>
              <w:rPr>
                <w:b/>
                <w:bCs/>
                <w:lang w:val="it-IT"/>
              </w:rPr>
            </w:pPr>
            <w:r w:rsidRPr="00B55F63">
              <w:rPr>
                <w:b/>
                <w:bCs/>
                <w:lang w:val="it-IT"/>
              </w:rPr>
              <w:t>Klasifikasi Sentimen dan Opini tidak releva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663A1DCE" w:rsidR="00E34854" w:rsidRDefault="00414674" w:rsidP="0079377C">
            <w:r w:rsidRPr="00417D07">
              <w:rPr>
                <w:i/>
                <w:iCs/>
              </w:rPr>
              <w:t>Vector</w:t>
            </w:r>
            <w:r w:rsidR="007632C4">
              <w:rPr>
                <w:i/>
                <w:iCs/>
              </w:rPr>
              <w:t xml:space="preserve"> space model</w:t>
            </w:r>
            <w:r>
              <w:rPr>
                <w:i/>
                <w:iCs/>
              </w:rPr>
              <w:t xml:space="preserve"> </w:t>
            </w:r>
            <w:r>
              <w:t>TF-IDF unigram, bigram, trigram</w:t>
            </w:r>
            <w:r w:rsidR="00F82929">
              <w:t xml:space="preserve"> (</w:t>
            </w:r>
            <w:r w:rsidR="00F82929" w:rsidRPr="00CB7C14">
              <w:rPr>
                <w:i/>
                <w:iCs/>
              </w:rPr>
              <w:t>training dataset</w:t>
            </w:r>
            <w:r w:rsidR="00F82929">
              <w:t>)</w:t>
            </w:r>
            <w:r>
              <w:t>.</w:t>
            </w:r>
          </w:p>
        </w:tc>
      </w:tr>
      <w:tr w:rsidR="00E3485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4CCBD705" w14:textId="65486E12" w:rsidR="00E34854" w:rsidRPr="00414674" w:rsidRDefault="00414674" w:rsidP="0079377C">
            <w:r>
              <w:t xml:space="preserve">Pembentukan model dengan </w:t>
            </w:r>
            <w:r>
              <w:rPr>
                <w:i/>
                <w:iCs/>
              </w:rPr>
              <w:t xml:space="preserve">artificial netural network </w:t>
            </w:r>
            <w:r>
              <w:t xml:space="preserve">dan </w:t>
            </w:r>
            <w:r>
              <w:rPr>
                <w:i/>
                <w:iCs/>
              </w:rPr>
              <w:t xml:space="preserve">classical machine learning </w:t>
            </w:r>
            <w:r>
              <w:t xml:space="preserve">seperti SVM, </w:t>
            </w:r>
            <w:r w:rsidR="00E37B0A" w:rsidRPr="00E37B0A">
              <w:rPr>
                <w:i/>
                <w:iCs/>
              </w:rPr>
              <w:t>n</w:t>
            </w:r>
            <w:r>
              <w:rPr>
                <w:i/>
                <w:iCs/>
              </w:rPr>
              <w:t xml:space="preserve">aïve </w:t>
            </w:r>
            <w:r w:rsidR="00E37B0A">
              <w:rPr>
                <w:i/>
                <w:iCs/>
              </w:rPr>
              <w:t>b</w:t>
            </w:r>
            <w:r>
              <w:rPr>
                <w:i/>
                <w:iCs/>
              </w:rPr>
              <w:t xml:space="preserve">ayes, </w:t>
            </w:r>
            <w:r w:rsidR="00E37B0A">
              <w:rPr>
                <w:i/>
                <w:iCs/>
              </w:rPr>
              <w:t>d</w:t>
            </w:r>
            <w:r>
              <w:rPr>
                <w:i/>
                <w:iCs/>
              </w:rPr>
              <w:t xml:space="preserve">ecision </w:t>
            </w:r>
            <w:r w:rsidR="00E37B0A">
              <w:rPr>
                <w:i/>
                <w:iCs/>
              </w:rPr>
              <w:t>t</w:t>
            </w:r>
            <w:r>
              <w:rPr>
                <w:i/>
                <w:iCs/>
              </w:rPr>
              <w:t xml:space="preserve">ree, </w:t>
            </w:r>
            <w:r>
              <w:t>KNN.</w:t>
            </w:r>
          </w:p>
        </w:tc>
      </w:tr>
      <w:tr w:rsidR="00E3485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7F7CA6FE" w14:textId="52E5745D" w:rsidR="00E34854" w:rsidRPr="00D61C1F" w:rsidRDefault="00D61C1F" w:rsidP="0079377C">
            <w:r>
              <w:t>Model Klasifikasi</w:t>
            </w:r>
          </w:p>
        </w:tc>
      </w:tr>
    </w:tbl>
    <w:p w14:paraId="3771B5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37C6BDD4" w14:textId="77777777" w:rsidTr="0038542A">
        <w:tc>
          <w:tcPr>
            <w:tcW w:w="8658" w:type="dxa"/>
            <w:gridSpan w:val="2"/>
          </w:tcPr>
          <w:p w14:paraId="075089E5" w14:textId="5253EB43" w:rsidR="00E34854" w:rsidRPr="00775F9A" w:rsidRDefault="00E34854" w:rsidP="008B5459">
            <w:pPr>
              <w:pStyle w:val="ListParagraph"/>
              <w:numPr>
                <w:ilvl w:val="0"/>
                <w:numId w:val="23"/>
              </w:numPr>
              <w:jc w:val="center"/>
              <w:rPr>
                <w:b/>
                <w:bCs/>
              </w:rPr>
            </w:pPr>
            <w:r>
              <w:rPr>
                <w:b/>
                <w:bCs/>
              </w:rPr>
              <w:t>Evaluasi</w:t>
            </w:r>
          </w:p>
        </w:tc>
      </w:tr>
      <w:tr w:rsidR="00E34854" w14:paraId="6D7443E7" w14:textId="77777777" w:rsidTr="0038542A">
        <w:tc>
          <w:tcPr>
            <w:tcW w:w="1458" w:type="dxa"/>
          </w:tcPr>
          <w:p w14:paraId="5E6D4B3A" w14:textId="77777777" w:rsidR="00E34854" w:rsidRPr="003154D7" w:rsidRDefault="00E34854" w:rsidP="0079377C">
            <w:pPr>
              <w:rPr>
                <w:b/>
                <w:bCs/>
              </w:rPr>
            </w:pPr>
            <w:r>
              <w:rPr>
                <w:b/>
                <w:bCs/>
              </w:rPr>
              <w:t>Input</w:t>
            </w:r>
          </w:p>
        </w:tc>
        <w:tc>
          <w:tcPr>
            <w:tcW w:w="7200" w:type="dxa"/>
          </w:tcPr>
          <w:p w14:paraId="21EBC86A" w14:textId="112D2671" w:rsidR="00E34854" w:rsidRDefault="00D61C1F" w:rsidP="0079377C">
            <w:r>
              <w:t>Model Klasifikasi</w:t>
            </w:r>
            <w:r w:rsidR="006F7492">
              <w:t xml:space="preserve">, </w:t>
            </w:r>
            <w:r w:rsidR="006F7492" w:rsidRPr="00DB3E1F">
              <w:rPr>
                <w:i/>
                <w:iCs/>
              </w:rPr>
              <w:t>testing dataset</w:t>
            </w:r>
          </w:p>
        </w:tc>
      </w:tr>
      <w:tr w:rsidR="00E34854" w14:paraId="3522F16A" w14:textId="77777777" w:rsidTr="0038542A">
        <w:tc>
          <w:tcPr>
            <w:tcW w:w="1458" w:type="dxa"/>
          </w:tcPr>
          <w:p w14:paraId="205DD401" w14:textId="77777777" w:rsidR="00E34854" w:rsidRPr="003154D7" w:rsidRDefault="00E34854" w:rsidP="0079377C">
            <w:pPr>
              <w:rPr>
                <w:b/>
                <w:bCs/>
              </w:rPr>
            </w:pPr>
            <w:r>
              <w:rPr>
                <w:b/>
                <w:bCs/>
              </w:rPr>
              <w:t>Process</w:t>
            </w:r>
          </w:p>
        </w:tc>
        <w:tc>
          <w:tcPr>
            <w:tcW w:w="7200" w:type="dxa"/>
          </w:tcPr>
          <w:p w14:paraId="4A9AF12C" w14:textId="3CDDB8F3" w:rsidR="00E34854" w:rsidRPr="006F7492" w:rsidRDefault="006F7492" w:rsidP="0079377C">
            <w:r>
              <w:t xml:space="preserve">Klasifikasi testing dataset dan evaluasi hasil klasifikasi dengan metrik </w:t>
            </w:r>
            <w:r>
              <w:rPr>
                <w:i/>
                <w:iCs/>
              </w:rPr>
              <w:t>precision, recall, f1-score.</w:t>
            </w:r>
          </w:p>
        </w:tc>
      </w:tr>
      <w:tr w:rsidR="00E34854" w:rsidRPr="00D103D9" w14:paraId="547DF96D" w14:textId="77777777" w:rsidTr="0038542A">
        <w:tc>
          <w:tcPr>
            <w:tcW w:w="1458" w:type="dxa"/>
          </w:tcPr>
          <w:p w14:paraId="18942D7A" w14:textId="77777777" w:rsidR="00E34854" w:rsidRPr="003154D7" w:rsidRDefault="00E34854" w:rsidP="0079377C">
            <w:pPr>
              <w:rPr>
                <w:b/>
                <w:bCs/>
              </w:rPr>
            </w:pPr>
            <w:r>
              <w:rPr>
                <w:b/>
                <w:bCs/>
              </w:rPr>
              <w:t>Output</w:t>
            </w:r>
          </w:p>
        </w:tc>
        <w:tc>
          <w:tcPr>
            <w:tcW w:w="7200" w:type="dxa"/>
          </w:tcPr>
          <w:p w14:paraId="07A15D1E" w14:textId="17560306" w:rsidR="00E34854" w:rsidRPr="00B55F63" w:rsidRDefault="00D41550" w:rsidP="0079377C">
            <w:pPr>
              <w:rPr>
                <w:lang w:val="it-IT"/>
              </w:rPr>
            </w:pPr>
            <w:r w:rsidRPr="00B55F63">
              <w:rPr>
                <w:lang w:val="it-IT"/>
              </w:rPr>
              <w:t>Hasil klasifikasi sentimen, Nilai metrik dari masing-masing model, M</w:t>
            </w:r>
            <w:r w:rsidR="006F7492" w:rsidRPr="00B55F63">
              <w:rPr>
                <w:lang w:val="it-IT"/>
              </w:rPr>
              <w:t>odel dengan tingkat akurasi tertinggi</w:t>
            </w:r>
            <w:r w:rsidRPr="00B55F63">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r>
              <w:rPr>
                <w:b/>
                <w:bCs/>
              </w:rPr>
              <w:t>Pemodelan Topik</w:t>
            </w:r>
          </w:p>
        </w:tc>
      </w:tr>
      <w:tr w:rsidR="00E34854"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1D9B9348" w:rsidR="00E34854" w:rsidRDefault="006F7492" w:rsidP="0079377C">
            <w:r w:rsidRPr="00417D07">
              <w:rPr>
                <w:i/>
                <w:iCs/>
              </w:rPr>
              <w:t>Vector</w:t>
            </w:r>
            <w:r w:rsidR="00F02E3F">
              <w:rPr>
                <w:i/>
                <w:iCs/>
              </w:rPr>
              <w:t xml:space="preserve"> space model</w:t>
            </w:r>
            <w:r>
              <w:rPr>
                <w:i/>
                <w:iCs/>
              </w:rPr>
              <w:t xml:space="preserve"> </w:t>
            </w:r>
            <w:r>
              <w:t>TF-IDF unigram, bigram, trigram (training dan testing datase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r>
              <w:t xml:space="preserve">Pembentukan pemodelan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52DC9CE1" w:rsidR="00E34854" w:rsidRDefault="00D41550" w:rsidP="0079377C">
            <w:r>
              <w:t>Topik</w:t>
            </w:r>
            <w:r w:rsidR="00CB0228">
              <w:t xml:space="preserve"> teridentifikasi</w:t>
            </w:r>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r>
              <w:rPr>
                <w:b/>
                <w:bCs/>
              </w:rPr>
              <w:lastRenderedPageBreak/>
              <w:t>Penarikan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19A27F70" w:rsidR="00E34854" w:rsidRDefault="00CB0228" w:rsidP="0079377C">
            <w:r>
              <w:t>Hasil klasifikasi sentimen, Topik teridentifikasi</w:t>
            </w:r>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r>
              <w:t xml:space="preserve">Penarikan kesimpulan dengan </w:t>
            </w:r>
            <w:r w:rsidR="00CA3907">
              <w:t>pendekatan deduktif</w:t>
            </w:r>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13A83FB8" w:rsidR="00E34854" w:rsidRPr="005C54DA" w:rsidRDefault="005C54DA" w:rsidP="0079377C">
            <w:pPr>
              <w:rPr>
                <w:lang w:val="en-ID"/>
              </w:rPr>
            </w:pPr>
            <w:r>
              <w:rPr>
                <w:lang w:val="en-ID"/>
              </w:rPr>
              <w:t>Wawasan berupa a</w:t>
            </w:r>
            <w:r w:rsidRPr="005C54DA">
              <w:rPr>
                <w:lang w:val="en-ID"/>
              </w:rPr>
              <w:t xml:space="preserve">nalisis </w:t>
            </w:r>
            <w:r>
              <w:rPr>
                <w:lang w:val="en-ID"/>
              </w:rPr>
              <w:t>d</w:t>
            </w:r>
            <w:r w:rsidRPr="005C54DA">
              <w:rPr>
                <w:lang w:val="en-ID"/>
              </w:rPr>
              <w:t>eskriptif</w:t>
            </w:r>
            <w:r>
              <w:rPr>
                <w:lang w:val="en-ID"/>
              </w:rPr>
              <w:t xml:space="preserve"> yang bermanfaat bagi Pihak yang berkepentingan</w:t>
            </w:r>
            <w:r w:rsidR="002D126B">
              <w:rPr>
                <w:lang w:val="en-ID"/>
              </w:rPr>
              <w:t>, seperti: Penyelenggara Pemilu, Pemerintah, Konsultan Politik dan Peserta Pemilu</w:t>
            </w:r>
            <w:r>
              <w:rPr>
                <w:lang w:val="en-ID"/>
              </w:rPr>
              <w:t>.</w:t>
            </w:r>
            <w:r w:rsidRPr="005C54DA">
              <w:rPr>
                <w:lang w:val="en-ID"/>
              </w:rPr>
              <w:t xml:space="preserve"> </w:t>
            </w:r>
          </w:p>
        </w:tc>
      </w:tr>
    </w:tbl>
    <w:p w14:paraId="4CD888ED" w14:textId="77777777" w:rsidR="00E34854" w:rsidRPr="005C54DA" w:rsidRDefault="00E34854" w:rsidP="0049623B">
      <w:pPr>
        <w:rPr>
          <w:lang w:val="en-ID"/>
        </w:rPr>
      </w:pPr>
    </w:p>
    <w:p w14:paraId="7267E108" w14:textId="09A378DD" w:rsidR="00713918" w:rsidRDefault="00713918" w:rsidP="008B5459">
      <w:pPr>
        <w:pStyle w:val="Heading3"/>
        <w:numPr>
          <w:ilvl w:val="2"/>
          <w:numId w:val="17"/>
        </w:numPr>
        <w:ind w:left="630"/>
      </w:pPr>
      <w:bookmarkStart w:id="64" w:name="_Toc160717531"/>
      <w:r>
        <w:t>Pengumpulan Data</w:t>
      </w:r>
      <w:r w:rsidR="00EB25C5">
        <w:t xml:space="preserve"> Awal</w:t>
      </w:r>
      <w:bookmarkEnd w:id="64"/>
    </w:p>
    <w:p w14:paraId="3184CB25" w14:textId="5986F824" w:rsidR="00EB25C5" w:rsidRPr="00EB25C5" w:rsidRDefault="00891945" w:rsidP="00EB25C5">
      <w:r w:rsidRPr="00EB2558">
        <w:t xml:space="preserve">Penelitian ini diawali dengan tahapan pengumpulan data awal, dimana penulis mengumpulkan dan mempelajari </w:t>
      </w:r>
      <w:r w:rsidR="00E71E88">
        <w:t xml:space="preserve">dokumen dan </w:t>
      </w:r>
      <w:r w:rsidR="006520D0">
        <w:t xml:space="preserve">literatur </w:t>
      </w:r>
      <w:r w:rsidR="00E71E88">
        <w:t xml:space="preserve">seperti </w:t>
      </w:r>
      <w:r w:rsidR="001832A0">
        <w:t>Undang-Undang terkait Pemilu</w:t>
      </w:r>
      <w:r w:rsidR="00184EEC">
        <w:t xml:space="preserve">, </w:t>
      </w:r>
      <w:r w:rsidR="00237FEC">
        <w:t xml:space="preserve">Publikasi </w:t>
      </w:r>
      <w:r w:rsidR="00184EEC">
        <w:t xml:space="preserve">Ilmiah terkait dengan </w:t>
      </w:r>
      <w:r w:rsidR="00184EEC" w:rsidRPr="00184EEC">
        <w:rPr>
          <w:i/>
          <w:iCs/>
        </w:rPr>
        <w:t>electoral integrity</w:t>
      </w:r>
      <w:r w:rsidR="00237FEC">
        <w:rPr>
          <w:i/>
          <w:iCs/>
        </w:rPr>
        <w:t xml:space="preserve">, </w:t>
      </w:r>
      <w:r w:rsidR="00237FEC">
        <w:t xml:space="preserve">Laporan hasil survey yang dilakukan oleh Bawaslu dan </w:t>
      </w:r>
      <w:r w:rsidR="00A267B1">
        <w:t>BPS</w:t>
      </w:r>
      <w:r w:rsidR="006520D0">
        <w:t>.</w:t>
      </w:r>
      <w:r w:rsidRPr="00EB2558">
        <w:t xml:space="preserve"> </w:t>
      </w:r>
      <w:r w:rsidR="000566C9">
        <w:t>Kemudian o</w:t>
      </w:r>
      <w:r w:rsidRPr="00EB2558">
        <w:t>bservasi</w:t>
      </w:r>
      <w:r w:rsidR="00706182">
        <w:t xml:space="preserve"> </w:t>
      </w:r>
      <w:r w:rsidR="000566C9">
        <w:t xml:space="preserve">juga dilakukan </w:t>
      </w:r>
      <w:r w:rsidR="00706182">
        <w:t xml:space="preserve">terhadap </w:t>
      </w:r>
      <w:r w:rsidR="0054550D">
        <w:t>b</w:t>
      </w:r>
      <w:r w:rsidR="00706182">
        <w:t xml:space="preserve">erita dan </w:t>
      </w:r>
      <w:r w:rsidR="0054550D">
        <w:t>p</w:t>
      </w:r>
      <w:r w:rsidR="00706182">
        <w:t xml:space="preserve">ernyataan </w:t>
      </w:r>
      <w:r w:rsidR="0054550D">
        <w:t>a</w:t>
      </w:r>
      <w:r w:rsidR="00706182">
        <w:t>hli terkait dengan integritas penyelenggaraan pemilu</w:t>
      </w:r>
      <w:r w:rsidR="0054550D">
        <w:t xml:space="preserve"> 2024</w:t>
      </w:r>
      <w:r w:rsidR="002D2DEE">
        <w:t>.</w:t>
      </w:r>
      <w:r w:rsidR="00E308DB">
        <w:t xml:space="preserve"> Dari observasi, studi literatur dan dokumen yang telah disebutkan</w:t>
      </w:r>
      <w:r w:rsidR="0087084D">
        <w:t xml:space="preserve">, maka </w:t>
      </w:r>
      <w:r w:rsidR="00E308DB">
        <w:t>ditemukan</w:t>
      </w:r>
      <w:r w:rsidR="0087084D">
        <w:t>lah</w:t>
      </w:r>
      <w:r w:rsidR="00E308DB">
        <w:t xml:space="preserve"> harapan dan kenyataan. Bahwa diharapkan terselenggaranya Pemilu yang luber jurdil dan berintegritas, namun kenyataannya terdapat indikasi-indikasi yang</w:t>
      </w:r>
      <w:r w:rsidR="00D37201">
        <w:t xml:space="preserve"> menurut para ahli</w:t>
      </w:r>
      <w:r w:rsidR="00E308DB">
        <w:t>, dapat menciptakan stigma dan persepsi buruk di mata masyarakat terhadap penyelenggaraan Pemilu 2024.</w:t>
      </w:r>
    </w:p>
    <w:p w14:paraId="2B33BB0C" w14:textId="53AD2A4C" w:rsidR="001D2777" w:rsidRDefault="00713918" w:rsidP="008B5459">
      <w:pPr>
        <w:pStyle w:val="Heading3"/>
        <w:numPr>
          <w:ilvl w:val="2"/>
          <w:numId w:val="17"/>
        </w:numPr>
        <w:ind w:left="630"/>
      </w:pPr>
      <w:bookmarkStart w:id="65" w:name="_Toc160717532"/>
      <w:r>
        <w:t>Perumusan Masalah</w:t>
      </w:r>
      <w:bookmarkEnd w:id="65"/>
    </w:p>
    <w:p w14:paraId="2CD25476" w14:textId="172C2BA4" w:rsidR="001960DA" w:rsidRPr="00856B0F" w:rsidRDefault="001D2777" w:rsidP="001960DA">
      <w:pPr>
        <w:rPr>
          <w:lang w:val="it-IT"/>
        </w:rPr>
      </w:pPr>
      <w:r w:rsidRPr="00E53D08">
        <w:rPr>
          <w:lang w:val="it-IT"/>
        </w:rPr>
        <w:t xml:space="preserve">Pada tahapan ini peneliti berupaya untuk dapat mengidentifikasi permasalahan. </w:t>
      </w:r>
      <w:r w:rsidRPr="00856B0F">
        <w:rPr>
          <w:lang w:val="it-IT"/>
        </w:rPr>
        <w:t xml:space="preserve">Maka dilakukan analisa kesenjangan berdasarkan harapan dan kenyataan yang diperoleh pada tahapan sebelumnya. </w:t>
      </w:r>
      <w:r w:rsidR="00201FF3">
        <w:rPr>
          <w:lang w:val="it-IT"/>
        </w:rPr>
        <w:t xml:space="preserve">Hasil dari analisa kesenjangan yang berupa masalah yang menjadi fokus dalam penelitian ini adalah </w:t>
      </w:r>
      <w:r w:rsidR="00DF0B6B" w:rsidRPr="00856B0F">
        <w:rPr>
          <w:lang w:val="it-IT"/>
        </w:rPr>
        <w:t>“</w:t>
      </w:r>
      <w:r w:rsidR="000375AF" w:rsidRPr="00856B0F">
        <w:rPr>
          <w:lang w:val="it-IT"/>
        </w:rPr>
        <w:t>Adanya stigma atau persepsi buruk di mata masyarakat terhadap penyelenggaraan pemilihan umum 2024 di Indonesia yang tidak sesuai dengan peraturan perundang-undangan</w:t>
      </w:r>
      <w:r w:rsidR="001251DD" w:rsidRPr="00856B0F">
        <w:rPr>
          <w:lang w:val="it-IT"/>
        </w:rPr>
        <w:t>”</w:t>
      </w:r>
      <w:r w:rsidR="000375AF" w:rsidRPr="00856B0F">
        <w:rPr>
          <w:lang w:val="it-IT"/>
        </w:rPr>
        <w:t xml:space="preserve"> </w:t>
      </w:r>
      <w:r w:rsidR="000375AF">
        <w:rPr>
          <w:lang w:val="it-IT"/>
        </w:rPr>
        <w:fldChar w:fldCharType="begin" w:fldLock="1"/>
      </w:r>
      <w:r w:rsidR="000375AF" w:rsidRPr="00856B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0375AF">
        <w:rPr>
          <w:lang w:val="it-IT"/>
        </w:rPr>
        <w:fldChar w:fldCharType="separate"/>
      </w:r>
      <w:r w:rsidR="000375AF" w:rsidRPr="00856B0F">
        <w:rPr>
          <w:noProof/>
          <w:lang w:val="it-IT"/>
        </w:rPr>
        <w:t>(Kompas, 2023)</w:t>
      </w:r>
      <w:r w:rsidR="000375AF">
        <w:rPr>
          <w:lang w:val="it-IT"/>
        </w:rPr>
        <w:fldChar w:fldCharType="end"/>
      </w:r>
      <w:r w:rsidR="000375AF" w:rsidRPr="00856B0F">
        <w:rPr>
          <w:lang w:val="it-IT"/>
        </w:rPr>
        <w:t>.</w:t>
      </w:r>
      <w:r w:rsidR="001251DD" w:rsidRPr="00856B0F">
        <w:rPr>
          <w:lang w:val="it-IT"/>
        </w:rPr>
        <w:t xml:space="preserve"> Kemudian berdas</w:t>
      </w:r>
      <w:r w:rsidR="00BE3EF6" w:rsidRPr="00856B0F">
        <w:rPr>
          <w:lang w:val="it-IT"/>
        </w:rPr>
        <w:t>arkan masalah yang telah teridentifikasi peneliti berupaya merumuskan cakupan, tujuan, hasil dan pertanyaan penelitian</w:t>
      </w:r>
      <w:r w:rsidR="00741690" w:rsidRPr="00856B0F">
        <w:rPr>
          <w:lang w:val="it-IT"/>
        </w:rPr>
        <w:t>.</w:t>
      </w:r>
    </w:p>
    <w:p w14:paraId="6F5E06AD" w14:textId="050B2D3C" w:rsidR="00713918" w:rsidRDefault="00713918" w:rsidP="008B5459">
      <w:pPr>
        <w:pStyle w:val="Heading3"/>
        <w:numPr>
          <w:ilvl w:val="2"/>
          <w:numId w:val="17"/>
        </w:numPr>
        <w:ind w:left="630"/>
      </w:pPr>
      <w:bookmarkStart w:id="66" w:name="_Toc160717533"/>
      <w:r>
        <w:t>Studi Literatur</w:t>
      </w:r>
      <w:bookmarkEnd w:id="66"/>
    </w:p>
    <w:p w14:paraId="2EFD5E36" w14:textId="1670DCD4" w:rsidR="00A53A05" w:rsidRPr="00B847AF" w:rsidRDefault="00A53A05" w:rsidP="00A53A05">
      <w:pPr>
        <w:rPr>
          <w:lang w:val="en-ID"/>
        </w:rPr>
      </w:pPr>
      <w:r>
        <w:t xml:space="preserve">Pada tahapan ini peneliti berupaya untuk menyusun </w:t>
      </w:r>
      <w:r>
        <w:rPr>
          <w:i/>
          <w:iCs/>
        </w:rPr>
        <w:t xml:space="preserve">theoretical framework </w:t>
      </w:r>
      <w:r>
        <w:t xml:space="preserve">yang selaras dengan pertanyaan penelitian. </w:t>
      </w:r>
      <w:r w:rsidRPr="00041E5C">
        <w:t xml:space="preserve">Database literatur seperti Scopus, Springer, ACM </w:t>
      </w:r>
      <w:r w:rsidRPr="00041E5C">
        <w:lastRenderedPageBreak/>
        <w:t xml:space="preserve">menjadi sumber dalam pencarian rujuan teori dan metode terkait </w:t>
      </w:r>
      <w:r w:rsidR="00654906">
        <w:t>A</w:t>
      </w:r>
      <w:r w:rsidRPr="00041E5C">
        <w:t xml:space="preserve">nalisis </w:t>
      </w:r>
      <w:r w:rsidR="00654906">
        <w:t>S</w:t>
      </w:r>
      <w:r w:rsidRPr="00041E5C">
        <w:t>entimen</w:t>
      </w:r>
      <w:r w:rsidR="00654906">
        <w:t xml:space="preserve"> dan Pemodelan Topik</w:t>
      </w:r>
      <w:r w:rsidRPr="00041E5C">
        <w:t xml:space="preserve">. </w:t>
      </w:r>
      <w:r w:rsidRPr="00B847AF">
        <w:rPr>
          <w:lang w:val="en-ID"/>
        </w:rPr>
        <w:t xml:space="preserve">Peneliti juga melakukan analisa 3C2S </w:t>
      </w:r>
      <w:r w:rsidR="00F37531" w:rsidRPr="00B847AF">
        <w:rPr>
          <w:lang w:val="en-ID"/>
        </w:rPr>
        <w:t>(</w:t>
      </w:r>
      <w:r w:rsidR="00F37531" w:rsidRPr="00B847AF">
        <w:rPr>
          <w:i/>
          <w:iCs/>
          <w:lang w:val="en-ID"/>
        </w:rPr>
        <w:t>criticize, compare, contrast, summarize, synthesize</w:t>
      </w:r>
      <w:r w:rsidR="00F37531" w:rsidRPr="00B847AF">
        <w:rPr>
          <w:lang w:val="en-ID"/>
        </w:rPr>
        <w:t xml:space="preserve">) </w:t>
      </w:r>
      <w:r w:rsidRPr="00B847AF">
        <w:rPr>
          <w:lang w:val="en-ID"/>
        </w:rPr>
        <w:t>dari 5 penelitian yang memiliki kesamaan dengan topik penelitian ini</w:t>
      </w:r>
      <w:r w:rsidR="00B847AF" w:rsidRPr="00B847AF">
        <w:rPr>
          <w:lang w:val="en-ID"/>
        </w:rPr>
        <w:t xml:space="preserve"> yaitu analisis sentimen dengan memanfaatkan </w:t>
      </w:r>
      <w:r w:rsidR="00326016">
        <w:rPr>
          <w:lang w:val="en-ID"/>
        </w:rPr>
        <w:t xml:space="preserve">teknik </w:t>
      </w:r>
      <w:r w:rsidR="00B847AF" w:rsidRPr="00B847AF">
        <w:rPr>
          <w:lang w:val="en-ID"/>
        </w:rPr>
        <w:t xml:space="preserve">pemodelan </w:t>
      </w:r>
      <w:r w:rsidR="00B847AF" w:rsidRPr="00B847AF">
        <w:rPr>
          <w:i/>
          <w:iCs/>
          <w:lang w:val="en-ID"/>
        </w:rPr>
        <w:t>machine lear</w:t>
      </w:r>
      <w:r w:rsidR="00B847AF">
        <w:rPr>
          <w:i/>
          <w:iCs/>
          <w:lang w:val="en-ID"/>
        </w:rPr>
        <w:t>ning</w:t>
      </w:r>
      <w:r w:rsidRPr="00B847AF">
        <w:rPr>
          <w:lang w:val="en-ID"/>
        </w:rPr>
        <w:t>.</w:t>
      </w:r>
    </w:p>
    <w:p w14:paraId="72693AAB" w14:textId="260A7443" w:rsidR="00713918" w:rsidRDefault="00713918" w:rsidP="008B5459">
      <w:pPr>
        <w:pStyle w:val="Heading3"/>
        <w:numPr>
          <w:ilvl w:val="2"/>
          <w:numId w:val="17"/>
        </w:numPr>
        <w:ind w:left="630"/>
      </w:pPr>
      <w:bookmarkStart w:id="67" w:name="_Toc160717534"/>
      <w:r>
        <w:t>Pengumpulan Data</w:t>
      </w:r>
      <w:bookmarkEnd w:id="67"/>
    </w:p>
    <w:p w14:paraId="3802354A" w14:textId="56E43064" w:rsidR="005E5FEA" w:rsidRDefault="005E5FEA" w:rsidP="005E5FEA">
      <w:r>
        <w:t xml:space="preserve">Pada tahapan ini peneliti berupaya mengumpulkan data opini masyarakat terkait dengan </w:t>
      </w:r>
      <w:r w:rsidR="00330110">
        <w:t xml:space="preserve">integritas </w:t>
      </w:r>
      <w:r w:rsidR="00C00AD4">
        <w:t xml:space="preserve">penyelenggaraan </w:t>
      </w:r>
      <w:r w:rsidR="007871D5">
        <w:t>Pemilu</w:t>
      </w:r>
      <w:r>
        <w:t xml:space="preserve"> </w:t>
      </w:r>
      <w:r w:rsidR="00C00AD4">
        <w:t xml:space="preserve">2024 </w:t>
      </w:r>
      <w:r>
        <w:t xml:space="preserve">yang </w:t>
      </w:r>
      <w:r w:rsidR="00E041A3">
        <w:t>di</w:t>
      </w:r>
      <w:r>
        <w:t xml:space="preserve">sampaikan melalui media sosial </w:t>
      </w:r>
      <w:r w:rsidR="00F26B97">
        <w:t>T</w:t>
      </w:r>
      <w:r>
        <w:t>witter.</w:t>
      </w:r>
      <w:r w:rsidR="001150F3">
        <w:t xml:space="preserve"> Dengan menggunakan pendekatan </w:t>
      </w:r>
      <w:r w:rsidR="001150F3">
        <w:rPr>
          <w:i/>
          <w:iCs/>
        </w:rPr>
        <w:t>web</w:t>
      </w:r>
      <w:r w:rsidR="00FE099B">
        <w:rPr>
          <w:i/>
          <w:iCs/>
        </w:rPr>
        <w:t xml:space="preserve"> scrapping</w:t>
      </w:r>
      <w:r w:rsidR="00F006DC">
        <w:t>, proses penarikan data dilakukan pada</w:t>
      </w:r>
      <w:r w:rsidR="00113805">
        <w:t xml:space="preserve"> beberapa periode tahapan Pemilu 2024, yaitu: masa kempanye, masa tenang, masa pemungutan dan rekapitulasi suara, dan masa ajudikasi sampai dengan putusan pemenang. Dimana</w:t>
      </w:r>
      <w:r w:rsidR="00F006DC">
        <w:t xml:space="preserve"> </w:t>
      </w:r>
      <w:r w:rsidR="00113805">
        <w:t xml:space="preserve">keempat tahapan tersebut berlangsung selama </w:t>
      </w:r>
      <w:r w:rsidR="00F006DC">
        <w:t xml:space="preserve">periode </w:t>
      </w:r>
      <w:r w:rsidR="00330110">
        <w:t xml:space="preserve">Januari </w:t>
      </w:r>
      <w:r w:rsidR="00F006DC">
        <w:t>202</w:t>
      </w:r>
      <w:r w:rsidR="00330110">
        <w:t>4</w:t>
      </w:r>
      <w:r w:rsidR="00F006DC">
        <w:t xml:space="preserve"> sampai dengan</w:t>
      </w:r>
      <w:r w:rsidR="00113805">
        <w:t xml:space="preserve"> </w:t>
      </w:r>
      <w:r w:rsidR="00113805" w:rsidRPr="00113805">
        <w:rPr>
          <w:highlight w:val="yellow"/>
        </w:rPr>
        <w:t>[TBA]</w:t>
      </w:r>
      <w:r w:rsidR="00F006DC">
        <w:t xml:space="preserve">. Selain itu digunakan </w:t>
      </w:r>
      <w:r w:rsidR="00F006DC">
        <w:rPr>
          <w:i/>
          <w:iCs/>
        </w:rPr>
        <w:t>keyword</w:t>
      </w:r>
      <w:r w:rsidR="007A3136">
        <w:rPr>
          <w:i/>
          <w:iCs/>
        </w:rPr>
        <w:t xml:space="preserve"> </w:t>
      </w:r>
      <w:r w:rsidR="007A3136" w:rsidRPr="007A3136">
        <w:t>(</w:t>
      </w:r>
      <w:r w:rsidR="007A3136">
        <w:t>‘</w:t>
      </w:r>
      <w:r w:rsidR="007871D5">
        <w:t>Pemilu</w:t>
      </w:r>
      <w:r w:rsidR="007A3136">
        <w:t xml:space="preserve">’ AND (‘Luber’ OR ‘Jurdil’ OR ‘Jujur’ OR ‘Adil’ </w:t>
      </w:r>
      <w:r w:rsidR="00A12AE6">
        <w:t>OR ‘</w:t>
      </w:r>
      <w:r w:rsidR="00942A18">
        <w:t>Demokratis</w:t>
      </w:r>
      <w:r w:rsidR="00A12AE6">
        <w:t xml:space="preserve">’ </w:t>
      </w:r>
      <w:r w:rsidR="007A3136">
        <w:t>OR ‘Curang’</w:t>
      </w:r>
      <w:r w:rsidR="007A3136" w:rsidRPr="007A3136">
        <w:t>)</w:t>
      </w:r>
      <w:r w:rsidR="00F006DC">
        <w:t>,</w:t>
      </w:r>
      <w:r w:rsidR="00C73493">
        <w:t xml:space="preserve"> </w:t>
      </w:r>
      <w:r w:rsidR="00F006DC">
        <w:t xml:space="preserve">untuk dapat memperoleh data yang sesuai harapan yaitu </w:t>
      </w:r>
      <w:r w:rsidR="00F006DC">
        <w:rPr>
          <w:i/>
          <w:iCs/>
        </w:rPr>
        <w:t xml:space="preserve">tweet </w:t>
      </w:r>
      <w:r w:rsidR="00C0343C">
        <w:t xml:space="preserve">opini masyarakat </w:t>
      </w:r>
      <w:r w:rsidR="00F006DC">
        <w:t>terkait dengan</w:t>
      </w:r>
      <w:r w:rsidR="00652F70">
        <w:t xml:space="preserve"> </w:t>
      </w:r>
      <w:r w:rsidR="00CA1208">
        <w:t>integritas penyelenggaraan</w:t>
      </w:r>
      <w:r w:rsidR="00652F70">
        <w:t xml:space="preserve"> </w:t>
      </w:r>
      <w:r w:rsidR="007871D5">
        <w:t>Pemilu</w:t>
      </w:r>
      <w:r w:rsidR="0052485E">
        <w:t xml:space="preserve"> 2024</w:t>
      </w:r>
      <w:r w:rsidR="00F006DC">
        <w:t>.</w:t>
      </w:r>
      <w:r w:rsidR="007F2DC3">
        <w:t xml:space="preserve"> </w:t>
      </w:r>
      <w:r w:rsidR="007F2DC3" w:rsidRPr="007F2DC3">
        <w:t xml:space="preserve">Tabel 3.3 menunjukkan contoh opini masyarakat terkait dengan integritas </w:t>
      </w:r>
      <w:r w:rsidR="007F2DC3">
        <w:t xml:space="preserve">Pemilu </w:t>
      </w:r>
      <w:r w:rsidR="007F2DC3" w:rsidRPr="007F2DC3">
        <w:t xml:space="preserve">yang mereka utarakan di media sosial </w:t>
      </w:r>
      <w:r w:rsidR="00AB7E4F">
        <w:t>T</w:t>
      </w:r>
      <w:r w:rsidR="007F2DC3" w:rsidRPr="00AB7E4F">
        <w:t>witter</w:t>
      </w:r>
      <w:r w:rsidR="007F2DC3">
        <w:t>.</w:t>
      </w:r>
    </w:p>
    <w:p w14:paraId="4DAF90B3" w14:textId="48A3573E" w:rsidR="00BD1541" w:rsidRPr="007B6492" w:rsidRDefault="00BD1541" w:rsidP="00916618">
      <w:pPr>
        <w:pStyle w:val="ImageandTableCaption"/>
        <w:rPr>
          <w:lang w:val="it-IT"/>
        </w:rPr>
      </w:pPr>
      <w:bookmarkStart w:id="68"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4B0B00">
        <w:rPr>
          <w:noProof/>
          <w:lang w:val="it-IT"/>
        </w:rPr>
        <w:t>3</w:t>
      </w:r>
      <w:r>
        <w:fldChar w:fldCharType="end"/>
      </w:r>
      <w:r w:rsidRPr="007B6492">
        <w:rPr>
          <w:lang w:val="it-IT"/>
        </w:rPr>
        <w:t xml:space="preserve"> Contoh opini masyarakat tentang integritas pemilu di media sosial</w:t>
      </w:r>
      <w:bookmarkEnd w:id="68"/>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t>#dapse</w:t>
            </w:r>
          </w:p>
        </w:tc>
        <w:tc>
          <w:tcPr>
            <w:tcW w:w="2753" w:type="dxa"/>
          </w:tcPr>
          <w:p w14:paraId="4001D593" w14:textId="71E0142A" w:rsidR="00963285" w:rsidRPr="00EE0725" w:rsidRDefault="00EE0725" w:rsidP="00D735D0">
            <w:pPr>
              <w:jc w:val="center"/>
              <w:rPr>
                <w:lang w:val="it-IT"/>
              </w:rPr>
            </w:pPr>
            <w:r>
              <w:rPr>
                <w:lang w:val="it-IT"/>
              </w:rPr>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r w:rsidRPr="00EE0725">
              <w:t xml:space="preserve">Nyesek banget, kecurangan di pelupuk mata gak tampak...ya Allah...jauhkan kami dari azabMU. </w:t>
            </w:r>
          </w:p>
          <w:p w14:paraId="753F1EB9" w14:textId="77777777" w:rsidR="00EE0725" w:rsidRPr="00EE0725" w:rsidRDefault="00EE0725" w:rsidP="00EE0725"/>
          <w:p w14:paraId="118A9526" w14:textId="77777777" w:rsidR="00EE0725" w:rsidRPr="00EE0725" w:rsidRDefault="00EE0725" w:rsidP="00EE0725">
            <w:r w:rsidRPr="00EE0725">
              <w:t xml:space="preserve">Kami rakyat kecil hanya bisa berjuang dengan jari kami, ampuni jika itu belum termasuk perjuangan nyata...hiks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r>
              <w:lastRenderedPageBreak/>
              <w:t>Negatif</w:t>
            </w:r>
          </w:p>
        </w:tc>
      </w:tr>
    </w:tbl>
    <w:p w14:paraId="53160F45" w14:textId="77777777" w:rsidR="007F2DC3" w:rsidRPr="007F2DC3" w:rsidRDefault="007F2DC3" w:rsidP="005E5FEA"/>
    <w:p w14:paraId="76C5A488" w14:textId="54F61812" w:rsidR="00713918" w:rsidRDefault="00713918" w:rsidP="008B5459">
      <w:pPr>
        <w:pStyle w:val="Heading3"/>
        <w:numPr>
          <w:ilvl w:val="2"/>
          <w:numId w:val="17"/>
        </w:numPr>
        <w:ind w:left="630"/>
      </w:pPr>
      <w:bookmarkStart w:id="69" w:name="_Toc160717535"/>
      <w:r>
        <w:t>Membuat Korpus</w:t>
      </w:r>
      <w:bookmarkEnd w:id="69"/>
    </w:p>
    <w:p w14:paraId="2854F117" w14:textId="1BFC13A0" w:rsidR="00CE0260" w:rsidRPr="00A84114" w:rsidRDefault="0038542A" w:rsidP="0051189F">
      <w:pPr>
        <w:rPr>
          <w:lang w:val="it-IT"/>
        </w:rPr>
      </w:pPr>
      <w:r>
        <w:t xml:space="preserve">Pada tahapan ini peneliti berupaya untuk dapat membangun korpus </w:t>
      </w:r>
      <w:r w:rsidR="00222C56">
        <w:t xml:space="preserve">baik </w:t>
      </w:r>
      <w:r w:rsidR="00222C56">
        <w:rPr>
          <w:i/>
          <w:iCs/>
        </w:rPr>
        <w:t xml:space="preserve">training set </w:t>
      </w:r>
      <w:r w:rsidR="00222C56">
        <w:t xml:space="preserve">maupun </w:t>
      </w:r>
      <w:r w:rsidR="00222C56">
        <w:rPr>
          <w:i/>
          <w:iCs/>
        </w:rPr>
        <w:t>testing set</w:t>
      </w:r>
      <w:r w:rsidR="00222C56">
        <w:t xml:space="preserve">. Korpus merupakan sekumpulan </w:t>
      </w:r>
      <w:r w:rsidR="00222C56">
        <w:rPr>
          <w:i/>
          <w:iCs/>
        </w:rPr>
        <w:t xml:space="preserve">instance </w:t>
      </w:r>
      <w:r w:rsidR="00222C56">
        <w:t xml:space="preserve">yang terdiri dari </w:t>
      </w:r>
      <w:r w:rsidR="00222C56">
        <w:rPr>
          <w:i/>
          <w:iCs/>
        </w:rPr>
        <w:t xml:space="preserve">independen variable </w:t>
      </w:r>
      <w:r w:rsidR="00222C56">
        <w:t xml:space="preserve">dan </w:t>
      </w:r>
      <w:r w:rsidR="00222C56">
        <w:rPr>
          <w:i/>
          <w:iCs/>
        </w:rPr>
        <w:t xml:space="preserve">dependen variable. </w:t>
      </w:r>
      <w:r w:rsidR="00222C56" w:rsidRPr="00B55F63">
        <w:rPr>
          <w:lang w:val="it-IT"/>
        </w:rPr>
        <w:t xml:space="preserve">Hasil dari tahapan pegumpulan data, nilai dari </w:t>
      </w:r>
      <w:r w:rsidR="00222C56" w:rsidRPr="00B55F63">
        <w:rPr>
          <w:i/>
          <w:iCs/>
          <w:lang w:val="it-IT"/>
        </w:rPr>
        <w:t xml:space="preserve">dependen variable </w:t>
      </w:r>
      <w:r w:rsidR="00222C56" w:rsidRPr="00B55F63">
        <w:rPr>
          <w:lang w:val="it-IT"/>
        </w:rPr>
        <w:t xml:space="preserve">belum ditentukan. Oleh karena itu dilakukan pelabelan untuk menentukan nilai dari </w:t>
      </w:r>
      <w:r w:rsidR="00222C56" w:rsidRPr="00B55F63">
        <w:rPr>
          <w:i/>
          <w:iCs/>
          <w:lang w:val="it-IT"/>
        </w:rPr>
        <w:t>dependen variable</w:t>
      </w:r>
      <w:r w:rsidR="00222C56" w:rsidRPr="00B55F63">
        <w:rPr>
          <w:lang w:val="it-IT"/>
        </w:rPr>
        <w:t xml:space="preserve">. Kelas sentimen merupakan repersentasi dari </w:t>
      </w:r>
      <w:r w:rsidR="00222C56" w:rsidRPr="00B55F63">
        <w:rPr>
          <w:i/>
          <w:iCs/>
          <w:lang w:val="it-IT"/>
        </w:rPr>
        <w:t xml:space="preserve">dependen variable </w:t>
      </w:r>
      <w:r w:rsidR="00222C56" w:rsidRPr="00B55F63">
        <w:rPr>
          <w:lang w:val="it-IT"/>
        </w:rPr>
        <w:t xml:space="preserve">pada penelitian ini, dimana nilai nominalnya adalah (1) positif, (2) negatif, (3) netral, (4) tidak relevan. Maka dari itu peneliti berupaya untuk menciptakan korpus dengan komposisi </w:t>
      </w:r>
      <w:r w:rsidR="00B84381" w:rsidRPr="00B55F63">
        <w:rPr>
          <w:lang w:val="it-IT"/>
        </w:rPr>
        <w:t xml:space="preserve">seperti yang ditunjukkan pada </w:t>
      </w:r>
      <w:r w:rsidR="00567896">
        <w:rPr>
          <w:lang w:val="it-IT"/>
        </w:rPr>
        <w:t>t</w:t>
      </w:r>
      <w:r w:rsidR="00B84381" w:rsidRPr="00B55F63">
        <w:rPr>
          <w:lang w:val="it-IT"/>
        </w:rPr>
        <w:t xml:space="preserve">abel </w:t>
      </w:r>
      <w:r w:rsidR="00CE0260">
        <w:rPr>
          <w:lang w:val="it-IT"/>
        </w:rPr>
        <w:t>3.</w:t>
      </w:r>
      <w:r w:rsidR="007B6492">
        <w:rPr>
          <w:lang w:val="it-IT"/>
        </w:rPr>
        <w:t>4</w:t>
      </w:r>
      <w:r w:rsidR="00CE0260">
        <w:rPr>
          <w:lang w:val="it-IT"/>
        </w:rPr>
        <w:t>.</w:t>
      </w:r>
    </w:p>
    <w:p w14:paraId="4C666315" w14:textId="3CDCD639" w:rsidR="0051189F" w:rsidRDefault="0051189F" w:rsidP="00916618">
      <w:pPr>
        <w:pStyle w:val="ImageandTableCaption"/>
      </w:pPr>
      <w:bookmarkStart w:id="70" w:name="_Toc160717709"/>
      <w:r>
        <w:t xml:space="preserve">Tabel 3. </w:t>
      </w:r>
      <w:r>
        <w:fldChar w:fldCharType="begin"/>
      </w:r>
      <w:r>
        <w:instrText xml:space="preserve"> SEQ Tabel_3. \* ARABIC </w:instrText>
      </w:r>
      <w:r>
        <w:fldChar w:fldCharType="separate"/>
      </w:r>
      <w:r w:rsidR="004B0B00">
        <w:rPr>
          <w:noProof/>
        </w:rPr>
        <w:t>4</w:t>
      </w:r>
      <w:r>
        <w:rPr>
          <w:noProof/>
        </w:rPr>
        <w:fldChar w:fldCharType="end"/>
      </w:r>
      <w:r>
        <w:t xml:space="preserve"> </w:t>
      </w:r>
      <w:r w:rsidRPr="00C423EE">
        <w:t>Jumlah tweet pelabelan dari proses pelabelan</w:t>
      </w:r>
      <w:r w:rsidR="006345AF">
        <w:t>.</w:t>
      </w:r>
      <w:bookmarkEnd w:id="70"/>
    </w:p>
    <w:tbl>
      <w:tblPr>
        <w:tblStyle w:val="TableGridLight"/>
        <w:tblW w:w="6570" w:type="dxa"/>
        <w:jc w:val="center"/>
        <w:tblLook w:val="04A0" w:firstRow="1" w:lastRow="0" w:firstColumn="1" w:lastColumn="0" w:noHBand="0" w:noVBand="1"/>
      </w:tblPr>
      <w:tblGrid>
        <w:gridCol w:w="3510"/>
        <w:gridCol w:w="3060"/>
      </w:tblGrid>
      <w:tr w:rsidR="00222C56" w14:paraId="712267D6" w14:textId="77777777" w:rsidTr="00222C56">
        <w:trPr>
          <w:jc w:val="center"/>
        </w:trPr>
        <w:tc>
          <w:tcPr>
            <w:tcW w:w="3510" w:type="dxa"/>
          </w:tcPr>
          <w:p w14:paraId="775C1C58" w14:textId="0BFE6F2D" w:rsidR="00222C56" w:rsidRPr="00B84381" w:rsidRDefault="00222C56" w:rsidP="00222C56">
            <w:pPr>
              <w:jc w:val="center"/>
              <w:rPr>
                <w:b/>
                <w:bCs/>
              </w:rPr>
            </w:pPr>
            <w:r w:rsidRPr="00B84381">
              <w:rPr>
                <w:b/>
                <w:bCs/>
              </w:rPr>
              <w:t>Nilai Nonimal</w:t>
            </w:r>
          </w:p>
        </w:tc>
        <w:tc>
          <w:tcPr>
            <w:tcW w:w="3060" w:type="dxa"/>
          </w:tcPr>
          <w:p w14:paraId="23B851AF" w14:textId="5ECA99E6" w:rsidR="00222C56" w:rsidRPr="00B84381" w:rsidRDefault="00222C56" w:rsidP="00222C56">
            <w:pPr>
              <w:jc w:val="center"/>
              <w:rPr>
                <w:b/>
                <w:bCs/>
              </w:rPr>
            </w:pPr>
            <w:r w:rsidRPr="00B84381">
              <w:rPr>
                <w:b/>
                <w:bCs/>
              </w:rPr>
              <w:t>Jumlah Dataset</w:t>
            </w:r>
          </w:p>
        </w:tc>
      </w:tr>
      <w:tr w:rsidR="00222C56" w14:paraId="15C98AE8" w14:textId="77777777" w:rsidTr="00222C56">
        <w:trPr>
          <w:jc w:val="center"/>
        </w:trPr>
        <w:tc>
          <w:tcPr>
            <w:tcW w:w="3510" w:type="dxa"/>
          </w:tcPr>
          <w:p w14:paraId="4FF65E99" w14:textId="51FD9D0E" w:rsidR="00222C56" w:rsidRDefault="00222C56" w:rsidP="00222C56">
            <w:pPr>
              <w:jc w:val="left"/>
            </w:pPr>
            <w:r>
              <w:t>Opini relevan</w:t>
            </w:r>
          </w:p>
        </w:tc>
        <w:tc>
          <w:tcPr>
            <w:tcW w:w="3060" w:type="dxa"/>
          </w:tcPr>
          <w:p w14:paraId="3997F61D" w14:textId="4905DF76" w:rsidR="00222C56" w:rsidRDefault="00222C56" w:rsidP="00222C56">
            <w:r>
              <w:t>5.000</w:t>
            </w:r>
          </w:p>
        </w:tc>
      </w:tr>
      <w:tr w:rsidR="00222C56" w14:paraId="4A452EAC" w14:textId="77777777" w:rsidTr="00222C56">
        <w:trPr>
          <w:jc w:val="center"/>
        </w:trPr>
        <w:tc>
          <w:tcPr>
            <w:tcW w:w="3510" w:type="dxa"/>
          </w:tcPr>
          <w:p w14:paraId="6FE2ADFC" w14:textId="21EF8062" w:rsidR="00222C56" w:rsidRDefault="00222C56" w:rsidP="00222C56">
            <w:pPr>
              <w:ind w:left="720"/>
              <w:jc w:val="left"/>
            </w:pPr>
            <w:r>
              <w:t>Sentimen Positif</w:t>
            </w:r>
          </w:p>
        </w:tc>
        <w:tc>
          <w:tcPr>
            <w:tcW w:w="3060" w:type="dxa"/>
          </w:tcPr>
          <w:p w14:paraId="6639963A" w14:textId="5677B274" w:rsidR="00222C56" w:rsidRDefault="00222C56" w:rsidP="00222C56">
            <w:pPr>
              <w:jc w:val="center"/>
            </w:pPr>
            <w:r>
              <w:t>2.000</w:t>
            </w:r>
          </w:p>
        </w:tc>
      </w:tr>
      <w:tr w:rsidR="00222C56" w14:paraId="7AC55658" w14:textId="77777777" w:rsidTr="00222C56">
        <w:trPr>
          <w:jc w:val="center"/>
        </w:trPr>
        <w:tc>
          <w:tcPr>
            <w:tcW w:w="3510" w:type="dxa"/>
          </w:tcPr>
          <w:p w14:paraId="5B1C6323" w14:textId="2FE8B28B" w:rsidR="00222C56" w:rsidRDefault="00222C56" w:rsidP="00222C56">
            <w:pPr>
              <w:ind w:left="720"/>
              <w:jc w:val="left"/>
            </w:pPr>
            <w:r>
              <w:t>Sentimen Negatif</w:t>
            </w:r>
          </w:p>
        </w:tc>
        <w:tc>
          <w:tcPr>
            <w:tcW w:w="3060" w:type="dxa"/>
          </w:tcPr>
          <w:p w14:paraId="6B1409B5" w14:textId="68D88BCA" w:rsidR="00222C56" w:rsidRDefault="00222C56" w:rsidP="00222C56">
            <w:pPr>
              <w:jc w:val="center"/>
            </w:pPr>
            <w:r>
              <w:t>2.000</w:t>
            </w:r>
          </w:p>
        </w:tc>
      </w:tr>
      <w:tr w:rsidR="00222C56" w14:paraId="21B864CB" w14:textId="77777777" w:rsidTr="00222C56">
        <w:trPr>
          <w:jc w:val="center"/>
        </w:trPr>
        <w:tc>
          <w:tcPr>
            <w:tcW w:w="3510" w:type="dxa"/>
          </w:tcPr>
          <w:p w14:paraId="7F8E55E4" w14:textId="0C1C641D" w:rsidR="00222C56" w:rsidRDefault="00222C56" w:rsidP="00222C56">
            <w:pPr>
              <w:ind w:left="720"/>
              <w:jc w:val="left"/>
            </w:pPr>
            <w:r>
              <w:t>Sentimen Netral</w:t>
            </w:r>
          </w:p>
        </w:tc>
        <w:tc>
          <w:tcPr>
            <w:tcW w:w="3060" w:type="dxa"/>
          </w:tcPr>
          <w:p w14:paraId="128209A3" w14:textId="0B3AC65D" w:rsidR="00222C56" w:rsidRDefault="00222C56" w:rsidP="00222C56">
            <w:pPr>
              <w:jc w:val="center"/>
            </w:pPr>
            <w:r>
              <w:t>1.000</w:t>
            </w:r>
          </w:p>
        </w:tc>
      </w:tr>
      <w:tr w:rsidR="00222C56" w14:paraId="49A8B948" w14:textId="77777777" w:rsidTr="00222C56">
        <w:trPr>
          <w:jc w:val="center"/>
        </w:trPr>
        <w:tc>
          <w:tcPr>
            <w:tcW w:w="3510" w:type="dxa"/>
          </w:tcPr>
          <w:p w14:paraId="022C5CEF" w14:textId="5C26A7BB" w:rsidR="00222C56" w:rsidRDefault="00222C56" w:rsidP="00222C56">
            <w:pPr>
              <w:jc w:val="left"/>
            </w:pPr>
            <w:r>
              <w:t>Opini tidak relevan</w:t>
            </w:r>
          </w:p>
        </w:tc>
        <w:tc>
          <w:tcPr>
            <w:tcW w:w="3060" w:type="dxa"/>
          </w:tcPr>
          <w:p w14:paraId="7AF5FAF0" w14:textId="6158156C" w:rsidR="00222C56" w:rsidRDefault="00222C56" w:rsidP="00222C56">
            <w:r>
              <w:t>5.000</w:t>
            </w:r>
          </w:p>
        </w:tc>
      </w:tr>
      <w:tr w:rsidR="00222C56" w14:paraId="741CC359" w14:textId="77777777" w:rsidTr="00222C56">
        <w:trPr>
          <w:jc w:val="center"/>
        </w:trPr>
        <w:tc>
          <w:tcPr>
            <w:tcW w:w="3510" w:type="dxa"/>
          </w:tcPr>
          <w:p w14:paraId="38DB5549" w14:textId="75807AE2" w:rsidR="00222C56" w:rsidRDefault="00222C56" w:rsidP="00222C56">
            <w:r>
              <w:t>Total</w:t>
            </w:r>
          </w:p>
        </w:tc>
        <w:tc>
          <w:tcPr>
            <w:tcW w:w="3060" w:type="dxa"/>
          </w:tcPr>
          <w:p w14:paraId="51639375" w14:textId="22F30D75" w:rsidR="00222C56" w:rsidRDefault="00222C56" w:rsidP="00222C56">
            <w:r>
              <w:t>10.000</w:t>
            </w:r>
          </w:p>
        </w:tc>
      </w:tr>
    </w:tbl>
    <w:p w14:paraId="22F2A528" w14:textId="77777777" w:rsidR="007F2DC3" w:rsidRPr="00222C56" w:rsidRDefault="007F2DC3" w:rsidP="00567896"/>
    <w:p w14:paraId="3860E21B" w14:textId="0DF3BA54" w:rsidR="008F07F7" w:rsidRPr="00567896" w:rsidRDefault="00713918" w:rsidP="008B5459">
      <w:pPr>
        <w:pStyle w:val="Heading3"/>
        <w:numPr>
          <w:ilvl w:val="2"/>
          <w:numId w:val="17"/>
        </w:numPr>
        <w:ind w:left="630"/>
        <w:rPr>
          <w:i/>
          <w:iCs/>
        </w:rPr>
      </w:pPr>
      <w:bookmarkStart w:id="71" w:name="_Toc160717536"/>
      <w:r w:rsidRPr="00567896">
        <w:rPr>
          <w:i/>
          <w:iCs/>
        </w:rPr>
        <w:t>Data Preprocessing</w:t>
      </w:r>
      <w:bookmarkEnd w:id="71"/>
    </w:p>
    <w:p w14:paraId="4ECAE917" w14:textId="77777777" w:rsidR="0014712D" w:rsidRDefault="00CA19FD" w:rsidP="008F07F7">
      <w:r>
        <w:t xml:space="preserve">Pada tahapan ini peneliti berupaya untuk membuat data teks menjadi lebih konsisten sebelum data tersebut ditransformasikan ke dalam bentuk yang lebih terstruktur. Oleh karena itu dilakukan beberapa subproses seperti </w:t>
      </w:r>
      <w:r>
        <w:rPr>
          <w:i/>
          <w:iCs/>
        </w:rPr>
        <w:t xml:space="preserve">tokenization, normalization, lemmatization, stemming, stopword removal </w:t>
      </w:r>
      <w:r>
        <w:t xml:space="preserve">dan </w:t>
      </w:r>
      <w:r>
        <w:rPr>
          <w:i/>
          <w:iCs/>
        </w:rPr>
        <w:t>text cleansing</w:t>
      </w:r>
      <w:r>
        <w:t xml:space="preserve">. </w:t>
      </w:r>
      <w:r>
        <w:rPr>
          <w:i/>
          <w:iCs/>
        </w:rPr>
        <w:t xml:space="preserve">Tokenization </w:t>
      </w:r>
      <w:r>
        <w:t xml:space="preserve">dilakukan untuk mengubah data teks yang awalnya berbentuk kalimat atau paragraf menjadi </w:t>
      </w:r>
      <w:r>
        <w:lastRenderedPageBreak/>
        <w:t>kumpulan kata-kata.</w:t>
      </w:r>
      <w:r w:rsidR="00D22BEA">
        <w:t xml:space="preserve"> Hasil tokenisasi yang berupa daftar kata dijadikan parameter untuk subproses selanjutnya, sebelum pada akhirnya akan merepresntasikan sebuah fitur.</w:t>
      </w:r>
      <w:r w:rsidR="0014712D">
        <w:t xml:space="preserve"> </w:t>
      </w:r>
    </w:p>
    <w:p w14:paraId="5F1B2E9E" w14:textId="04C29027" w:rsidR="008F07F7" w:rsidRPr="00B87A01" w:rsidRDefault="00AA3645" w:rsidP="008F07F7">
      <w:r>
        <w:t xml:space="preserve">Kemudian dilakukan normalisasi token yang merupakan </w:t>
      </w:r>
      <w:r w:rsidR="00D22BEA">
        <w:t>upaya untuk mengubah</w:t>
      </w:r>
      <w:r w:rsidR="00FA73E9">
        <w:t xml:space="preserve"> </w:t>
      </w:r>
      <w:r w:rsidR="00401BD7">
        <w:t>token</w:t>
      </w:r>
      <w:r w:rsidR="00D22BEA">
        <w:t xml:space="preserve"> </w:t>
      </w:r>
      <w:r w:rsidR="00D22BEA" w:rsidRPr="00823C6B">
        <w:t>menjadi lebih konsisten</w:t>
      </w:r>
      <w:r w:rsidR="00E1210D">
        <w:t xml:space="preserve"> seperti contoh kata yang dituliskan “senaaangggg” menjadi “senang”. </w:t>
      </w:r>
      <w:r w:rsidR="00E1210D">
        <w:rPr>
          <w:i/>
          <w:iCs/>
        </w:rPr>
        <w:t xml:space="preserve">Stemming </w:t>
      </w:r>
      <w:r w:rsidR="00E1210D">
        <w:t xml:space="preserve">merupakan proses mengubah kata menjadi bentuk dasarnya dengan menghapus imbuhan pada kata tersebut, seperti kata “memberikan” menjadi “beri”. </w:t>
      </w:r>
      <w:r w:rsidR="00E1210D">
        <w:rPr>
          <w:i/>
          <w:iCs/>
        </w:rPr>
        <w:t xml:space="preserve">Lemmatization </w:t>
      </w:r>
      <w:r w:rsidR="00E1210D">
        <w:t xml:space="preserve">memiliki tujuan yang sama dengan </w:t>
      </w:r>
      <w:r w:rsidR="00E1210D">
        <w:rPr>
          <w:i/>
          <w:iCs/>
        </w:rPr>
        <w:t xml:space="preserve">stemming </w:t>
      </w:r>
      <w:r w:rsidR="00E1210D">
        <w:t>namun dengan mekanisme yang lebih kompleks dengan analisa morfologi</w:t>
      </w:r>
      <w:r w:rsidR="00594D9A">
        <w:rPr>
          <w:rStyle w:val="FootnoteReference"/>
        </w:rPr>
        <w:footnoteReference w:id="15"/>
      </w:r>
      <w:r w:rsidR="00E1210D">
        <w:t xml:space="preserve"> </w:t>
      </w:r>
      <w:r w:rsidR="00A71846">
        <w:t xml:space="preserve">(seluk beluk kata) </w:t>
      </w:r>
      <w:r w:rsidR="00E1210D">
        <w:t xml:space="preserve">atau mendeteksi sinonim kata, seperti contoh kata </w:t>
      </w:r>
      <w:r w:rsidR="001901D2">
        <w:t xml:space="preserve">dalam bahasa inggris </w:t>
      </w:r>
      <w:r w:rsidR="00E1210D">
        <w:t>“ate” menjadi “eat”.</w:t>
      </w:r>
      <w:r w:rsidR="00A317BA">
        <w:t xml:space="preserve"> </w:t>
      </w:r>
      <w:r w:rsidR="00A317BA">
        <w:rPr>
          <w:i/>
          <w:iCs/>
        </w:rPr>
        <w:t xml:space="preserve">Stopword removal </w:t>
      </w:r>
      <w:r w:rsidR="00A317BA">
        <w:t>merupakan upaya untuk menghilangkan kata yang tidak signifikan</w:t>
      </w:r>
      <w:r w:rsidR="00B87A01">
        <w:t xml:space="preserve"> sesuai dengan tujuan analisis</w:t>
      </w:r>
      <w:r w:rsidR="00A317BA">
        <w:t>.</w:t>
      </w:r>
      <w:r w:rsidR="00B87A01">
        <w:t xml:space="preserve"> </w:t>
      </w:r>
      <w:r w:rsidR="00B87A01">
        <w:rPr>
          <w:i/>
          <w:iCs/>
        </w:rPr>
        <w:t xml:space="preserve">Text cleansing </w:t>
      </w:r>
      <w:r w:rsidR="00B87A01">
        <w:t xml:space="preserve">merupakan upaya dalam menghilangkan konten pada teks yang tidak relevan dalam pembentukan fitur seperti URL, karakter spesial, </w:t>
      </w:r>
      <w:r w:rsidR="00B87A01" w:rsidRPr="00E857A0">
        <w:rPr>
          <w:i/>
          <w:iCs/>
        </w:rPr>
        <w:t>emoticon</w:t>
      </w:r>
      <w:r w:rsidR="00B87A01">
        <w:t xml:space="preserve"> dan sebagainya.</w:t>
      </w:r>
    </w:p>
    <w:p w14:paraId="556C8F26" w14:textId="21D5F9F5" w:rsidR="00713918" w:rsidRDefault="00713918" w:rsidP="008B5459">
      <w:pPr>
        <w:pStyle w:val="Heading3"/>
        <w:numPr>
          <w:ilvl w:val="2"/>
          <w:numId w:val="17"/>
        </w:numPr>
        <w:ind w:left="630"/>
        <w:rPr>
          <w:i/>
          <w:iCs/>
        </w:rPr>
      </w:pPr>
      <w:bookmarkStart w:id="72" w:name="_Toc160717537"/>
      <w:r w:rsidRPr="003A3CB1">
        <w:rPr>
          <w:i/>
          <w:iCs/>
        </w:rPr>
        <w:t xml:space="preserve">Text </w:t>
      </w:r>
      <w:r w:rsidR="003A3CB1" w:rsidRPr="003A3CB1">
        <w:rPr>
          <w:i/>
          <w:iCs/>
        </w:rPr>
        <w:t>Representation</w:t>
      </w:r>
      <w:bookmarkEnd w:id="72"/>
    </w:p>
    <w:p w14:paraId="2A815070" w14:textId="0200C46E" w:rsidR="003A3CB1" w:rsidRPr="003D6EE8" w:rsidRDefault="003A3CB1" w:rsidP="003A3CB1">
      <w:r>
        <w:t xml:space="preserve">Pada tahapan ini peneliti berupaya untuk mengubah data teks yang telah konsisten ke dalam bentuk terstruktur, sehingga dapat diolah ke dalam algoritma </w:t>
      </w:r>
      <w:r>
        <w:rPr>
          <w:i/>
          <w:iCs/>
        </w:rPr>
        <w:t>machine learning</w:t>
      </w:r>
      <w:r>
        <w:t xml:space="preserve">. Bentuk terstruktur pada penelitian ini adalah </w:t>
      </w:r>
      <w:r w:rsidRPr="003A3CB1">
        <w:rPr>
          <w:i/>
          <w:iCs/>
        </w:rPr>
        <w:t>Vector Space Model</w:t>
      </w:r>
      <w:r>
        <w:rPr>
          <w:i/>
          <w:iCs/>
        </w:rPr>
        <w:t xml:space="preserve"> </w:t>
      </w:r>
      <w:r>
        <w:t xml:space="preserve">dengan 2 sumbu atau dalam bentuk matrix, sumbu 1 merepresentasikan daftar </w:t>
      </w:r>
      <w:r w:rsidRPr="003A3CB1">
        <w:rPr>
          <w:i/>
          <w:iCs/>
        </w:rPr>
        <w:t>instance</w:t>
      </w:r>
      <w:r>
        <w:rPr>
          <w:i/>
          <w:iCs/>
        </w:rPr>
        <w:t xml:space="preserve"> </w:t>
      </w:r>
      <w:r>
        <w:t>dan sumbu 2 merepresntasikan fitur pada korpus</w:t>
      </w:r>
      <w:r>
        <w:rPr>
          <w:i/>
          <w:iCs/>
        </w:rPr>
        <w:t xml:space="preserve">. </w:t>
      </w:r>
      <w:r>
        <w:t xml:space="preserve">Pada penelitian ini teknik TF-IDF unigram, bigram dan trigram digunakan untuk menentukan nilai fitur. </w:t>
      </w:r>
      <w:r w:rsidR="003D6EE8">
        <w:t>Penjelasan terkait TF-IDF dapat ditemukan pada bagian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317C2779" w:rsidR="00713918" w:rsidRPr="00B55F63" w:rsidRDefault="00713918" w:rsidP="008B5459">
      <w:pPr>
        <w:pStyle w:val="Heading3"/>
        <w:numPr>
          <w:ilvl w:val="2"/>
          <w:numId w:val="17"/>
        </w:numPr>
        <w:ind w:left="630"/>
        <w:rPr>
          <w:lang w:val="it-IT"/>
        </w:rPr>
      </w:pPr>
      <w:bookmarkStart w:id="73" w:name="_Toc160717538"/>
      <w:r w:rsidRPr="00B55F63">
        <w:rPr>
          <w:lang w:val="it-IT"/>
        </w:rPr>
        <w:t xml:space="preserve">Klasifikasi </w:t>
      </w:r>
      <w:r w:rsidR="00AA6FA0" w:rsidRPr="00B55F63">
        <w:rPr>
          <w:lang w:val="it-IT"/>
        </w:rPr>
        <w:t>S</w:t>
      </w:r>
      <w:r w:rsidRPr="00B55F63">
        <w:rPr>
          <w:lang w:val="it-IT"/>
        </w:rPr>
        <w:t xml:space="preserve">entimen dan </w:t>
      </w:r>
      <w:r w:rsidR="00AA6FA0" w:rsidRPr="00B55F63">
        <w:rPr>
          <w:lang w:val="it-IT"/>
        </w:rPr>
        <w:t>O</w:t>
      </w:r>
      <w:r w:rsidRPr="00B55F63">
        <w:rPr>
          <w:lang w:val="it-IT"/>
        </w:rPr>
        <w:t xml:space="preserve">pini </w:t>
      </w:r>
      <w:r w:rsidR="00AA6FA0" w:rsidRPr="00B55F63">
        <w:rPr>
          <w:lang w:val="it-IT"/>
        </w:rPr>
        <w:t>T</w:t>
      </w:r>
      <w:r w:rsidRPr="00B55F63">
        <w:rPr>
          <w:lang w:val="it-IT"/>
        </w:rPr>
        <w:t xml:space="preserve">idak </w:t>
      </w:r>
      <w:r w:rsidR="00AA6FA0" w:rsidRPr="00B55F63">
        <w:rPr>
          <w:lang w:val="it-IT"/>
        </w:rPr>
        <w:t>R</w:t>
      </w:r>
      <w:r w:rsidRPr="00B55F63">
        <w:rPr>
          <w:lang w:val="it-IT"/>
        </w:rPr>
        <w:t>elevan</w:t>
      </w:r>
      <w:bookmarkEnd w:id="73"/>
    </w:p>
    <w:p w14:paraId="4E8D9327" w14:textId="57274F03" w:rsidR="00063300" w:rsidRPr="0025190C" w:rsidRDefault="00063300" w:rsidP="00063300">
      <w:r>
        <w:t xml:space="preserve">Pada tahapan ini peneliti berupaya untuk membentuk model </w:t>
      </w:r>
      <w:r w:rsidR="002F234F">
        <w:t xml:space="preserve">klasifikasi </w:t>
      </w:r>
      <w:r>
        <w:t xml:space="preserve">dengan menggunakan teknik </w:t>
      </w:r>
      <w:r>
        <w:rPr>
          <w:i/>
          <w:iCs/>
        </w:rPr>
        <w:t xml:space="preserve">machine learning </w:t>
      </w:r>
      <w:r>
        <w:t xml:space="preserve">seperti </w:t>
      </w:r>
      <w:r w:rsidRPr="00063300">
        <w:rPr>
          <w:i/>
          <w:iCs/>
        </w:rPr>
        <w:t>Artificial Neural N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akan ada 10 model yang terbentuk, dimana masing-masing teknik </w:t>
      </w:r>
      <w:r w:rsidRPr="00CA4928">
        <w:rPr>
          <w:i/>
          <w:iCs/>
        </w:rPr>
        <w:t>machine learning</w:t>
      </w:r>
      <w:r>
        <w:t xml:space="preserve"> yang berjumlah 5 akan menghasilkan 2 model, yaitu: 1) Model yang dipergunakan untuk mengklasifikasikan data relevan dan tidak relevan dan 2) Model yang dipergunakan </w:t>
      </w:r>
      <w:r>
        <w:lastRenderedPageBreak/>
        <w:t>un</w:t>
      </w:r>
      <w:r w:rsidR="00B63637">
        <w:t>t</w:t>
      </w:r>
      <w:r>
        <w:t xml:space="preserve">uk mengklasifikan sentimen ke dalam 3 nilai nominal yaitu positif, negatif atau netral. </w:t>
      </w:r>
      <w:r w:rsidR="00C8002A">
        <w:t xml:space="preserve">Sementara pembagian dataset dilakukan dengan konfigurasi 70 persen data untuk proses pelatihan dan 30 persen untuk proses pengujian. </w:t>
      </w:r>
      <w:r w:rsidR="0025190C">
        <w:t xml:space="preserve">Penjelasan masing-masing teknik </w:t>
      </w:r>
      <w:r w:rsidR="0025190C">
        <w:rPr>
          <w:i/>
          <w:iCs/>
        </w:rPr>
        <w:t xml:space="preserve">machine learning </w:t>
      </w:r>
      <w:r w:rsidR="0025190C">
        <w:t>dapat ditemukan pada bagian 2.5</w:t>
      </w:r>
      <w:r w:rsidR="003164D3">
        <w:t>.4</w:t>
      </w:r>
      <w:r w:rsidR="0025190C">
        <w:t xml:space="preserve"> </w:t>
      </w:r>
      <w:r w:rsidR="003164D3">
        <w:rPr>
          <w:i/>
          <w:iCs/>
        </w:rPr>
        <w:t>Knowledge Discovery.</w:t>
      </w:r>
    </w:p>
    <w:p w14:paraId="1437A20D" w14:textId="3A1B5912" w:rsidR="002F701E" w:rsidRDefault="00713918" w:rsidP="008B5459">
      <w:pPr>
        <w:pStyle w:val="Heading3"/>
        <w:numPr>
          <w:ilvl w:val="2"/>
          <w:numId w:val="17"/>
        </w:numPr>
        <w:ind w:left="630"/>
      </w:pPr>
      <w:bookmarkStart w:id="74" w:name="_Toc160717539"/>
      <w:r>
        <w:t>Evaluasi</w:t>
      </w:r>
      <w:bookmarkEnd w:id="74"/>
    </w:p>
    <w:p w14:paraId="75750659" w14:textId="3A0B2DDF" w:rsidR="002F701E" w:rsidRPr="00795001" w:rsidRDefault="002F701E" w:rsidP="002F701E">
      <w:r>
        <w:t>Pada tahapan ini peneliti berupaya untuk memilih model terbaik dari 5 model yang terbentuk dari masing-masing jenis klasifikas</w:t>
      </w:r>
      <w:r w:rsidR="00D648C4">
        <w:t>i, yaitu klasifikasi relevansi data dan klasifikasi sentimen</w:t>
      </w:r>
      <w:r>
        <w:t>.</w:t>
      </w:r>
      <w:r w:rsidR="00795001">
        <w:t xml:space="preserve"> Penelitian ini menggunakan mekanisme pengujian 10-</w:t>
      </w:r>
      <w:r w:rsidR="00795001">
        <w:rPr>
          <w:i/>
          <w:iCs/>
        </w:rPr>
        <w:t xml:space="preserve">fold cross validation </w:t>
      </w:r>
      <w:r w:rsidR="00795001">
        <w:t xml:space="preserve">dan pemanfaatan </w:t>
      </w:r>
      <w:r w:rsidR="00795001" w:rsidRPr="00795001">
        <w:rPr>
          <w:i/>
          <w:iCs/>
        </w:rPr>
        <w:t>confusion matrix</w:t>
      </w:r>
      <w:r w:rsidR="00795001">
        <w:rPr>
          <w:i/>
          <w:iCs/>
        </w:rPr>
        <w:t xml:space="preserve"> </w:t>
      </w:r>
      <w:r w:rsidR="00795001">
        <w:t xml:space="preserve">untuk menghitung nilai </w:t>
      </w:r>
      <w:r w:rsidR="00795001" w:rsidRPr="00795001">
        <w:rPr>
          <w:i/>
          <w:iCs/>
        </w:rPr>
        <w:t>precision, recall</w:t>
      </w:r>
      <w:r w:rsidR="00795001">
        <w:t xml:space="preserve"> dan </w:t>
      </w:r>
      <w:r w:rsidR="00795001" w:rsidRPr="00795001">
        <w:rPr>
          <w:i/>
          <w:iCs/>
        </w:rPr>
        <w:t>f1-score</w:t>
      </w:r>
      <w:r w:rsidR="00795001">
        <w:t xml:space="preserve"> </w:t>
      </w:r>
      <w:r w:rsidR="00286652">
        <w:t>dari masing-masing model untuk kemudian dikomparasikan dan dipilih model terbaik bagi klasifikasi sentimen dan klasifikasi relevansi data.</w:t>
      </w:r>
    </w:p>
    <w:p w14:paraId="39D47D44" w14:textId="6899FCC2" w:rsidR="00713918" w:rsidRDefault="00713918" w:rsidP="008B5459">
      <w:pPr>
        <w:pStyle w:val="Heading3"/>
        <w:numPr>
          <w:ilvl w:val="2"/>
          <w:numId w:val="17"/>
        </w:numPr>
        <w:ind w:left="630"/>
      </w:pPr>
      <w:bookmarkStart w:id="75" w:name="_Toc160717540"/>
      <w:r>
        <w:t>Pemodelan Topik</w:t>
      </w:r>
      <w:bookmarkEnd w:id="75"/>
    </w:p>
    <w:p w14:paraId="1DEAF685" w14:textId="5016C7F6" w:rsidR="00584364" w:rsidRPr="00B15A6C" w:rsidRDefault="00584364" w:rsidP="00584364">
      <w:pPr>
        <w:rPr>
          <w:lang w:val="it-IT"/>
        </w:rPr>
      </w:pPr>
      <w:r>
        <w:t xml:space="preserve">Pada tahapan ini peneliti berupaya untuk mengidentifikasi topik pada masing-masing kategori sentimen dengan menggunakan teknik pemodelan topik </w:t>
      </w:r>
      <w:r>
        <w:rPr>
          <w:i/>
          <w:iCs/>
        </w:rPr>
        <w:t xml:space="preserve">Latent </w:t>
      </w:r>
      <w:r w:rsidR="004D0730">
        <w:rPr>
          <w:i/>
          <w:iCs/>
        </w:rPr>
        <w:t>Dirichlet</w:t>
      </w:r>
      <w:r>
        <w:rPr>
          <w:i/>
          <w:iCs/>
        </w:rPr>
        <w:t xml:space="preserve"> Allocation </w:t>
      </w:r>
      <w:r>
        <w:t xml:space="preserve">(LDA). </w:t>
      </w:r>
      <w:r w:rsidRPr="00673510">
        <w:rPr>
          <w:lang w:val="it-IT"/>
        </w:rPr>
        <w:t xml:space="preserve">Topik yang teridentifikasi memberikan gambaran akan </w:t>
      </w:r>
      <w:r w:rsidR="00E73397" w:rsidRPr="00673510">
        <w:rPr>
          <w:lang w:val="it-IT"/>
        </w:rPr>
        <w:t xml:space="preserve">aspirasi </w:t>
      </w:r>
      <w:r w:rsidRPr="00673510">
        <w:rPr>
          <w:lang w:val="it-IT"/>
        </w:rPr>
        <w:t>masyarakat yang mereka ungkapkan di media sosial</w:t>
      </w:r>
      <w:r w:rsidR="00673510" w:rsidRPr="00673510">
        <w:rPr>
          <w:lang w:val="it-IT"/>
        </w:rPr>
        <w:t>,</w:t>
      </w:r>
      <w:r w:rsidR="00B15A6C" w:rsidRPr="00B15A6C">
        <w:rPr>
          <w:lang w:val="it-IT"/>
        </w:rPr>
        <w:t xml:space="preserve"> baik yang berasal dari opini bersentimen posi</w:t>
      </w:r>
      <w:r w:rsidR="00B15A6C">
        <w:rPr>
          <w:lang w:val="it-IT"/>
        </w:rPr>
        <w:t>tif dan opini bersentimen negatif.</w:t>
      </w:r>
    </w:p>
    <w:p w14:paraId="07D85B62" w14:textId="60E24E76" w:rsidR="00713918" w:rsidRDefault="00713918" w:rsidP="008B5459">
      <w:pPr>
        <w:pStyle w:val="Heading3"/>
        <w:numPr>
          <w:ilvl w:val="2"/>
          <w:numId w:val="17"/>
        </w:numPr>
        <w:ind w:left="630"/>
      </w:pPr>
      <w:bookmarkStart w:id="76" w:name="_Toc160717541"/>
      <w:r>
        <w:t>Penarikan Kesimpulan</w:t>
      </w:r>
      <w:bookmarkEnd w:id="76"/>
    </w:p>
    <w:p w14:paraId="2C6813BF" w14:textId="34FA80D5" w:rsidR="00C17605" w:rsidRPr="00041E5C" w:rsidRDefault="00C17605" w:rsidP="00C17605">
      <w:r>
        <w:t>Pada tahapan ini peneliti berupaya untuk mereprenstasikan hasil penelitian yang dilakukan ke dalam bentuk laporan penelitian. Penyusunan laporan penelitian dilakukan berdasarkan pendekatan penarikan kesimpulan deduktif</w:t>
      </w:r>
      <w:r w:rsidR="00E10A79">
        <w:t xml:space="preserve">. </w:t>
      </w:r>
      <w:r w:rsidR="002E4652" w:rsidRPr="00041E5C">
        <w:t xml:space="preserve">Analisa sentimen pada penelitian ini memanfaatkan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dianalogikan sebagai aturan umum yang akan menyimpulkan </w:t>
      </w:r>
      <w:r w:rsidR="002E4652" w:rsidRPr="00041E5C">
        <w:rPr>
          <w:i/>
          <w:iCs/>
        </w:rPr>
        <w:t xml:space="preserve">sample </w:t>
      </w:r>
      <w:r w:rsidR="002E4652" w:rsidRPr="00041E5C">
        <w:t>yang sifatnya khusus</w:t>
      </w:r>
      <w:r w:rsidR="0004740C" w:rsidRPr="00041E5C">
        <w:t>, d</w:t>
      </w:r>
      <w:r w:rsidR="002E4652" w:rsidRPr="00041E5C">
        <w:t xml:space="preserve">alam kasus penelitian ini </w:t>
      </w:r>
      <w:r w:rsidR="0004740C" w:rsidRPr="00041E5C">
        <w:rPr>
          <w:i/>
          <w:iCs/>
        </w:rPr>
        <w:t xml:space="preserve">sample </w:t>
      </w:r>
      <w:r w:rsidR="0004740C" w:rsidRPr="00041E5C">
        <w:t xml:space="preserve">yang sifatnya khusus adalah </w:t>
      </w:r>
      <w:r w:rsidR="002E4652" w:rsidRPr="00041E5C">
        <w:rPr>
          <w:i/>
          <w:iCs/>
        </w:rPr>
        <w:t xml:space="preserve">tweet </w:t>
      </w:r>
      <w:r w:rsidR="002E4652" w:rsidRPr="00041E5C">
        <w:t>yang akan diklasifikasikan.</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402DDD">
          <w:headerReference w:type="even" r:id="rId60"/>
          <w:headerReference w:type="default" r:id="rId61"/>
          <w:footerReference w:type="even" r:id="rId62"/>
          <w:footerReference w:type="default" r:id="rId63"/>
          <w:headerReference w:type="first" r:id="rId64"/>
          <w:footerReference w:type="first" r:id="rId65"/>
          <w:pgSz w:w="11909" w:h="16834" w:code="9"/>
          <w:pgMar w:top="1701" w:right="1701" w:bottom="1701" w:left="1701" w:header="850" w:footer="1417" w:gutter="0"/>
          <w:cols w:space="720"/>
          <w:titlePg/>
          <w:docGrid w:linePitch="360"/>
        </w:sectPr>
      </w:pPr>
    </w:p>
    <w:p w14:paraId="074C540D" w14:textId="7E117E4E" w:rsidR="00C832FC" w:rsidRDefault="00C832FC" w:rsidP="00BF5A9B">
      <w:pPr>
        <w:pStyle w:val="Heading1"/>
      </w:pPr>
      <w:bookmarkStart w:id="77" w:name="_Toc15524557"/>
      <w:bookmarkStart w:id="78" w:name="_Toc160717542"/>
      <w:r w:rsidRPr="00C832FC">
        <w:lastRenderedPageBreak/>
        <w:t>BAB 4</w:t>
      </w:r>
      <w:r w:rsidRPr="00C832FC">
        <w:br/>
        <w:t>HASIL DAN PEMBAHASAN</w:t>
      </w:r>
      <w:bookmarkEnd w:id="77"/>
      <w:bookmarkEnd w:id="78"/>
    </w:p>
    <w:p w14:paraId="2F84D643" w14:textId="77777777" w:rsidR="00795B6B" w:rsidRDefault="00795B6B" w:rsidP="00BF5A9B"/>
    <w:p w14:paraId="6E72E84D" w14:textId="4FA2B19E" w:rsidR="00795B6B" w:rsidRPr="00A90AF8" w:rsidRDefault="00795B6B" w:rsidP="00BF5A9B">
      <w:pPr>
        <w:sectPr w:rsidR="00795B6B" w:rsidRPr="00A90AF8" w:rsidSect="00402DDD">
          <w:headerReference w:type="even" r:id="rId66"/>
          <w:headerReference w:type="default" r:id="rId67"/>
          <w:footerReference w:type="even" r:id="rId68"/>
          <w:footerReference w:type="default" r:id="rId69"/>
          <w:pgSz w:w="11909" w:h="16834" w:code="9"/>
          <w:pgMar w:top="1701" w:right="1701" w:bottom="1701" w:left="1701" w:header="850" w:footer="1417" w:gutter="0"/>
          <w:cols w:space="720"/>
          <w:docGrid w:linePitch="360"/>
        </w:sectPr>
      </w:pPr>
    </w:p>
    <w:p w14:paraId="4946BB3F" w14:textId="32B2D641" w:rsidR="00427627" w:rsidRDefault="00427627" w:rsidP="00BF5A9B">
      <w:pPr>
        <w:pStyle w:val="Heading1"/>
      </w:pPr>
      <w:bookmarkStart w:id="79" w:name="_Toc15524569"/>
      <w:bookmarkStart w:id="80" w:name="_Toc160717543"/>
      <w:r>
        <w:lastRenderedPageBreak/>
        <w:t>BAB 5</w:t>
      </w:r>
      <w:r>
        <w:br/>
        <w:t>KESIMPULAN DAN SARAN</w:t>
      </w:r>
      <w:bookmarkEnd w:id="79"/>
      <w:bookmarkEnd w:id="80"/>
    </w:p>
    <w:p w14:paraId="11D25980" w14:textId="77777777" w:rsidR="00D607A0" w:rsidRPr="00D607A0" w:rsidRDefault="00D607A0" w:rsidP="00BF5A9B"/>
    <w:p w14:paraId="787E752B" w14:textId="77777777" w:rsidR="00E124E6" w:rsidRDefault="00E124E6" w:rsidP="00BF5A9B">
      <w:pPr>
        <w:pStyle w:val="ListParagraph"/>
        <w:sectPr w:rsidR="00E124E6" w:rsidSect="00402DDD">
          <w:headerReference w:type="even" r:id="rId70"/>
          <w:headerReference w:type="default" r:id="rId71"/>
          <w:footerReference w:type="even" r:id="rId72"/>
          <w:footerReference w:type="default" r:id="rId73"/>
          <w:headerReference w:type="first" r:id="rId74"/>
          <w:footerReference w:type="first" r:id="rId75"/>
          <w:pgSz w:w="11909" w:h="16834" w:code="9"/>
          <w:pgMar w:top="1701" w:right="1701" w:bottom="1701" w:left="1701" w:header="850" w:footer="1417" w:gutter="0"/>
          <w:cols w:space="720"/>
          <w:titlePg/>
          <w:docGrid w:linePitch="360"/>
        </w:sectPr>
      </w:pPr>
      <w:bookmarkStart w:id="81" w:name="_Hlk14940505"/>
    </w:p>
    <w:p w14:paraId="0806188A" w14:textId="380CEFED" w:rsidR="00B3130B" w:rsidRDefault="00F54260" w:rsidP="00BF5A9B">
      <w:pPr>
        <w:pStyle w:val="Heading1"/>
      </w:pPr>
      <w:bookmarkStart w:id="82" w:name="_Toc15524572"/>
      <w:bookmarkStart w:id="83" w:name="_Toc160717544"/>
      <w:bookmarkEnd w:id="81"/>
      <w:r w:rsidRPr="00F54260">
        <w:lastRenderedPageBreak/>
        <w:t>DAFTAR PUSTAKA</w:t>
      </w:r>
      <w:bookmarkEnd w:id="82"/>
      <w:bookmarkEnd w:id="83"/>
    </w:p>
    <w:p w14:paraId="5A6F17CE" w14:textId="0A615221" w:rsidR="006C3F08" w:rsidRPr="006C3F08" w:rsidRDefault="00435063" w:rsidP="006C3F08">
      <w:pPr>
        <w:widowControl w:val="0"/>
        <w:autoSpaceDE w:val="0"/>
        <w:autoSpaceDN w:val="0"/>
        <w:adjustRightInd w:val="0"/>
        <w:ind w:left="480" w:hanging="480"/>
        <w:rPr>
          <w:rFonts w:cs="Times New Roman"/>
          <w:noProof/>
        </w:rPr>
      </w:pPr>
      <w:r>
        <w:rPr>
          <w:b/>
          <w:bCs/>
          <w:noProof/>
        </w:rPr>
        <w:fldChar w:fldCharType="begin" w:fldLock="1"/>
      </w:r>
      <w:r w:rsidRPr="00A47F65">
        <w:rPr>
          <w:b/>
          <w:bCs/>
          <w:noProof/>
        </w:rPr>
        <w:instrText xml:space="preserve">ADDIN Mendeley Bibliography CSL_BIBLIOGRAPHY </w:instrText>
      </w:r>
      <w:r>
        <w:rPr>
          <w:b/>
          <w:bCs/>
          <w:noProof/>
        </w:rPr>
        <w:fldChar w:fldCharType="separate"/>
      </w:r>
      <w:r w:rsidR="006C3F08" w:rsidRPr="006C3F08">
        <w:rPr>
          <w:rFonts w:cs="Times New Roman"/>
          <w:noProof/>
        </w:rPr>
        <w:t xml:space="preserve">Afra, D. I. N. (2022). </w:t>
      </w:r>
      <w:r w:rsidR="006C3F08" w:rsidRPr="006C3F08">
        <w:rPr>
          <w:rFonts w:cs="Times New Roman"/>
          <w:i/>
          <w:iCs/>
          <w:noProof/>
        </w:rPr>
        <w:t>Analisis Sentimen dan Pemodelan Topik dengan Data Media Sosial Twitter: Studi Kasus Komisi Pemberantasan Korupsi</w:t>
      </w:r>
      <w:r w:rsidR="006C3F08" w:rsidRPr="006C3F08">
        <w:rPr>
          <w:rFonts w:cs="Times New Roman"/>
          <w:noProof/>
        </w:rPr>
        <w:t>.</w:t>
      </w:r>
    </w:p>
    <w:p w14:paraId="72F12475"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Aggarwal, C. C., &amp; Zhai, C. X. (2013). Mining text data. In </w:t>
      </w:r>
      <w:r w:rsidRPr="006C3F08">
        <w:rPr>
          <w:rFonts w:cs="Times New Roman"/>
          <w:i/>
          <w:iCs/>
          <w:noProof/>
        </w:rPr>
        <w:t>Mining Text Data</w:t>
      </w:r>
      <w:r w:rsidRPr="006C3F08">
        <w:rPr>
          <w:rFonts w:cs="Times New Roman"/>
          <w:noProof/>
        </w:rPr>
        <w:t xml:space="preserve"> (Vol. 9781461432). https://doi.org/10.1007/978-1-4614-3223-4</w:t>
      </w:r>
    </w:p>
    <w:p w14:paraId="2810888D" w14:textId="77777777" w:rsidR="006C3F08" w:rsidRPr="00A47F65" w:rsidRDefault="006C3F08" w:rsidP="006C3F08">
      <w:pPr>
        <w:widowControl w:val="0"/>
        <w:autoSpaceDE w:val="0"/>
        <w:autoSpaceDN w:val="0"/>
        <w:adjustRightInd w:val="0"/>
        <w:ind w:left="480" w:hanging="480"/>
        <w:rPr>
          <w:rFonts w:cs="Times New Roman"/>
          <w:noProof/>
          <w:lang w:val="it-IT"/>
        </w:rPr>
      </w:pPr>
      <w:r w:rsidRPr="00A47F65">
        <w:rPr>
          <w:rFonts w:cs="Times New Roman"/>
          <w:noProof/>
          <w:lang w:val="it-IT"/>
        </w:rPr>
        <w:t xml:space="preserve">Bagja, Suhenti, &amp; Puadi. (2023). </w:t>
      </w:r>
      <w:r w:rsidRPr="00A47F65">
        <w:rPr>
          <w:rFonts w:cs="Times New Roman"/>
          <w:i/>
          <w:iCs/>
          <w:noProof/>
          <w:lang w:val="it-IT"/>
        </w:rPr>
        <w:t>Buku Ikp Pemilu Dan Pemilihan Serentak 2024</w:t>
      </w:r>
      <w:r w:rsidRPr="00A47F65">
        <w:rPr>
          <w:rFonts w:cs="Times New Roman"/>
          <w:noProof/>
          <w:lang w:val="it-IT"/>
        </w:rPr>
        <w:t>. 14–18.</w:t>
      </w:r>
    </w:p>
    <w:p w14:paraId="1D53605E" w14:textId="77777777" w:rsidR="006C3F08" w:rsidRPr="00A47F65" w:rsidRDefault="006C3F08" w:rsidP="006C3F08">
      <w:pPr>
        <w:widowControl w:val="0"/>
        <w:autoSpaceDE w:val="0"/>
        <w:autoSpaceDN w:val="0"/>
        <w:adjustRightInd w:val="0"/>
        <w:ind w:left="480" w:hanging="480"/>
        <w:rPr>
          <w:rFonts w:cs="Times New Roman"/>
          <w:noProof/>
          <w:lang w:val="it-IT"/>
        </w:rPr>
      </w:pPr>
      <w:r w:rsidRPr="00A47F65">
        <w:rPr>
          <w:rFonts w:cs="Times New Roman"/>
          <w:noProof/>
          <w:lang w:val="it-IT"/>
        </w:rPr>
        <w:t xml:space="preserve">DataIndonesia.id. (2023). </w:t>
      </w:r>
      <w:r w:rsidRPr="00A47F65">
        <w:rPr>
          <w:rFonts w:cs="Times New Roman"/>
          <w:i/>
          <w:iCs/>
          <w:noProof/>
          <w:lang w:val="it-IT"/>
        </w:rPr>
        <w:t>BPS: Kepercayaan Masyarakat RI terhadap Pemilu Masih Rendah</w:t>
      </w:r>
      <w:r w:rsidRPr="00A47F65">
        <w:rPr>
          <w:rFonts w:cs="Times New Roman"/>
          <w:noProof/>
          <w:lang w:val="it-IT"/>
        </w:rPr>
        <w:t>. https://dataindonesia.id/data-pemilu/detail/bps-kepercayaan-masyarakat-ri-terhadap-pemilu-masih-rendah</w:t>
      </w:r>
    </w:p>
    <w:p w14:paraId="22A4B324"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Deng, Z., Zhu, X., Cheng, D., Zong, M., &amp; Zhang, S. (2016). Efficient kNN classification algorithm for big data. </w:t>
      </w:r>
      <w:r w:rsidRPr="006C3F08">
        <w:rPr>
          <w:rFonts w:cs="Times New Roman"/>
          <w:i/>
          <w:iCs/>
          <w:noProof/>
        </w:rPr>
        <w:t>Neurocomputing</w:t>
      </w:r>
      <w:r w:rsidRPr="006C3F08">
        <w:rPr>
          <w:rFonts w:cs="Times New Roman"/>
          <w:noProof/>
        </w:rPr>
        <w:t xml:space="preserve">, </w:t>
      </w:r>
      <w:r w:rsidRPr="006C3F08">
        <w:rPr>
          <w:rFonts w:cs="Times New Roman"/>
          <w:i/>
          <w:iCs/>
          <w:noProof/>
        </w:rPr>
        <w:t>195</w:t>
      </w:r>
      <w:r w:rsidRPr="006C3F08">
        <w:rPr>
          <w:rFonts w:cs="Times New Roman"/>
          <w:noProof/>
        </w:rPr>
        <w:t>, 143–148. https://doi.org/10.1016/j.neucom.2015.08.112</w:t>
      </w:r>
    </w:p>
    <w:p w14:paraId="23794060"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DPR RI. (2017). Undang-Undang Nomor 7 Tahun 2017 tentang Pemilihan Umum. </w:t>
      </w:r>
      <w:r w:rsidRPr="006C3F08">
        <w:rPr>
          <w:rFonts w:cs="Times New Roman"/>
          <w:i/>
          <w:iCs/>
          <w:noProof/>
        </w:rPr>
        <w:t>Undang-Undang Pemilu</w:t>
      </w:r>
      <w:r w:rsidRPr="006C3F08">
        <w:rPr>
          <w:rFonts w:cs="Times New Roman"/>
          <w:noProof/>
        </w:rPr>
        <w:t>, 1–317. http://rumahpemilu.org/wp-content/uploads/2017/08/UU-No.7-Tahun-2017-tentang-Pemilu.pdf</w:t>
      </w:r>
    </w:p>
    <w:p w14:paraId="7DA7639C"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Garnett, H. A., James, T. S., MacGregor, M., &amp; Caal-Lam, S. (2023). </w:t>
      </w:r>
      <w:r w:rsidRPr="006C3F08">
        <w:rPr>
          <w:rFonts w:cs="Times New Roman"/>
          <w:i/>
          <w:iCs/>
          <w:noProof/>
        </w:rPr>
        <w:t>Perceptions of Electoral Integrity, (PEI-9.0)</w:t>
      </w:r>
      <w:r w:rsidRPr="006C3F08">
        <w:rPr>
          <w:rFonts w:cs="Times New Roman"/>
          <w:noProof/>
        </w:rPr>
        <w:t xml:space="preserve"> (E. I. P. A.-S. S. and H. R. Council (ed.); V1 ed.). Harvard Dataverse. https://doi.org/doi:10.7910/DVN/2MFQ9K</w:t>
      </w:r>
    </w:p>
    <w:p w14:paraId="19A5557B"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Grady, N. W., Payne, J. A., &amp; Parker, H. (2017). Agile big data analytics: AnalyticsOps for data science. </w:t>
      </w:r>
      <w:r w:rsidRPr="006C3F08">
        <w:rPr>
          <w:rFonts w:cs="Times New Roman"/>
          <w:i/>
          <w:iCs/>
          <w:noProof/>
        </w:rPr>
        <w:t>Proceedings - 2017 IEEE International Conference on Big Data, Big Data 2017</w:t>
      </w:r>
      <w:r w:rsidRPr="006C3F08">
        <w:rPr>
          <w:rFonts w:cs="Times New Roman"/>
          <w:noProof/>
        </w:rPr>
        <w:t xml:space="preserve">, </w:t>
      </w:r>
      <w:r w:rsidRPr="006C3F08">
        <w:rPr>
          <w:rFonts w:cs="Times New Roman"/>
          <w:i/>
          <w:iCs/>
          <w:noProof/>
        </w:rPr>
        <w:t>2018</w:t>
      </w:r>
      <w:r w:rsidRPr="006C3F08">
        <w:rPr>
          <w:rFonts w:cs="Times New Roman"/>
          <w:noProof/>
        </w:rPr>
        <w:t>-</w:t>
      </w:r>
      <w:r w:rsidRPr="006C3F08">
        <w:rPr>
          <w:rFonts w:cs="Times New Roman"/>
          <w:i/>
          <w:iCs/>
          <w:noProof/>
        </w:rPr>
        <w:t>Janua</w:t>
      </w:r>
      <w:r w:rsidRPr="006C3F08">
        <w:rPr>
          <w:rFonts w:cs="Times New Roman"/>
          <w:noProof/>
        </w:rPr>
        <w:t>, 2331–2339. https://doi.org/10.1109/BigData.2017.8258187</w:t>
      </w:r>
    </w:p>
    <w:p w14:paraId="76CD0242"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Haenlein, M., &amp; Kaplan, A. (2010). Users of the world, unite! The challenges and opportunities of Social Media. </w:t>
      </w:r>
      <w:r w:rsidRPr="006C3F08">
        <w:rPr>
          <w:rFonts w:cs="Times New Roman"/>
          <w:i/>
          <w:iCs/>
          <w:noProof/>
        </w:rPr>
        <w:t>Business Horizons</w:t>
      </w:r>
      <w:r w:rsidRPr="006C3F08">
        <w:rPr>
          <w:rFonts w:cs="Times New Roman"/>
          <w:noProof/>
        </w:rPr>
        <w:t xml:space="preserve">, </w:t>
      </w:r>
      <w:r w:rsidRPr="006C3F08">
        <w:rPr>
          <w:rFonts w:cs="Times New Roman"/>
          <w:i/>
          <w:iCs/>
          <w:noProof/>
        </w:rPr>
        <w:t>53</w:t>
      </w:r>
      <w:r w:rsidRPr="006C3F08">
        <w:rPr>
          <w:rFonts w:cs="Times New Roman"/>
          <w:noProof/>
        </w:rPr>
        <w:t>(1), 59–68. http://search.proquest.com/docview/195360323?accountid=15920</w:t>
      </w:r>
    </w:p>
    <w:p w14:paraId="31DC8F1F"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Hardeniya, N., Perkins, J., Chopra, D., Joshi, N., &amp; Mathur, I. (2016). </w:t>
      </w:r>
      <w:r w:rsidRPr="006C3F08">
        <w:rPr>
          <w:rFonts w:cs="Times New Roman"/>
          <w:i/>
          <w:iCs/>
          <w:noProof/>
        </w:rPr>
        <w:t>Natural Language Processing: Python and NLTK</w:t>
      </w:r>
      <w:r w:rsidRPr="006C3F08">
        <w:rPr>
          <w:rFonts w:cs="Times New Roman"/>
          <w:noProof/>
        </w:rPr>
        <w:t>. 755. http://www.nltk.org/book</w:t>
      </w:r>
    </w:p>
    <w:p w14:paraId="756B5686"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lastRenderedPageBreak/>
        <w:t xml:space="preserve">Jelodar, H., Wang, Y., Yuan, C., Feng, X., Jiang, X., Li, Y., &amp; Zhao, L. (2019). Latent Dirichlet allocation (LDA) and topic modeling: models, applications, a survey. </w:t>
      </w:r>
      <w:r w:rsidRPr="006C3F08">
        <w:rPr>
          <w:rFonts w:cs="Times New Roman"/>
          <w:i/>
          <w:iCs/>
          <w:noProof/>
        </w:rPr>
        <w:t>Multimedia Tools and Applications</w:t>
      </w:r>
      <w:r w:rsidRPr="006C3F08">
        <w:rPr>
          <w:rFonts w:cs="Times New Roman"/>
          <w:noProof/>
        </w:rPr>
        <w:t xml:space="preserve">, </w:t>
      </w:r>
      <w:r w:rsidRPr="006C3F08">
        <w:rPr>
          <w:rFonts w:cs="Times New Roman"/>
          <w:i/>
          <w:iCs/>
          <w:noProof/>
        </w:rPr>
        <w:t>78</w:t>
      </w:r>
      <w:r w:rsidRPr="006C3F08">
        <w:rPr>
          <w:rFonts w:cs="Times New Roman"/>
          <w:noProof/>
        </w:rPr>
        <w:t>(11), 15169–15211. https://doi.org/10.1007/s11042-018-6894-4</w:t>
      </w:r>
    </w:p>
    <w:p w14:paraId="31E350B6"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Kelleher, J. D., Namee, B. Mac, &amp; D’Arcy, A. (2020). Fundamentals of Machine Learning for Predictive Data Analytics (Second Edition). In </w:t>
      </w:r>
      <w:r w:rsidRPr="006C3F08">
        <w:rPr>
          <w:rFonts w:cs="Times New Roman"/>
          <w:i/>
          <w:iCs/>
          <w:noProof/>
        </w:rPr>
        <w:t>The MIT Press</w:t>
      </w:r>
      <w:r w:rsidRPr="006C3F08">
        <w:rPr>
          <w:rFonts w:cs="Times New Roman"/>
          <w:noProof/>
        </w:rPr>
        <w:t xml:space="preserve"> (Issue 1).</w:t>
      </w:r>
    </w:p>
    <w:p w14:paraId="789C1DAC"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Khan, D. G. F. (2018). </w:t>
      </w:r>
      <w:r w:rsidRPr="006C3F08">
        <w:rPr>
          <w:rFonts w:cs="Times New Roman"/>
          <w:i/>
          <w:iCs/>
          <w:noProof/>
        </w:rPr>
        <w:t>Creating Value With Social Media Analytics: Managing, Aligning, and Mining Social Media Text, Networks, Actions, Location, Aps, Hyperlinks, Multimedia, &amp; Search Engines Data</w:t>
      </w:r>
      <w:r w:rsidRPr="006C3F08">
        <w:rPr>
          <w:rFonts w:cs="Times New Roman"/>
          <w:noProof/>
        </w:rPr>
        <w:t>. 510. https://www.amazon.com/Creating-Value-Social-Media-Analytics/dp/1977543979</w:t>
      </w:r>
    </w:p>
    <w:p w14:paraId="182B3B3C"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Khder, M. A. (2021). Web scraping or web crawling: State of art, techniques, approaches and application. </w:t>
      </w:r>
      <w:r w:rsidRPr="006C3F08">
        <w:rPr>
          <w:rFonts w:cs="Times New Roman"/>
          <w:i/>
          <w:iCs/>
          <w:noProof/>
        </w:rPr>
        <w:t>International Journal of Advances in Soft Computing and Its Applications</w:t>
      </w:r>
      <w:r w:rsidRPr="006C3F08">
        <w:rPr>
          <w:rFonts w:cs="Times New Roman"/>
          <w:noProof/>
        </w:rPr>
        <w:t xml:space="preserve">, </w:t>
      </w:r>
      <w:r w:rsidRPr="006C3F08">
        <w:rPr>
          <w:rFonts w:cs="Times New Roman"/>
          <w:i/>
          <w:iCs/>
          <w:noProof/>
        </w:rPr>
        <w:t>13</w:t>
      </w:r>
      <w:r w:rsidRPr="006C3F08">
        <w:rPr>
          <w:rFonts w:cs="Times New Roman"/>
          <w:noProof/>
        </w:rPr>
        <w:t>(3), 144–168. https://doi.org/10.15849/ijasca.211128.11</w:t>
      </w:r>
    </w:p>
    <w:p w14:paraId="4D8C2811"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Kompas. (2023, November 13). </w:t>
      </w:r>
      <w:r w:rsidRPr="006C3F08">
        <w:rPr>
          <w:rFonts w:cs="Times New Roman"/>
          <w:i/>
          <w:iCs/>
          <w:noProof/>
        </w:rPr>
        <w:t>Dari Putusan MK yang Kontroversial hingga Netralitas Aparat Jadi ”PR” KPU Pulihkan Kepercayaan Publik</w:t>
      </w:r>
      <w:r w:rsidRPr="006C3F08">
        <w:rPr>
          <w:rFonts w:cs="Times New Roman"/>
          <w:noProof/>
        </w:rPr>
        <w:t>. https://www.kompas.id/baca/polhuk/2023/11/13/pulihkan-kepercayaan-publik-terhadap-proses-pemilu</w:t>
      </w:r>
    </w:p>
    <w:p w14:paraId="14E9E1A8"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Kuhn, M., &amp; Johnson, K. (2013). </w:t>
      </w:r>
      <w:r w:rsidRPr="006C3F08">
        <w:rPr>
          <w:rFonts w:cs="Times New Roman"/>
          <w:i/>
          <w:iCs/>
          <w:noProof/>
        </w:rPr>
        <w:t>Applied Predictive Modeling</w:t>
      </w:r>
      <w:r w:rsidRPr="006C3F08">
        <w:rPr>
          <w:rFonts w:cs="Times New Roman"/>
          <w:noProof/>
        </w:rPr>
        <w:t>. Springer New York. https://doi.org/10.1007/978-1-4614-6849-3</w:t>
      </w:r>
    </w:p>
    <w:p w14:paraId="6B829676" w14:textId="77777777" w:rsidR="006C3F08" w:rsidRPr="006C3F08" w:rsidRDefault="006C3F08" w:rsidP="006C3F08">
      <w:pPr>
        <w:widowControl w:val="0"/>
        <w:autoSpaceDE w:val="0"/>
        <w:autoSpaceDN w:val="0"/>
        <w:adjustRightInd w:val="0"/>
        <w:ind w:left="480" w:hanging="480"/>
        <w:rPr>
          <w:rFonts w:cs="Times New Roman"/>
          <w:noProof/>
        </w:rPr>
      </w:pPr>
      <w:r w:rsidRPr="00A47F65">
        <w:rPr>
          <w:rFonts w:cs="Times New Roman"/>
          <w:noProof/>
          <w:lang w:val="it-IT"/>
        </w:rPr>
        <w:t xml:space="preserve">Laurie A. Schintler; Connie L. McNeely. </w:t>
      </w:r>
      <w:r w:rsidRPr="006C3F08">
        <w:rPr>
          <w:rFonts w:cs="Times New Roman"/>
          <w:noProof/>
        </w:rPr>
        <w:t xml:space="preserve">(2022). Encyclopedia of Big Data. </w:t>
      </w:r>
      <w:r w:rsidRPr="006C3F08">
        <w:rPr>
          <w:rFonts w:cs="Times New Roman"/>
          <w:i/>
          <w:iCs/>
          <w:noProof/>
        </w:rPr>
        <w:t>Encyclopedia of Big Data</w:t>
      </w:r>
      <w:r w:rsidRPr="006C3F08">
        <w:rPr>
          <w:rFonts w:cs="Times New Roman"/>
          <w:noProof/>
        </w:rPr>
        <w:t>. https://doi.org/10.1007/978-3-319-32010-6</w:t>
      </w:r>
    </w:p>
    <w:p w14:paraId="0BD3220F"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Liu, B. (2015). Sentiment analysis: Mining opinions, sentiments, and emotions. In </w:t>
      </w:r>
      <w:r w:rsidRPr="006C3F08">
        <w:rPr>
          <w:rFonts w:cs="Times New Roman"/>
          <w:i/>
          <w:iCs/>
          <w:noProof/>
        </w:rPr>
        <w:t>Sentiment Analysis: Mining Opinions, Sentiments, and Emotions</w:t>
      </w:r>
      <w:r w:rsidRPr="006C3F08">
        <w:rPr>
          <w:rFonts w:cs="Times New Roman"/>
          <w:noProof/>
        </w:rPr>
        <w:t>. https://doi.org/10.1017/CBO9781139084789</w:t>
      </w:r>
    </w:p>
    <w:p w14:paraId="3DCE5039"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Mauk, M. (2022). Electoral integrity matters: how electoral process conditions the relationship between political losing and political trust. </w:t>
      </w:r>
      <w:r w:rsidRPr="006C3F08">
        <w:rPr>
          <w:rFonts w:cs="Times New Roman"/>
          <w:i/>
          <w:iCs/>
          <w:noProof/>
        </w:rPr>
        <w:t>Quality and Quantity</w:t>
      </w:r>
      <w:r w:rsidRPr="006C3F08">
        <w:rPr>
          <w:rFonts w:cs="Times New Roman"/>
          <w:noProof/>
        </w:rPr>
        <w:t xml:space="preserve">, </w:t>
      </w:r>
      <w:r w:rsidRPr="006C3F08">
        <w:rPr>
          <w:rFonts w:cs="Times New Roman"/>
          <w:i/>
          <w:iCs/>
          <w:noProof/>
        </w:rPr>
        <w:t>56</w:t>
      </w:r>
      <w:r w:rsidRPr="006C3F08">
        <w:rPr>
          <w:rFonts w:cs="Times New Roman"/>
          <w:noProof/>
        </w:rPr>
        <w:t>(3), 1709–1728. https://doi.org/10.1007/s11135-020-01050-1</w:t>
      </w:r>
    </w:p>
    <w:p w14:paraId="2EE86C15"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Maulana, P., Budi, I., &amp; Budi Santoso, A. (2022). Sentiment Analysis of Indonesian </w:t>
      </w:r>
      <w:r w:rsidRPr="006C3F08">
        <w:rPr>
          <w:rFonts w:cs="Times New Roman"/>
          <w:noProof/>
        </w:rPr>
        <w:lastRenderedPageBreak/>
        <w:t xml:space="preserve">Government’s Effort to Overcome the Unemployment Problem during COVID-19 Pandemic. </w:t>
      </w:r>
      <w:r w:rsidRPr="006C3F08">
        <w:rPr>
          <w:rFonts w:cs="Times New Roman"/>
          <w:i/>
          <w:iCs/>
          <w:noProof/>
        </w:rPr>
        <w:t>ICOIACT 2022 - 5th International Conference on Information and Communications Technology: A New Way to Make AI Useful for Everyone in the New Normal Era, Proceeding</w:t>
      </w:r>
      <w:r w:rsidRPr="006C3F08">
        <w:rPr>
          <w:rFonts w:cs="Times New Roman"/>
          <w:noProof/>
        </w:rPr>
        <w:t>, 144–149. https://doi.org/10.1109/ICOIACT55506.2022.9971853</w:t>
      </w:r>
    </w:p>
    <w:p w14:paraId="25871F26"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Norris, P. (2019). Do perceptions of electoral malpractice undermine democratic satisfaction? The US in comparative perspective. </w:t>
      </w:r>
      <w:r w:rsidRPr="006C3F08">
        <w:rPr>
          <w:rFonts w:cs="Times New Roman"/>
          <w:i/>
          <w:iCs/>
          <w:noProof/>
        </w:rPr>
        <w:t>International Political Science Review</w:t>
      </w:r>
      <w:r w:rsidRPr="006C3F08">
        <w:rPr>
          <w:rFonts w:cs="Times New Roman"/>
          <w:noProof/>
        </w:rPr>
        <w:t xml:space="preserve">, </w:t>
      </w:r>
      <w:r w:rsidRPr="006C3F08">
        <w:rPr>
          <w:rFonts w:cs="Times New Roman"/>
          <w:i/>
          <w:iCs/>
          <w:noProof/>
        </w:rPr>
        <w:t>40</w:t>
      </w:r>
      <w:r w:rsidRPr="006C3F08">
        <w:rPr>
          <w:rFonts w:cs="Times New Roman"/>
          <w:noProof/>
        </w:rPr>
        <w:t>(1), 5–22. https://doi.org/10.1177/0192512118806783</w:t>
      </w:r>
    </w:p>
    <w:p w14:paraId="4BC2AD26"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Perkins, J. (2014). Python 3 Text Processing With NLTK 3 Cookbook. In </w:t>
      </w:r>
      <w:r w:rsidRPr="006C3F08">
        <w:rPr>
          <w:rFonts w:cs="Times New Roman"/>
          <w:i/>
          <w:iCs/>
          <w:noProof/>
        </w:rPr>
        <w:t>Python 3 Text Processing With NLTK 3 Cookbook</w:t>
      </w:r>
      <w:r w:rsidRPr="006C3F08">
        <w:rPr>
          <w:rFonts w:cs="Times New Roman"/>
          <w:noProof/>
        </w:rPr>
        <w:t>. http://www.amazon.com/s/ref=nb_sb_noss?url=search-alias%3Daps&amp;field-keywords=9781782167853</w:t>
      </w:r>
    </w:p>
    <w:p w14:paraId="06797B6D"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Recker, J. (2013). Scientific Research in Information Systems. In </w:t>
      </w:r>
      <w:r w:rsidRPr="006C3F08">
        <w:rPr>
          <w:rFonts w:cs="Times New Roman"/>
          <w:i/>
          <w:iCs/>
          <w:noProof/>
        </w:rPr>
        <w:t>Scientific Research in Information Systems</w:t>
      </w:r>
      <w:r w:rsidRPr="006C3F08">
        <w:rPr>
          <w:rFonts w:cs="Times New Roman"/>
          <w:noProof/>
        </w:rPr>
        <w:t>. https://doi.org/10.1007/978-3-642-30048-6</w:t>
      </w:r>
    </w:p>
    <w:p w14:paraId="7D80B84B"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Saud, M., Ida, R., Mashud, M., Yousaf, F. N., &amp; Ashfaq, A. (2023). Cultural dynamics of digital space: Democracy, civic engagement and youth participation in virtual spheres. </w:t>
      </w:r>
      <w:r w:rsidRPr="006C3F08">
        <w:rPr>
          <w:rFonts w:cs="Times New Roman"/>
          <w:i/>
          <w:iCs/>
          <w:noProof/>
        </w:rPr>
        <w:t>International Journal of Intercultural Relations</w:t>
      </w:r>
      <w:r w:rsidRPr="006C3F08">
        <w:rPr>
          <w:rFonts w:cs="Times New Roman"/>
          <w:noProof/>
        </w:rPr>
        <w:t xml:space="preserve">, </w:t>
      </w:r>
      <w:r w:rsidRPr="006C3F08">
        <w:rPr>
          <w:rFonts w:cs="Times New Roman"/>
          <w:i/>
          <w:iCs/>
          <w:noProof/>
        </w:rPr>
        <w:t>97</w:t>
      </w:r>
      <w:r w:rsidRPr="006C3F08">
        <w:rPr>
          <w:rFonts w:cs="Times New Roman"/>
          <w:noProof/>
        </w:rPr>
        <w:t>. https://doi.org/10.1016/j.ijintrel.2023.101904</w:t>
      </w:r>
    </w:p>
    <w:p w14:paraId="4E2B2230"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Saud, M., &amp; Margono, H. (2021). Indonesia’s rise in digital democracy and youth’s political participation. </w:t>
      </w:r>
      <w:r w:rsidRPr="006C3F08">
        <w:rPr>
          <w:rFonts w:cs="Times New Roman"/>
          <w:i/>
          <w:iCs/>
          <w:noProof/>
        </w:rPr>
        <w:t>Journal of Information Technology and Politics</w:t>
      </w:r>
      <w:r w:rsidRPr="006C3F08">
        <w:rPr>
          <w:rFonts w:cs="Times New Roman"/>
          <w:noProof/>
        </w:rPr>
        <w:t xml:space="preserve">, </w:t>
      </w:r>
      <w:r w:rsidRPr="006C3F08">
        <w:rPr>
          <w:rFonts w:cs="Times New Roman"/>
          <w:i/>
          <w:iCs/>
          <w:noProof/>
        </w:rPr>
        <w:t>18</w:t>
      </w:r>
      <w:r w:rsidRPr="006C3F08">
        <w:rPr>
          <w:rFonts w:cs="Times New Roman"/>
          <w:noProof/>
        </w:rPr>
        <w:t>(4), 443–454. https://doi.org/10.1080/19331681.2021.1900019</w:t>
      </w:r>
    </w:p>
    <w:p w14:paraId="67CB5889"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Schröer, C., Kruse, F., &amp; Gómez, J. M. (2021). A systematic literature review on applying CRISP-DM process model. </w:t>
      </w:r>
      <w:r w:rsidRPr="006C3F08">
        <w:rPr>
          <w:rFonts w:cs="Times New Roman"/>
          <w:i/>
          <w:iCs/>
          <w:noProof/>
        </w:rPr>
        <w:t>Procedia Computer Science</w:t>
      </w:r>
      <w:r w:rsidRPr="006C3F08">
        <w:rPr>
          <w:rFonts w:cs="Times New Roman"/>
          <w:noProof/>
        </w:rPr>
        <w:t xml:space="preserve">, </w:t>
      </w:r>
      <w:r w:rsidRPr="006C3F08">
        <w:rPr>
          <w:rFonts w:cs="Times New Roman"/>
          <w:i/>
          <w:iCs/>
          <w:noProof/>
        </w:rPr>
        <w:t>181</w:t>
      </w:r>
      <w:r w:rsidRPr="006C3F08">
        <w:rPr>
          <w:rFonts w:cs="Times New Roman"/>
          <w:noProof/>
        </w:rPr>
        <w:t>(January), 526–534. https://doi.org/10.1016/j.procs.2021.01.199</w:t>
      </w:r>
    </w:p>
    <w:p w14:paraId="7F107C72"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Sirait, F. E. T., Pratiwi, D., Kusuma, R. D., Habibi, M., Manan, L., Setiawan, H., &amp; Destavino, I. (2022). </w:t>
      </w:r>
      <w:r w:rsidRPr="006C3F08">
        <w:rPr>
          <w:rFonts w:cs="Times New Roman"/>
          <w:i/>
          <w:iCs/>
          <w:noProof/>
        </w:rPr>
        <w:t>Netralitas ASN: Problematika dan Studi Kontemporer</w:t>
      </w:r>
      <w:r w:rsidRPr="006C3F08">
        <w:rPr>
          <w:rFonts w:cs="Times New Roman"/>
          <w:noProof/>
        </w:rPr>
        <w:t>.</w:t>
      </w:r>
    </w:p>
    <w:p w14:paraId="36832B35"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Tan, N. (2023). Electoral Malpractice in Asia. </w:t>
      </w:r>
      <w:r w:rsidRPr="006C3F08">
        <w:rPr>
          <w:rFonts w:cs="Times New Roman"/>
          <w:i/>
          <w:iCs/>
          <w:noProof/>
        </w:rPr>
        <w:t>Electoral Malpractice in Asia</w:t>
      </w:r>
      <w:r w:rsidRPr="006C3F08">
        <w:rPr>
          <w:rFonts w:cs="Times New Roman"/>
          <w:noProof/>
        </w:rPr>
        <w:t>. https://doi.org/10.1515/9781685852931</w:t>
      </w:r>
    </w:p>
    <w:p w14:paraId="611D6B97" w14:textId="77777777" w:rsidR="006C3F08" w:rsidRPr="006C3F08" w:rsidRDefault="006C3F08" w:rsidP="006C3F08">
      <w:pPr>
        <w:widowControl w:val="0"/>
        <w:autoSpaceDE w:val="0"/>
        <w:autoSpaceDN w:val="0"/>
        <w:adjustRightInd w:val="0"/>
        <w:ind w:left="480" w:hanging="480"/>
        <w:rPr>
          <w:rFonts w:cs="Times New Roman"/>
          <w:noProof/>
        </w:rPr>
      </w:pPr>
      <w:r w:rsidRPr="006C3F08">
        <w:rPr>
          <w:rFonts w:cs="Times New Roman"/>
          <w:noProof/>
        </w:rPr>
        <w:t xml:space="preserve">Van Ham, C. (2020). ELECTORAL INTEGRITY. In </w:t>
      </w:r>
      <w:r w:rsidRPr="006C3F08">
        <w:rPr>
          <w:rFonts w:cs="Times New Roman"/>
          <w:i/>
          <w:iCs/>
          <w:noProof/>
        </w:rPr>
        <w:t xml:space="preserve">The Oxford Handbook of Political </w:t>
      </w:r>
      <w:r w:rsidRPr="006C3F08">
        <w:rPr>
          <w:rFonts w:cs="Times New Roman"/>
          <w:i/>
          <w:iCs/>
          <w:noProof/>
        </w:rPr>
        <w:lastRenderedPageBreak/>
        <w:t>Representation in Liberal Democracies</w:t>
      </w:r>
      <w:r w:rsidRPr="006C3F08">
        <w:rPr>
          <w:rFonts w:cs="Times New Roman"/>
          <w:noProof/>
        </w:rPr>
        <w:t xml:space="preserve"> (pp. 113–134). https://doi.org/10.1093/oxfordhb/9780198825081.013.5</w:t>
      </w:r>
    </w:p>
    <w:p w14:paraId="40B569CE" w14:textId="77777777" w:rsidR="006C3F08" w:rsidRPr="006C3F08" w:rsidRDefault="006C3F08" w:rsidP="006C3F08">
      <w:pPr>
        <w:widowControl w:val="0"/>
        <w:autoSpaceDE w:val="0"/>
        <w:autoSpaceDN w:val="0"/>
        <w:adjustRightInd w:val="0"/>
        <w:ind w:left="480" w:hanging="480"/>
        <w:rPr>
          <w:rFonts w:cs="Times New Roman"/>
          <w:noProof/>
        </w:rPr>
      </w:pPr>
      <w:r w:rsidRPr="00A47F65">
        <w:rPr>
          <w:rFonts w:cs="Times New Roman"/>
          <w:noProof/>
          <w:lang w:val="it-IT"/>
        </w:rPr>
        <w:t xml:space="preserve">Zafarani, R., Abbasi, M. A., &amp; Liu, H. (2014). </w:t>
      </w:r>
      <w:r w:rsidRPr="006C3F08">
        <w:rPr>
          <w:rFonts w:cs="Times New Roman"/>
          <w:noProof/>
        </w:rPr>
        <w:t xml:space="preserve">Social media mining: An introduction. In </w:t>
      </w:r>
      <w:r w:rsidRPr="006C3F08">
        <w:rPr>
          <w:rFonts w:cs="Times New Roman"/>
          <w:i/>
          <w:iCs/>
          <w:noProof/>
        </w:rPr>
        <w:t>Social Media Mining: An Introduction</w:t>
      </w:r>
      <w:r w:rsidRPr="006C3F08">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402DDD">
          <w:headerReference w:type="first" r:id="rId76"/>
          <w:footerReference w:type="first" r:id="rId77"/>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84"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84"/>
    </w:p>
    <w:sectPr w:rsidR="00496E7A" w:rsidRPr="009753BC" w:rsidSect="00402DDD">
      <w:headerReference w:type="even" r:id="rId78"/>
      <w:footerReference w:type="even" r:id="rId79"/>
      <w:footerReference w:type="default" r:id="rId80"/>
      <w:headerReference w:type="first" r:id="rId81"/>
      <w:footerReference w:type="first" r:id="rId82"/>
      <w:pgSz w:w="11909" w:h="16834" w:code="9"/>
      <w:pgMar w:top="1701" w:right="1701" w:bottom="1701" w:left="1701"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972C4" w14:textId="77777777" w:rsidR="00402DDD" w:rsidRDefault="00402DDD" w:rsidP="00BF5A9B">
      <w:r>
        <w:separator/>
      </w:r>
    </w:p>
  </w:endnote>
  <w:endnote w:type="continuationSeparator" w:id="0">
    <w:p w14:paraId="381542E6" w14:textId="77777777" w:rsidR="00402DDD" w:rsidRDefault="00402DDD" w:rsidP="00BF5A9B">
      <w:r>
        <w:continuationSeparator/>
      </w:r>
    </w:p>
  </w:endnote>
  <w:endnote w:type="continuationNotice" w:id="1">
    <w:p w14:paraId="7AF68543" w14:textId="77777777" w:rsidR="00402DDD" w:rsidRDefault="00402D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9E13" w14:textId="06D6A774" w:rsidR="00AE0ADF" w:rsidRDefault="004B0B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9F70" w14:textId="05B6FBC2" w:rsidR="00AE0ADF" w:rsidRPr="00D20173" w:rsidRDefault="004B0B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43A00" w14:textId="6D12B323" w:rsidR="00AE0ADF" w:rsidRPr="0087730F" w:rsidRDefault="004B0B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7665" w14:textId="77777777" w:rsidR="00AE0ADF" w:rsidRDefault="004B0B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A70A" w14:textId="23F2E290" w:rsidR="00AE0ADF" w:rsidRDefault="004B0B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A04E1" w14:textId="77777777" w:rsidR="00402DDD" w:rsidRDefault="00402DDD" w:rsidP="00BF5A9B">
      <w:r>
        <w:separator/>
      </w:r>
    </w:p>
  </w:footnote>
  <w:footnote w:type="continuationSeparator" w:id="0">
    <w:p w14:paraId="6B43EE62" w14:textId="77777777" w:rsidR="00402DDD" w:rsidRDefault="00402DDD" w:rsidP="00BF5A9B">
      <w:r>
        <w:continuationSeparator/>
      </w:r>
    </w:p>
  </w:footnote>
  <w:footnote w:type="continuationNotice" w:id="1">
    <w:p w14:paraId="7E0CE683" w14:textId="77777777" w:rsidR="00402DDD" w:rsidRDefault="00402DDD">
      <w:pPr>
        <w:spacing w:after="0" w:line="240" w:lineRule="auto"/>
      </w:pPr>
    </w:p>
  </w:footnote>
  <w:footnote w:id="2">
    <w:p w14:paraId="51E60C86" w14:textId="3CBB1A20" w:rsidR="004702B5" w:rsidRDefault="004702B5">
      <w:pPr>
        <w:pStyle w:val="FootnoteText"/>
      </w:pPr>
      <w:r>
        <w:rPr>
          <w:rStyle w:val="FootnoteReference"/>
        </w:rPr>
        <w:footnoteRef/>
      </w:r>
      <w:r>
        <w:t xml:space="preserve"> </w:t>
      </w:r>
      <w:r>
        <w:tab/>
      </w:r>
      <w:r w:rsidRPr="004702B5">
        <w:t>https://id.wikipedia.org/wiki/Pembatasan_daerah_pemilihan</w:t>
      </w:r>
    </w:p>
  </w:footnote>
  <w:footnote w:id="3">
    <w:p w14:paraId="4F580EEF" w14:textId="77777777" w:rsidR="000F765A" w:rsidRPr="00C33946" w:rsidRDefault="000F765A" w:rsidP="000F765A">
      <w:pPr>
        <w:pStyle w:val="FootnoteText"/>
      </w:pPr>
      <w:r>
        <w:rPr>
          <w:rStyle w:val="FootnoteReference"/>
        </w:rPr>
        <w:footnoteRef/>
      </w:r>
      <w:r w:rsidRPr="00C33946">
        <w:t xml:space="preserve"> https://www.kompas.id/baca/polhuk/2023/11/13/pulihkan-kepercayaan-publik-terhadap-proses-pemilu</w:t>
      </w:r>
    </w:p>
  </w:footnote>
  <w:footnote w:id="4">
    <w:p w14:paraId="129A9BF7" w14:textId="52FDCD32" w:rsidR="005F4239" w:rsidRPr="00BA4712" w:rsidRDefault="005F4239" w:rsidP="00606D2A">
      <w:pPr>
        <w:pStyle w:val="FootnoteText"/>
        <w:jc w:val="left"/>
      </w:pPr>
      <w:r>
        <w:rPr>
          <w:rStyle w:val="FootnoteReference"/>
        </w:rPr>
        <w:footnoteRef/>
      </w:r>
      <w:r w:rsidR="00606D2A" w:rsidRPr="00BA4712">
        <w:t xml:space="preserve"> https://www.kompas.id/baca/polhuk/2023/01/30/selamatkan-pemilu-dkpp-didesak-usut-dugaan-kecurangan-verifikasi-parpol</w:t>
      </w:r>
    </w:p>
  </w:footnote>
  <w:footnote w:id="5">
    <w:p w14:paraId="097253D9" w14:textId="77AE0DBB" w:rsidR="008A47C8" w:rsidRPr="002D1CB8" w:rsidRDefault="008A47C8" w:rsidP="008A47C8">
      <w:pPr>
        <w:pStyle w:val="FootnoteText"/>
      </w:pPr>
      <w:r>
        <w:rPr>
          <w:rStyle w:val="FootnoteReference"/>
        </w:rPr>
        <w:footnoteRef/>
      </w:r>
      <w:r w:rsidRPr="002D1CB8">
        <w:t xml:space="preserve"> https://apjii.or.id/berita/d/survei-apjii-pengguna-internet-di-indonesia-tembus-215-juta-orang</w:t>
      </w:r>
    </w:p>
  </w:footnote>
  <w:footnote w:id="6">
    <w:p w14:paraId="020760E3" w14:textId="10546E82" w:rsidR="008A47C8" w:rsidRPr="002D1CB8" w:rsidRDefault="008A47C8" w:rsidP="008A47C8">
      <w:pPr>
        <w:pStyle w:val="FootnoteText"/>
      </w:pPr>
      <w:r>
        <w:rPr>
          <w:rStyle w:val="FootnoteReference"/>
        </w:rPr>
        <w:footnoteRef/>
      </w:r>
      <w:r w:rsidR="00846453">
        <w:t xml:space="preserve"> </w:t>
      </w:r>
      <w:r w:rsidRPr="002D1CB8">
        <w:t>https://dataindonesia.id/internet/detail/pengguna-media-sosial-di-indonesia-sebanyak-167-juta-pada-2023</w:t>
      </w:r>
    </w:p>
  </w:footnote>
  <w:footnote w:id="7">
    <w:p w14:paraId="701C88A7" w14:textId="37C88E5D" w:rsidR="008A47C8" w:rsidRPr="002D1CB8" w:rsidRDefault="008A47C8" w:rsidP="008A47C8">
      <w:pPr>
        <w:pStyle w:val="FootnoteText"/>
      </w:pPr>
      <w:r>
        <w:rPr>
          <w:rStyle w:val="FootnoteReference"/>
        </w:rPr>
        <w:footnoteRef/>
      </w:r>
      <w:r w:rsidR="00846453">
        <w:t xml:space="preserve"> </w:t>
      </w:r>
      <w:r w:rsidRPr="002D1CB8">
        <w:t>https://data.goodstats.id/statistic/agneszefanyayonatan/menilik-pengguna-media-sosial-indonesia-2017-2026-xUAlp</w:t>
      </w:r>
    </w:p>
  </w:footnote>
  <w:footnote w:id="8">
    <w:p w14:paraId="11B3649C" w14:textId="77777777" w:rsidR="008A47C8" w:rsidRPr="002D1CB8" w:rsidRDefault="008A47C8" w:rsidP="008A47C8">
      <w:pPr>
        <w:pStyle w:val="FootnoteText"/>
      </w:pPr>
      <w:r>
        <w:rPr>
          <w:rStyle w:val="FootnoteReference"/>
        </w:rPr>
        <w:footnoteRef/>
      </w:r>
      <w:r w:rsidRPr="002D1CB8">
        <w:t xml:space="preserve"> https://datareportal.com/reports/digital-2023-indonesia</w:t>
      </w:r>
    </w:p>
  </w:footnote>
  <w:footnote w:id="9">
    <w:p w14:paraId="65725BF9" w14:textId="56304356" w:rsidR="00A61A36" w:rsidRDefault="00A61A36">
      <w:pPr>
        <w:pStyle w:val="FootnoteText"/>
      </w:pPr>
      <w:r>
        <w:rPr>
          <w:rStyle w:val="FootnoteReference"/>
        </w:rPr>
        <w:footnoteRef/>
      </w:r>
      <w:r>
        <w:t xml:space="preserve"> </w:t>
      </w:r>
      <w:r w:rsidRPr="00A61A36">
        <w:t>https://en.wikipedia.org/wiki/User-generated_content</w:t>
      </w:r>
    </w:p>
  </w:footnote>
  <w:footnote w:id="10">
    <w:p w14:paraId="4C749E2C" w14:textId="77F7744F" w:rsidR="003C4FEC" w:rsidRDefault="003C4FEC">
      <w:pPr>
        <w:pStyle w:val="FootnoteText"/>
      </w:pPr>
      <w:r>
        <w:rPr>
          <w:rStyle w:val="FootnoteReference"/>
        </w:rPr>
        <w:footnoteRef/>
      </w:r>
      <w:r>
        <w:t xml:space="preserve"> </w:t>
      </w:r>
      <w:r w:rsidRPr="003C4FEC">
        <w:t>https://www.botify.com/learn/basics/internal-links</w:t>
      </w:r>
    </w:p>
  </w:footnote>
  <w:footnote w:id="11">
    <w:p w14:paraId="35F791B1" w14:textId="41ACC114" w:rsidR="00994875" w:rsidRPr="002D1CB8" w:rsidRDefault="00994875" w:rsidP="00BF5A9B">
      <w:pPr>
        <w:pStyle w:val="FootnoteText"/>
      </w:pPr>
      <w:r w:rsidRPr="00CD56E4">
        <w:rPr>
          <w:rStyle w:val="FootnoteReference"/>
          <w:rFonts w:cs="Times New Roman"/>
        </w:rPr>
        <w:footnoteRef/>
      </w:r>
      <w:r w:rsidRPr="002D1CB8">
        <w:t xml:space="preserve"> https://www.kaggle.com/datasets/oswinrh/indonesian-stoplist</w:t>
      </w:r>
    </w:p>
  </w:footnote>
  <w:footnote w:id="12">
    <w:p w14:paraId="65F806A8" w14:textId="08DA43A5" w:rsidR="00994875" w:rsidRPr="002D1CB8" w:rsidRDefault="00994875" w:rsidP="00BF5A9B">
      <w:pPr>
        <w:pStyle w:val="FootnoteText"/>
      </w:pPr>
      <w:r w:rsidRPr="00CD56E4">
        <w:rPr>
          <w:rStyle w:val="FootnoteReference"/>
          <w:rFonts w:cs="Times New Roman"/>
        </w:rPr>
        <w:footnoteRef/>
      </w:r>
      <w:r w:rsidRPr="002D1CB8">
        <w:t xml:space="preserve"> https://rahmadya.com/2019/04/24/stopword-berbahasa-indonesia/</w:t>
      </w:r>
    </w:p>
  </w:footnote>
  <w:footnote w:id="13">
    <w:p w14:paraId="50FEE657" w14:textId="756A50A0" w:rsidR="00E80266" w:rsidRPr="002D1CB8" w:rsidRDefault="00E80266" w:rsidP="00BF5A9B">
      <w:pPr>
        <w:pStyle w:val="FootnoteText"/>
      </w:pPr>
      <w:r>
        <w:rPr>
          <w:rStyle w:val="FootnoteReference"/>
        </w:rPr>
        <w:footnoteRef/>
      </w:r>
      <w:r w:rsidRPr="002D1CB8">
        <w:t xml:space="preserve"> https://en.wikipedia.org/wiki/Conditional_probability</w:t>
      </w:r>
    </w:p>
  </w:footnote>
  <w:footnote w:id="14">
    <w:p w14:paraId="6F9E617C" w14:textId="55049B5D" w:rsidR="00207AA1" w:rsidRPr="002D1CB8" w:rsidRDefault="00207AA1" w:rsidP="00BF5A9B">
      <w:pPr>
        <w:pStyle w:val="FootnoteText"/>
      </w:pPr>
      <w:r>
        <w:rPr>
          <w:rStyle w:val="FootnoteReference"/>
        </w:rPr>
        <w:footnoteRef/>
      </w:r>
      <w:r w:rsidRPr="002D1CB8">
        <w:t xml:space="preserve"> https://en.wikipedia.org/wiki/Lazy_learning</w:t>
      </w:r>
    </w:p>
  </w:footnote>
  <w:footnote w:id="15">
    <w:p w14:paraId="777816F8" w14:textId="5B58D563" w:rsidR="00594D9A" w:rsidRDefault="00594D9A">
      <w:pPr>
        <w:pStyle w:val="FootnoteText"/>
      </w:pPr>
      <w:r>
        <w:rPr>
          <w:rStyle w:val="FootnoteReference"/>
        </w:rPr>
        <w:footnoteRef/>
      </w:r>
      <w:r>
        <w:t xml:space="preserve"> </w:t>
      </w:r>
      <w:r w:rsidRPr="00594D9A">
        <w:t>https://www.detik.com/jabar/berita/d-6241560/morfologi-adalah-pengertian-proses-jenis-dan-conto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1581351C"/>
    <w:multiLevelType w:val="multilevel"/>
    <w:tmpl w:val="0A06E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C34246C"/>
    <w:multiLevelType w:val="hybridMultilevel"/>
    <w:tmpl w:val="47FCF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423C05"/>
    <w:multiLevelType w:val="hybridMultilevel"/>
    <w:tmpl w:val="6E8C51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F05001"/>
    <w:multiLevelType w:val="hybridMultilevel"/>
    <w:tmpl w:val="187246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1" w15:restartNumberingAfterBreak="0">
    <w:nsid w:val="2AAB0F86"/>
    <w:multiLevelType w:val="hybridMultilevel"/>
    <w:tmpl w:val="DC0AE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3"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4410621F"/>
    <w:multiLevelType w:val="hybridMultilevel"/>
    <w:tmpl w:val="64FC7A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5103198"/>
    <w:multiLevelType w:val="hybridMultilevel"/>
    <w:tmpl w:val="B33A38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7066EC9"/>
    <w:multiLevelType w:val="multilevel"/>
    <w:tmpl w:val="1A0E07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1F143DC"/>
    <w:multiLevelType w:val="hybridMultilevel"/>
    <w:tmpl w:val="A2DA1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77F6C25"/>
    <w:multiLevelType w:val="hybridMultilevel"/>
    <w:tmpl w:val="72825856"/>
    <w:lvl w:ilvl="0" w:tplc="42D8D796">
      <w:start w:val="1"/>
      <w:numFmt w:val="upperLetter"/>
      <w:lvlText w:val="%1."/>
      <w:lvlJc w:val="left"/>
      <w:pPr>
        <w:ind w:left="720" w:hanging="360"/>
      </w:pPr>
      <w:rPr>
        <w:rFonts w:hint="default"/>
        <w:lang w:val="en-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7" w15:restartNumberingAfterBreak="0">
    <w:nsid w:val="6AF51916"/>
    <w:multiLevelType w:val="hybridMultilevel"/>
    <w:tmpl w:val="EA789F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33" w15:restartNumberingAfterBreak="0">
    <w:nsid w:val="78662292"/>
    <w:multiLevelType w:val="hybridMultilevel"/>
    <w:tmpl w:val="3E6059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0"/>
  </w:num>
  <w:num w:numId="2" w16cid:durableId="1293057948">
    <w:abstractNumId w:val="29"/>
  </w:num>
  <w:num w:numId="3" w16cid:durableId="1048839212">
    <w:abstractNumId w:val="20"/>
  </w:num>
  <w:num w:numId="4" w16cid:durableId="1652976985">
    <w:abstractNumId w:val="31"/>
  </w:num>
  <w:num w:numId="5" w16cid:durableId="405882824">
    <w:abstractNumId w:val="35"/>
  </w:num>
  <w:num w:numId="6" w16cid:durableId="995456137">
    <w:abstractNumId w:val="13"/>
  </w:num>
  <w:num w:numId="7" w16cid:durableId="1194228025">
    <w:abstractNumId w:val="30"/>
  </w:num>
  <w:num w:numId="8" w16cid:durableId="326514629">
    <w:abstractNumId w:val="38"/>
  </w:num>
  <w:num w:numId="9" w16cid:durableId="1651715931">
    <w:abstractNumId w:val="37"/>
  </w:num>
  <w:num w:numId="10" w16cid:durableId="1768889436">
    <w:abstractNumId w:val="24"/>
  </w:num>
  <w:num w:numId="11" w16cid:durableId="1034962733">
    <w:abstractNumId w:val="14"/>
  </w:num>
  <w:num w:numId="12" w16cid:durableId="1474256152">
    <w:abstractNumId w:val="1"/>
  </w:num>
  <w:num w:numId="13" w16cid:durableId="231620589">
    <w:abstractNumId w:val="3"/>
  </w:num>
  <w:num w:numId="14" w16cid:durableId="1910724297">
    <w:abstractNumId w:val="5"/>
  </w:num>
  <w:num w:numId="15" w16cid:durableId="70665316">
    <w:abstractNumId w:val="0"/>
  </w:num>
  <w:num w:numId="16" w16cid:durableId="1397976607">
    <w:abstractNumId w:val="26"/>
  </w:num>
  <w:num w:numId="17" w16cid:durableId="818040267">
    <w:abstractNumId w:val="19"/>
  </w:num>
  <w:num w:numId="18" w16cid:durableId="139419883">
    <w:abstractNumId w:val="39"/>
  </w:num>
  <w:num w:numId="19" w16cid:durableId="1892765957">
    <w:abstractNumId w:val="12"/>
  </w:num>
  <w:num w:numId="20" w16cid:durableId="1801804112">
    <w:abstractNumId w:val="2"/>
  </w:num>
  <w:num w:numId="21" w16cid:durableId="1244414945">
    <w:abstractNumId w:val="34"/>
  </w:num>
  <w:num w:numId="22" w16cid:durableId="2062248769">
    <w:abstractNumId w:val="4"/>
  </w:num>
  <w:num w:numId="23" w16cid:durableId="1994947679">
    <w:abstractNumId w:val="23"/>
  </w:num>
  <w:num w:numId="24" w16cid:durableId="1480686496">
    <w:abstractNumId w:val="32"/>
  </w:num>
  <w:num w:numId="25" w16cid:durableId="1073940349">
    <w:abstractNumId w:val="36"/>
  </w:num>
  <w:num w:numId="26" w16cid:durableId="1183133005">
    <w:abstractNumId w:val="6"/>
  </w:num>
  <w:num w:numId="27" w16cid:durableId="989089907">
    <w:abstractNumId w:val="8"/>
  </w:num>
  <w:num w:numId="28" w16cid:durableId="965819569">
    <w:abstractNumId w:val="22"/>
  </w:num>
  <w:num w:numId="29" w16cid:durableId="453334818">
    <w:abstractNumId w:val="27"/>
  </w:num>
  <w:num w:numId="30" w16cid:durableId="1147211835">
    <w:abstractNumId w:val="21"/>
  </w:num>
  <w:num w:numId="31" w16cid:durableId="1299526673">
    <w:abstractNumId w:val="17"/>
  </w:num>
  <w:num w:numId="32" w16cid:durableId="285934100">
    <w:abstractNumId w:val="18"/>
  </w:num>
  <w:num w:numId="33" w16cid:durableId="857348049">
    <w:abstractNumId w:val="11"/>
  </w:num>
  <w:num w:numId="34" w16cid:durableId="1869367701">
    <w:abstractNumId w:val="9"/>
  </w:num>
  <w:num w:numId="35" w16cid:durableId="180045694">
    <w:abstractNumId w:val="28"/>
  </w:num>
  <w:num w:numId="36" w16cid:durableId="2034964051">
    <w:abstractNumId w:val="33"/>
  </w:num>
  <w:num w:numId="37" w16cid:durableId="482354649">
    <w:abstractNumId w:val="7"/>
  </w:num>
  <w:num w:numId="38" w16cid:durableId="826750119">
    <w:abstractNumId w:val="15"/>
  </w:num>
  <w:num w:numId="39" w16cid:durableId="571500852">
    <w:abstractNumId w:val="16"/>
  </w:num>
  <w:num w:numId="40" w16cid:durableId="943419062">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83C"/>
    <w:rsid w:val="00000868"/>
    <w:rsid w:val="00000B9C"/>
    <w:rsid w:val="00000F1B"/>
    <w:rsid w:val="00001881"/>
    <w:rsid w:val="00002457"/>
    <w:rsid w:val="00002E9E"/>
    <w:rsid w:val="00003194"/>
    <w:rsid w:val="000033C5"/>
    <w:rsid w:val="00003B66"/>
    <w:rsid w:val="00003F4C"/>
    <w:rsid w:val="00004068"/>
    <w:rsid w:val="0000429A"/>
    <w:rsid w:val="00004B0D"/>
    <w:rsid w:val="0000527D"/>
    <w:rsid w:val="0000546E"/>
    <w:rsid w:val="000055EB"/>
    <w:rsid w:val="00005D3E"/>
    <w:rsid w:val="00005EB1"/>
    <w:rsid w:val="00006440"/>
    <w:rsid w:val="000064BD"/>
    <w:rsid w:val="000065DD"/>
    <w:rsid w:val="00006B64"/>
    <w:rsid w:val="00006F53"/>
    <w:rsid w:val="00007313"/>
    <w:rsid w:val="00007520"/>
    <w:rsid w:val="00010366"/>
    <w:rsid w:val="00010B94"/>
    <w:rsid w:val="00010BED"/>
    <w:rsid w:val="000112B8"/>
    <w:rsid w:val="00011328"/>
    <w:rsid w:val="00011371"/>
    <w:rsid w:val="0001137F"/>
    <w:rsid w:val="00011C6F"/>
    <w:rsid w:val="000120A5"/>
    <w:rsid w:val="00012168"/>
    <w:rsid w:val="00012F7F"/>
    <w:rsid w:val="000133C8"/>
    <w:rsid w:val="00013D80"/>
    <w:rsid w:val="00014068"/>
    <w:rsid w:val="000146CD"/>
    <w:rsid w:val="000149FB"/>
    <w:rsid w:val="000152CC"/>
    <w:rsid w:val="00015961"/>
    <w:rsid w:val="00015ED4"/>
    <w:rsid w:val="00015F50"/>
    <w:rsid w:val="000169A3"/>
    <w:rsid w:val="00016CEF"/>
    <w:rsid w:val="00017340"/>
    <w:rsid w:val="000175F5"/>
    <w:rsid w:val="00017C06"/>
    <w:rsid w:val="00017CE7"/>
    <w:rsid w:val="00020DD0"/>
    <w:rsid w:val="00020E8C"/>
    <w:rsid w:val="000216CA"/>
    <w:rsid w:val="00021AE1"/>
    <w:rsid w:val="00021B27"/>
    <w:rsid w:val="00021C56"/>
    <w:rsid w:val="00022E71"/>
    <w:rsid w:val="00022F91"/>
    <w:rsid w:val="00023117"/>
    <w:rsid w:val="00023179"/>
    <w:rsid w:val="00023D8B"/>
    <w:rsid w:val="00023FB3"/>
    <w:rsid w:val="00024054"/>
    <w:rsid w:val="000241CF"/>
    <w:rsid w:val="0002420F"/>
    <w:rsid w:val="00024742"/>
    <w:rsid w:val="00024E00"/>
    <w:rsid w:val="00024F69"/>
    <w:rsid w:val="000252E6"/>
    <w:rsid w:val="000254DD"/>
    <w:rsid w:val="00025D75"/>
    <w:rsid w:val="00026068"/>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209F"/>
    <w:rsid w:val="0003230F"/>
    <w:rsid w:val="00032556"/>
    <w:rsid w:val="0003263C"/>
    <w:rsid w:val="00032677"/>
    <w:rsid w:val="00032BE6"/>
    <w:rsid w:val="00032E7F"/>
    <w:rsid w:val="000331AA"/>
    <w:rsid w:val="000338A4"/>
    <w:rsid w:val="000339F5"/>
    <w:rsid w:val="00033BEB"/>
    <w:rsid w:val="00033C22"/>
    <w:rsid w:val="00033DA4"/>
    <w:rsid w:val="00033F49"/>
    <w:rsid w:val="000342D8"/>
    <w:rsid w:val="00034D86"/>
    <w:rsid w:val="000351A3"/>
    <w:rsid w:val="00035A4A"/>
    <w:rsid w:val="00035C6B"/>
    <w:rsid w:val="00035DA2"/>
    <w:rsid w:val="000360B6"/>
    <w:rsid w:val="000360BA"/>
    <w:rsid w:val="000361F6"/>
    <w:rsid w:val="000365E1"/>
    <w:rsid w:val="0003686E"/>
    <w:rsid w:val="0003699F"/>
    <w:rsid w:val="000375AF"/>
    <w:rsid w:val="00037B3F"/>
    <w:rsid w:val="00037CE8"/>
    <w:rsid w:val="0004001D"/>
    <w:rsid w:val="00040028"/>
    <w:rsid w:val="00040497"/>
    <w:rsid w:val="0004085B"/>
    <w:rsid w:val="00040B09"/>
    <w:rsid w:val="00041167"/>
    <w:rsid w:val="00041C7E"/>
    <w:rsid w:val="00041E5C"/>
    <w:rsid w:val="0004200C"/>
    <w:rsid w:val="00042047"/>
    <w:rsid w:val="000422C9"/>
    <w:rsid w:val="00042D1A"/>
    <w:rsid w:val="00043337"/>
    <w:rsid w:val="000435EA"/>
    <w:rsid w:val="00043BB1"/>
    <w:rsid w:val="00043C68"/>
    <w:rsid w:val="0004440D"/>
    <w:rsid w:val="00044994"/>
    <w:rsid w:val="00044EA9"/>
    <w:rsid w:val="000451BF"/>
    <w:rsid w:val="00045276"/>
    <w:rsid w:val="00045A3D"/>
    <w:rsid w:val="00045F93"/>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58"/>
    <w:rsid w:val="00052B84"/>
    <w:rsid w:val="00052EE8"/>
    <w:rsid w:val="000537CE"/>
    <w:rsid w:val="00053F2E"/>
    <w:rsid w:val="00054705"/>
    <w:rsid w:val="0005471C"/>
    <w:rsid w:val="0005474B"/>
    <w:rsid w:val="00054817"/>
    <w:rsid w:val="00054A52"/>
    <w:rsid w:val="00054A89"/>
    <w:rsid w:val="00055053"/>
    <w:rsid w:val="0005511F"/>
    <w:rsid w:val="00055368"/>
    <w:rsid w:val="0005588F"/>
    <w:rsid w:val="00055EB0"/>
    <w:rsid w:val="00055FB7"/>
    <w:rsid w:val="0005621E"/>
    <w:rsid w:val="000566C9"/>
    <w:rsid w:val="000566D7"/>
    <w:rsid w:val="00056CCF"/>
    <w:rsid w:val="0005773A"/>
    <w:rsid w:val="00060191"/>
    <w:rsid w:val="00060D42"/>
    <w:rsid w:val="00060EC9"/>
    <w:rsid w:val="000611A0"/>
    <w:rsid w:val="0006156B"/>
    <w:rsid w:val="000617FC"/>
    <w:rsid w:val="00061C56"/>
    <w:rsid w:val="00061C77"/>
    <w:rsid w:val="00061D02"/>
    <w:rsid w:val="0006225B"/>
    <w:rsid w:val="00062474"/>
    <w:rsid w:val="00062BB1"/>
    <w:rsid w:val="00062BBB"/>
    <w:rsid w:val="00062D99"/>
    <w:rsid w:val="00063300"/>
    <w:rsid w:val="000636D5"/>
    <w:rsid w:val="0006384A"/>
    <w:rsid w:val="00063AC2"/>
    <w:rsid w:val="00063BA3"/>
    <w:rsid w:val="00063C29"/>
    <w:rsid w:val="0006449F"/>
    <w:rsid w:val="00064B83"/>
    <w:rsid w:val="00064CCD"/>
    <w:rsid w:val="000650C2"/>
    <w:rsid w:val="0006553D"/>
    <w:rsid w:val="00065815"/>
    <w:rsid w:val="00065D53"/>
    <w:rsid w:val="00066882"/>
    <w:rsid w:val="00066C69"/>
    <w:rsid w:val="00066E48"/>
    <w:rsid w:val="00066FA7"/>
    <w:rsid w:val="00067635"/>
    <w:rsid w:val="000679DC"/>
    <w:rsid w:val="00067F9A"/>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9EE"/>
    <w:rsid w:val="00073CBC"/>
    <w:rsid w:val="00073F62"/>
    <w:rsid w:val="00074230"/>
    <w:rsid w:val="000744DF"/>
    <w:rsid w:val="00074510"/>
    <w:rsid w:val="00074B64"/>
    <w:rsid w:val="000751C2"/>
    <w:rsid w:val="000751C5"/>
    <w:rsid w:val="000754DD"/>
    <w:rsid w:val="00075A19"/>
    <w:rsid w:val="00075C75"/>
    <w:rsid w:val="00075F7B"/>
    <w:rsid w:val="00076237"/>
    <w:rsid w:val="000767BD"/>
    <w:rsid w:val="00077083"/>
    <w:rsid w:val="00077336"/>
    <w:rsid w:val="00077480"/>
    <w:rsid w:val="000779BD"/>
    <w:rsid w:val="00080627"/>
    <w:rsid w:val="00081919"/>
    <w:rsid w:val="0008236E"/>
    <w:rsid w:val="0008237A"/>
    <w:rsid w:val="00082389"/>
    <w:rsid w:val="0008262D"/>
    <w:rsid w:val="00082847"/>
    <w:rsid w:val="000833B2"/>
    <w:rsid w:val="00083829"/>
    <w:rsid w:val="000838A8"/>
    <w:rsid w:val="00083A8B"/>
    <w:rsid w:val="00083E13"/>
    <w:rsid w:val="0008446D"/>
    <w:rsid w:val="000846C4"/>
    <w:rsid w:val="00084A9D"/>
    <w:rsid w:val="00085461"/>
    <w:rsid w:val="00085647"/>
    <w:rsid w:val="00085706"/>
    <w:rsid w:val="00086239"/>
    <w:rsid w:val="00086576"/>
    <w:rsid w:val="000868C9"/>
    <w:rsid w:val="00086D06"/>
    <w:rsid w:val="00086F1A"/>
    <w:rsid w:val="000874AA"/>
    <w:rsid w:val="00087C9D"/>
    <w:rsid w:val="000901B3"/>
    <w:rsid w:val="0009030E"/>
    <w:rsid w:val="00090799"/>
    <w:rsid w:val="00090A76"/>
    <w:rsid w:val="00090BF1"/>
    <w:rsid w:val="00090E75"/>
    <w:rsid w:val="00090EA4"/>
    <w:rsid w:val="00090FC8"/>
    <w:rsid w:val="00091609"/>
    <w:rsid w:val="00091E8A"/>
    <w:rsid w:val="00091EB5"/>
    <w:rsid w:val="0009280B"/>
    <w:rsid w:val="00092BF9"/>
    <w:rsid w:val="0009308A"/>
    <w:rsid w:val="00093572"/>
    <w:rsid w:val="00093EC6"/>
    <w:rsid w:val="0009416F"/>
    <w:rsid w:val="00094282"/>
    <w:rsid w:val="0009438F"/>
    <w:rsid w:val="00094675"/>
    <w:rsid w:val="00094A00"/>
    <w:rsid w:val="00094B42"/>
    <w:rsid w:val="00094BE5"/>
    <w:rsid w:val="00095168"/>
    <w:rsid w:val="00095FBF"/>
    <w:rsid w:val="00097A0E"/>
    <w:rsid w:val="00097B25"/>
    <w:rsid w:val="00097D65"/>
    <w:rsid w:val="000A01B8"/>
    <w:rsid w:val="000A03A6"/>
    <w:rsid w:val="000A0734"/>
    <w:rsid w:val="000A07FC"/>
    <w:rsid w:val="000A0BB9"/>
    <w:rsid w:val="000A0C0D"/>
    <w:rsid w:val="000A0CC3"/>
    <w:rsid w:val="000A0F00"/>
    <w:rsid w:val="000A200C"/>
    <w:rsid w:val="000A2649"/>
    <w:rsid w:val="000A282A"/>
    <w:rsid w:val="000A2B5F"/>
    <w:rsid w:val="000A2FF5"/>
    <w:rsid w:val="000A300D"/>
    <w:rsid w:val="000A369C"/>
    <w:rsid w:val="000A38D3"/>
    <w:rsid w:val="000A3DC8"/>
    <w:rsid w:val="000A40F0"/>
    <w:rsid w:val="000A4386"/>
    <w:rsid w:val="000A48A6"/>
    <w:rsid w:val="000A4E55"/>
    <w:rsid w:val="000A51A5"/>
    <w:rsid w:val="000A62BF"/>
    <w:rsid w:val="000A6B2B"/>
    <w:rsid w:val="000A6BBC"/>
    <w:rsid w:val="000A7B63"/>
    <w:rsid w:val="000A7C66"/>
    <w:rsid w:val="000A7F16"/>
    <w:rsid w:val="000B0B49"/>
    <w:rsid w:val="000B166E"/>
    <w:rsid w:val="000B172F"/>
    <w:rsid w:val="000B18FA"/>
    <w:rsid w:val="000B19A5"/>
    <w:rsid w:val="000B1B6D"/>
    <w:rsid w:val="000B27C2"/>
    <w:rsid w:val="000B2B2B"/>
    <w:rsid w:val="000B2FAB"/>
    <w:rsid w:val="000B3393"/>
    <w:rsid w:val="000B346D"/>
    <w:rsid w:val="000B3C2A"/>
    <w:rsid w:val="000B3F0D"/>
    <w:rsid w:val="000B43A4"/>
    <w:rsid w:val="000B4D76"/>
    <w:rsid w:val="000B4F1D"/>
    <w:rsid w:val="000B5363"/>
    <w:rsid w:val="000B5AB8"/>
    <w:rsid w:val="000B6199"/>
    <w:rsid w:val="000B6580"/>
    <w:rsid w:val="000B6F24"/>
    <w:rsid w:val="000B7001"/>
    <w:rsid w:val="000B73A4"/>
    <w:rsid w:val="000C0BB1"/>
    <w:rsid w:val="000C0D1D"/>
    <w:rsid w:val="000C0E69"/>
    <w:rsid w:val="000C0F76"/>
    <w:rsid w:val="000C0FF7"/>
    <w:rsid w:val="000C157C"/>
    <w:rsid w:val="000C1B58"/>
    <w:rsid w:val="000C1FEF"/>
    <w:rsid w:val="000C2509"/>
    <w:rsid w:val="000C2594"/>
    <w:rsid w:val="000C26B2"/>
    <w:rsid w:val="000C28AD"/>
    <w:rsid w:val="000C3102"/>
    <w:rsid w:val="000C3116"/>
    <w:rsid w:val="000C3426"/>
    <w:rsid w:val="000C345C"/>
    <w:rsid w:val="000C38F0"/>
    <w:rsid w:val="000C3916"/>
    <w:rsid w:val="000C3A3B"/>
    <w:rsid w:val="000C41A4"/>
    <w:rsid w:val="000C4343"/>
    <w:rsid w:val="000C60BF"/>
    <w:rsid w:val="000C640C"/>
    <w:rsid w:val="000C6527"/>
    <w:rsid w:val="000C6706"/>
    <w:rsid w:val="000C683C"/>
    <w:rsid w:val="000C6CBB"/>
    <w:rsid w:val="000C6EC1"/>
    <w:rsid w:val="000C6F9E"/>
    <w:rsid w:val="000C77D8"/>
    <w:rsid w:val="000C7832"/>
    <w:rsid w:val="000C7F01"/>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305D"/>
    <w:rsid w:val="000D3378"/>
    <w:rsid w:val="000D345D"/>
    <w:rsid w:val="000D39EA"/>
    <w:rsid w:val="000D4618"/>
    <w:rsid w:val="000D4A7D"/>
    <w:rsid w:val="000D4AC6"/>
    <w:rsid w:val="000D4B97"/>
    <w:rsid w:val="000D4C86"/>
    <w:rsid w:val="000D5151"/>
    <w:rsid w:val="000D52C8"/>
    <w:rsid w:val="000D531B"/>
    <w:rsid w:val="000D581E"/>
    <w:rsid w:val="000D58EA"/>
    <w:rsid w:val="000D5983"/>
    <w:rsid w:val="000D756D"/>
    <w:rsid w:val="000D78EB"/>
    <w:rsid w:val="000D78F8"/>
    <w:rsid w:val="000D7ECA"/>
    <w:rsid w:val="000D7F4B"/>
    <w:rsid w:val="000D7FBC"/>
    <w:rsid w:val="000E1241"/>
    <w:rsid w:val="000E1587"/>
    <w:rsid w:val="000E15A8"/>
    <w:rsid w:val="000E1BED"/>
    <w:rsid w:val="000E20C4"/>
    <w:rsid w:val="000E25A0"/>
    <w:rsid w:val="000E27AD"/>
    <w:rsid w:val="000E2D00"/>
    <w:rsid w:val="000E2D26"/>
    <w:rsid w:val="000E2F35"/>
    <w:rsid w:val="000E311A"/>
    <w:rsid w:val="000E3B50"/>
    <w:rsid w:val="000E3CD7"/>
    <w:rsid w:val="000E3D0E"/>
    <w:rsid w:val="000E43E4"/>
    <w:rsid w:val="000E442E"/>
    <w:rsid w:val="000E4B8F"/>
    <w:rsid w:val="000E5326"/>
    <w:rsid w:val="000E53E9"/>
    <w:rsid w:val="000E588C"/>
    <w:rsid w:val="000E59AD"/>
    <w:rsid w:val="000E632E"/>
    <w:rsid w:val="000E6337"/>
    <w:rsid w:val="000E6A20"/>
    <w:rsid w:val="000E6DDA"/>
    <w:rsid w:val="000E7329"/>
    <w:rsid w:val="000E755C"/>
    <w:rsid w:val="000E7B1A"/>
    <w:rsid w:val="000E7E77"/>
    <w:rsid w:val="000F03BD"/>
    <w:rsid w:val="000F06E3"/>
    <w:rsid w:val="000F07AD"/>
    <w:rsid w:val="000F0C23"/>
    <w:rsid w:val="000F1488"/>
    <w:rsid w:val="000F1D27"/>
    <w:rsid w:val="000F1F36"/>
    <w:rsid w:val="000F1F9A"/>
    <w:rsid w:val="000F209F"/>
    <w:rsid w:val="000F242F"/>
    <w:rsid w:val="000F2730"/>
    <w:rsid w:val="000F3957"/>
    <w:rsid w:val="000F3AA5"/>
    <w:rsid w:val="000F3CE9"/>
    <w:rsid w:val="000F3CEA"/>
    <w:rsid w:val="000F400F"/>
    <w:rsid w:val="000F44DF"/>
    <w:rsid w:val="000F54DA"/>
    <w:rsid w:val="000F5A6C"/>
    <w:rsid w:val="000F5AAA"/>
    <w:rsid w:val="000F5AC2"/>
    <w:rsid w:val="000F5BB6"/>
    <w:rsid w:val="000F5F7B"/>
    <w:rsid w:val="000F6378"/>
    <w:rsid w:val="000F6E1D"/>
    <w:rsid w:val="000F765A"/>
    <w:rsid w:val="00100366"/>
    <w:rsid w:val="001004B2"/>
    <w:rsid w:val="001007A8"/>
    <w:rsid w:val="001008CA"/>
    <w:rsid w:val="001009C1"/>
    <w:rsid w:val="00100A31"/>
    <w:rsid w:val="001010B4"/>
    <w:rsid w:val="001011F6"/>
    <w:rsid w:val="00101338"/>
    <w:rsid w:val="00101363"/>
    <w:rsid w:val="001013BB"/>
    <w:rsid w:val="00101816"/>
    <w:rsid w:val="00101B30"/>
    <w:rsid w:val="00101F1D"/>
    <w:rsid w:val="00102351"/>
    <w:rsid w:val="00102FBC"/>
    <w:rsid w:val="0010385E"/>
    <w:rsid w:val="00103B7E"/>
    <w:rsid w:val="00103F37"/>
    <w:rsid w:val="00104022"/>
    <w:rsid w:val="0010443D"/>
    <w:rsid w:val="00104460"/>
    <w:rsid w:val="00104DB5"/>
    <w:rsid w:val="001050EC"/>
    <w:rsid w:val="00105155"/>
    <w:rsid w:val="001053FC"/>
    <w:rsid w:val="0010567E"/>
    <w:rsid w:val="00105806"/>
    <w:rsid w:val="001061C5"/>
    <w:rsid w:val="00106C99"/>
    <w:rsid w:val="0010751C"/>
    <w:rsid w:val="00107812"/>
    <w:rsid w:val="001079E9"/>
    <w:rsid w:val="00107D0C"/>
    <w:rsid w:val="00107DB4"/>
    <w:rsid w:val="00107EC5"/>
    <w:rsid w:val="0011021B"/>
    <w:rsid w:val="0011052B"/>
    <w:rsid w:val="001105C7"/>
    <w:rsid w:val="00110ECC"/>
    <w:rsid w:val="00111447"/>
    <w:rsid w:val="0011146F"/>
    <w:rsid w:val="00111F80"/>
    <w:rsid w:val="0011203E"/>
    <w:rsid w:val="001120AD"/>
    <w:rsid w:val="00112216"/>
    <w:rsid w:val="001122D2"/>
    <w:rsid w:val="00112924"/>
    <w:rsid w:val="00112BB7"/>
    <w:rsid w:val="00112CDA"/>
    <w:rsid w:val="00112F1B"/>
    <w:rsid w:val="001134F3"/>
    <w:rsid w:val="00113677"/>
    <w:rsid w:val="00113805"/>
    <w:rsid w:val="0011380F"/>
    <w:rsid w:val="00113A2F"/>
    <w:rsid w:val="0011461A"/>
    <w:rsid w:val="00114EF2"/>
    <w:rsid w:val="001150F3"/>
    <w:rsid w:val="00115A7B"/>
    <w:rsid w:val="00115A95"/>
    <w:rsid w:val="00115C2A"/>
    <w:rsid w:val="00116700"/>
    <w:rsid w:val="00116737"/>
    <w:rsid w:val="00116C65"/>
    <w:rsid w:val="00117077"/>
    <w:rsid w:val="00117832"/>
    <w:rsid w:val="0011796A"/>
    <w:rsid w:val="00117AFD"/>
    <w:rsid w:val="00117F04"/>
    <w:rsid w:val="00120836"/>
    <w:rsid w:val="00120C93"/>
    <w:rsid w:val="00121628"/>
    <w:rsid w:val="001217EF"/>
    <w:rsid w:val="001228E3"/>
    <w:rsid w:val="00123EA2"/>
    <w:rsid w:val="001245EE"/>
    <w:rsid w:val="001249A3"/>
    <w:rsid w:val="00124B9E"/>
    <w:rsid w:val="001251DD"/>
    <w:rsid w:val="00125237"/>
    <w:rsid w:val="0012551C"/>
    <w:rsid w:val="0012551D"/>
    <w:rsid w:val="00125EED"/>
    <w:rsid w:val="00126645"/>
    <w:rsid w:val="0012697D"/>
    <w:rsid w:val="0012742F"/>
    <w:rsid w:val="00127536"/>
    <w:rsid w:val="00127CCE"/>
    <w:rsid w:val="0013025D"/>
    <w:rsid w:val="0013042F"/>
    <w:rsid w:val="001308D5"/>
    <w:rsid w:val="00130A6B"/>
    <w:rsid w:val="00130ED1"/>
    <w:rsid w:val="0013247B"/>
    <w:rsid w:val="00132966"/>
    <w:rsid w:val="00132B9E"/>
    <w:rsid w:val="00132F6F"/>
    <w:rsid w:val="00134083"/>
    <w:rsid w:val="00134268"/>
    <w:rsid w:val="00134D2B"/>
    <w:rsid w:val="00134FE3"/>
    <w:rsid w:val="001353C9"/>
    <w:rsid w:val="001358C5"/>
    <w:rsid w:val="001359E6"/>
    <w:rsid w:val="00135A30"/>
    <w:rsid w:val="00135F0C"/>
    <w:rsid w:val="00135F5E"/>
    <w:rsid w:val="00135F9D"/>
    <w:rsid w:val="001369D6"/>
    <w:rsid w:val="00136C17"/>
    <w:rsid w:val="00136ECB"/>
    <w:rsid w:val="0013785B"/>
    <w:rsid w:val="001379C0"/>
    <w:rsid w:val="00137D8A"/>
    <w:rsid w:val="00137F4A"/>
    <w:rsid w:val="0014009C"/>
    <w:rsid w:val="001404EE"/>
    <w:rsid w:val="0014073E"/>
    <w:rsid w:val="00140950"/>
    <w:rsid w:val="00140979"/>
    <w:rsid w:val="00141CB0"/>
    <w:rsid w:val="00142243"/>
    <w:rsid w:val="00142C52"/>
    <w:rsid w:val="0014303B"/>
    <w:rsid w:val="00143066"/>
    <w:rsid w:val="0014306E"/>
    <w:rsid w:val="00143590"/>
    <w:rsid w:val="001435A0"/>
    <w:rsid w:val="00143A68"/>
    <w:rsid w:val="00143DF4"/>
    <w:rsid w:val="00143E96"/>
    <w:rsid w:val="00143F6D"/>
    <w:rsid w:val="001445E5"/>
    <w:rsid w:val="00144756"/>
    <w:rsid w:val="0014486C"/>
    <w:rsid w:val="001449EA"/>
    <w:rsid w:val="00144C9E"/>
    <w:rsid w:val="00144F95"/>
    <w:rsid w:val="001456F9"/>
    <w:rsid w:val="00145CE8"/>
    <w:rsid w:val="00145E1A"/>
    <w:rsid w:val="00146471"/>
    <w:rsid w:val="001465A5"/>
    <w:rsid w:val="0014688C"/>
    <w:rsid w:val="00146992"/>
    <w:rsid w:val="0014712D"/>
    <w:rsid w:val="001474C0"/>
    <w:rsid w:val="00147F0E"/>
    <w:rsid w:val="00150975"/>
    <w:rsid w:val="001509EF"/>
    <w:rsid w:val="00150CBD"/>
    <w:rsid w:val="00150F49"/>
    <w:rsid w:val="001515B7"/>
    <w:rsid w:val="001522F6"/>
    <w:rsid w:val="00152309"/>
    <w:rsid w:val="00152D17"/>
    <w:rsid w:val="00153530"/>
    <w:rsid w:val="0015381E"/>
    <w:rsid w:val="00153A41"/>
    <w:rsid w:val="00153C29"/>
    <w:rsid w:val="00153CE5"/>
    <w:rsid w:val="00153EFB"/>
    <w:rsid w:val="001541F2"/>
    <w:rsid w:val="001545D4"/>
    <w:rsid w:val="00154637"/>
    <w:rsid w:val="001547B4"/>
    <w:rsid w:val="00155076"/>
    <w:rsid w:val="00155686"/>
    <w:rsid w:val="00155964"/>
    <w:rsid w:val="00156083"/>
    <w:rsid w:val="0015620B"/>
    <w:rsid w:val="001563C4"/>
    <w:rsid w:val="00156674"/>
    <w:rsid w:val="001568B7"/>
    <w:rsid w:val="00156C54"/>
    <w:rsid w:val="00157D61"/>
    <w:rsid w:val="00160304"/>
    <w:rsid w:val="00160641"/>
    <w:rsid w:val="001607C3"/>
    <w:rsid w:val="00160A97"/>
    <w:rsid w:val="00160B2C"/>
    <w:rsid w:val="00161101"/>
    <w:rsid w:val="0016137B"/>
    <w:rsid w:val="00161895"/>
    <w:rsid w:val="00161D95"/>
    <w:rsid w:val="00162315"/>
    <w:rsid w:val="001625FB"/>
    <w:rsid w:val="0016275C"/>
    <w:rsid w:val="00162A0C"/>
    <w:rsid w:val="00162E1C"/>
    <w:rsid w:val="00162EF9"/>
    <w:rsid w:val="00163B81"/>
    <w:rsid w:val="00163D0F"/>
    <w:rsid w:val="00164354"/>
    <w:rsid w:val="00164AAB"/>
    <w:rsid w:val="00164E8B"/>
    <w:rsid w:val="00164E9B"/>
    <w:rsid w:val="00164FD0"/>
    <w:rsid w:val="0016518D"/>
    <w:rsid w:val="00165394"/>
    <w:rsid w:val="0016558F"/>
    <w:rsid w:val="001658B7"/>
    <w:rsid w:val="00165A59"/>
    <w:rsid w:val="00165ED6"/>
    <w:rsid w:val="0016657F"/>
    <w:rsid w:val="00166659"/>
    <w:rsid w:val="001668D8"/>
    <w:rsid w:val="001677EF"/>
    <w:rsid w:val="00167D97"/>
    <w:rsid w:val="0017097E"/>
    <w:rsid w:val="00170DCA"/>
    <w:rsid w:val="0017102D"/>
    <w:rsid w:val="0017170F"/>
    <w:rsid w:val="00171819"/>
    <w:rsid w:val="00171881"/>
    <w:rsid w:val="00171CE0"/>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9A2"/>
    <w:rsid w:val="00177AC2"/>
    <w:rsid w:val="00177CB2"/>
    <w:rsid w:val="00177CE3"/>
    <w:rsid w:val="00177EDE"/>
    <w:rsid w:val="001802BF"/>
    <w:rsid w:val="00181093"/>
    <w:rsid w:val="00181119"/>
    <w:rsid w:val="001816C6"/>
    <w:rsid w:val="00181A1E"/>
    <w:rsid w:val="00181A20"/>
    <w:rsid w:val="00181BFE"/>
    <w:rsid w:val="001820B6"/>
    <w:rsid w:val="0018210B"/>
    <w:rsid w:val="001821EA"/>
    <w:rsid w:val="001825CE"/>
    <w:rsid w:val="00182889"/>
    <w:rsid w:val="00182C03"/>
    <w:rsid w:val="001832A0"/>
    <w:rsid w:val="0018376F"/>
    <w:rsid w:val="00183983"/>
    <w:rsid w:val="00183CB5"/>
    <w:rsid w:val="00183F20"/>
    <w:rsid w:val="00183F5E"/>
    <w:rsid w:val="00184288"/>
    <w:rsid w:val="00184D73"/>
    <w:rsid w:val="00184E8E"/>
    <w:rsid w:val="00184EEC"/>
    <w:rsid w:val="00185F6C"/>
    <w:rsid w:val="0018606D"/>
    <w:rsid w:val="0018621A"/>
    <w:rsid w:val="00187AF7"/>
    <w:rsid w:val="00187C51"/>
    <w:rsid w:val="001901D2"/>
    <w:rsid w:val="0019034F"/>
    <w:rsid w:val="001908B2"/>
    <w:rsid w:val="0019123B"/>
    <w:rsid w:val="001912AE"/>
    <w:rsid w:val="001923A6"/>
    <w:rsid w:val="001926DF"/>
    <w:rsid w:val="001926E3"/>
    <w:rsid w:val="0019407E"/>
    <w:rsid w:val="001940C0"/>
    <w:rsid w:val="00194423"/>
    <w:rsid w:val="0019456C"/>
    <w:rsid w:val="00194898"/>
    <w:rsid w:val="001948DA"/>
    <w:rsid w:val="001949FB"/>
    <w:rsid w:val="00194C15"/>
    <w:rsid w:val="00194DF2"/>
    <w:rsid w:val="00196029"/>
    <w:rsid w:val="001960DA"/>
    <w:rsid w:val="0019620E"/>
    <w:rsid w:val="0019649C"/>
    <w:rsid w:val="00196ED4"/>
    <w:rsid w:val="00197191"/>
    <w:rsid w:val="001976C8"/>
    <w:rsid w:val="001A0236"/>
    <w:rsid w:val="001A08F3"/>
    <w:rsid w:val="001A099C"/>
    <w:rsid w:val="001A0A06"/>
    <w:rsid w:val="001A0A6E"/>
    <w:rsid w:val="001A10A0"/>
    <w:rsid w:val="001A13A5"/>
    <w:rsid w:val="001A169C"/>
    <w:rsid w:val="001A1D77"/>
    <w:rsid w:val="001A23FB"/>
    <w:rsid w:val="001A2709"/>
    <w:rsid w:val="001A2716"/>
    <w:rsid w:val="001A2D79"/>
    <w:rsid w:val="001A3167"/>
    <w:rsid w:val="001A3748"/>
    <w:rsid w:val="001A3EFB"/>
    <w:rsid w:val="001A4105"/>
    <w:rsid w:val="001A4412"/>
    <w:rsid w:val="001A4719"/>
    <w:rsid w:val="001A47FC"/>
    <w:rsid w:val="001A5326"/>
    <w:rsid w:val="001A56BF"/>
    <w:rsid w:val="001A59A6"/>
    <w:rsid w:val="001A5A02"/>
    <w:rsid w:val="001A625B"/>
    <w:rsid w:val="001A66BE"/>
    <w:rsid w:val="001A69A4"/>
    <w:rsid w:val="001A69B3"/>
    <w:rsid w:val="001A6EDE"/>
    <w:rsid w:val="001A7365"/>
    <w:rsid w:val="001A73D0"/>
    <w:rsid w:val="001A74B4"/>
    <w:rsid w:val="001B03A4"/>
    <w:rsid w:val="001B0C4D"/>
    <w:rsid w:val="001B1104"/>
    <w:rsid w:val="001B1184"/>
    <w:rsid w:val="001B12DC"/>
    <w:rsid w:val="001B1590"/>
    <w:rsid w:val="001B164E"/>
    <w:rsid w:val="001B1827"/>
    <w:rsid w:val="001B1C58"/>
    <w:rsid w:val="001B1D64"/>
    <w:rsid w:val="001B2277"/>
    <w:rsid w:val="001B27A0"/>
    <w:rsid w:val="001B2806"/>
    <w:rsid w:val="001B2A8F"/>
    <w:rsid w:val="001B2D73"/>
    <w:rsid w:val="001B30FC"/>
    <w:rsid w:val="001B3468"/>
    <w:rsid w:val="001B385E"/>
    <w:rsid w:val="001B40AE"/>
    <w:rsid w:val="001B4394"/>
    <w:rsid w:val="001B45FB"/>
    <w:rsid w:val="001B4EA4"/>
    <w:rsid w:val="001B504A"/>
    <w:rsid w:val="001B50EC"/>
    <w:rsid w:val="001B593E"/>
    <w:rsid w:val="001B5B01"/>
    <w:rsid w:val="001B5BC1"/>
    <w:rsid w:val="001B5DC0"/>
    <w:rsid w:val="001B6459"/>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68"/>
    <w:rsid w:val="001C2325"/>
    <w:rsid w:val="001C23D0"/>
    <w:rsid w:val="001C2528"/>
    <w:rsid w:val="001C2748"/>
    <w:rsid w:val="001C2751"/>
    <w:rsid w:val="001C2A5A"/>
    <w:rsid w:val="001C2B59"/>
    <w:rsid w:val="001C2EF3"/>
    <w:rsid w:val="001C3910"/>
    <w:rsid w:val="001C3D81"/>
    <w:rsid w:val="001C452A"/>
    <w:rsid w:val="001C4716"/>
    <w:rsid w:val="001C48ED"/>
    <w:rsid w:val="001C4A01"/>
    <w:rsid w:val="001C4AD0"/>
    <w:rsid w:val="001C66E1"/>
    <w:rsid w:val="001C6AB3"/>
    <w:rsid w:val="001C6DD7"/>
    <w:rsid w:val="001C70BB"/>
    <w:rsid w:val="001C713C"/>
    <w:rsid w:val="001C7CBA"/>
    <w:rsid w:val="001C7D22"/>
    <w:rsid w:val="001C7D6D"/>
    <w:rsid w:val="001C7F62"/>
    <w:rsid w:val="001D0852"/>
    <w:rsid w:val="001D0B33"/>
    <w:rsid w:val="001D0BC4"/>
    <w:rsid w:val="001D13EC"/>
    <w:rsid w:val="001D173D"/>
    <w:rsid w:val="001D192F"/>
    <w:rsid w:val="001D19A6"/>
    <w:rsid w:val="001D1B96"/>
    <w:rsid w:val="001D1CEF"/>
    <w:rsid w:val="001D2777"/>
    <w:rsid w:val="001D2C72"/>
    <w:rsid w:val="001D35B3"/>
    <w:rsid w:val="001D3847"/>
    <w:rsid w:val="001D3B49"/>
    <w:rsid w:val="001D3BF9"/>
    <w:rsid w:val="001D41D6"/>
    <w:rsid w:val="001D4A08"/>
    <w:rsid w:val="001D4B45"/>
    <w:rsid w:val="001D4D3A"/>
    <w:rsid w:val="001D5205"/>
    <w:rsid w:val="001D5633"/>
    <w:rsid w:val="001D563B"/>
    <w:rsid w:val="001D58F8"/>
    <w:rsid w:val="001D58FE"/>
    <w:rsid w:val="001D5B61"/>
    <w:rsid w:val="001D5B7E"/>
    <w:rsid w:val="001D5EB8"/>
    <w:rsid w:val="001D646F"/>
    <w:rsid w:val="001D6879"/>
    <w:rsid w:val="001D7A8E"/>
    <w:rsid w:val="001D7B7C"/>
    <w:rsid w:val="001E05B6"/>
    <w:rsid w:val="001E06B1"/>
    <w:rsid w:val="001E11A9"/>
    <w:rsid w:val="001E1510"/>
    <w:rsid w:val="001E1700"/>
    <w:rsid w:val="001E194A"/>
    <w:rsid w:val="001E1C33"/>
    <w:rsid w:val="001E1D1C"/>
    <w:rsid w:val="001E394D"/>
    <w:rsid w:val="001E3AA0"/>
    <w:rsid w:val="001E453E"/>
    <w:rsid w:val="001E4F4F"/>
    <w:rsid w:val="001E665A"/>
    <w:rsid w:val="001E6B23"/>
    <w:rsid w:val="001E6B43"/>
    <w:rsid w:val="001E6C9D"/>
    <w:rsid w:val="001E6F56"/>
    <w:rsid w:val="001E79D0"/>
    <w:rsid w:val="001E7AAE"/>
    <w:rsid w:val="001F009F"/>
    <w:rsid w:val="001F0A8F"/>
    <w:rsid w:val="001F1312"/>
    <w:rsid w:val="001F1847"/>
    <w:rsid w:val="001F1A9B"/>
    <w:rsid w:val="001F1BD4"/>
    <w:rsid w:val="001F1C0B"/>
    <w:rsid w:val="001F2B8F"/>
    <w:rsid w:val="001F2C5A"/>
    <w:rsid w:val="001F4AA9"/>
    <w:rsid w:val="001F4CCA"/>
    <w:rsid w:val="001F5100"/>
    <w:rsid w:val="001F51D5"/>
    <w:rsid w:val="001F638A"/>
    <w:rsid w:val="001F69B9"/>
    <w:rsid w:val="001F7922"/>
    <w:rsid w:val="001F7B4A"/>
    <w:rsid w:val="002004C8"/>
    <w:rsid w:val="0020076B"/>
    <w:rsid w:val="00200B71"/>
    <w:rsid w:val="00201931"/>
    <w:rsid w:val="00201AB3"/>
    <w:rsid w:val="00201FF3"/>
    <w:rsid w:val="002024E3"/>
    <w:rsid w:val="002029DA"/>
    <w:rsid w:val="00202CCD"/>
    <w:rsid w:val="00202D38"/>
    <w:rsid w:val="00203583"/>
    <w:rsid w:val="002037AE"/>
    <w:rsid w:val="00203899"/>
    <w:rsid w:val="00203F14"/>
    <w:rsid w:val="00204533"/>
    <w:rsid w:val="00204B93"/>
    <w:rsid w:val="00204EB0"/>
    <w:rsid w:val="002055D2"/>
    <w:rsid w:val="0020573C"/>
    <w:rsid w:val="002061C7"/>
    <w:rsid w:val="0020659D"/>
    <w:rsid w:val="0020685D"/>
    <w:rsid w:val="00207413"/>
    <w:rsid w:val="00207678"/>
    <w:rsid w:val="00207AA1"/>
    <w:rsid w:val="00210139"/>
    <w:rsid w:val="002104C4"/>
    <w:rsid w:val="0021053F"/>
    <w:rsid w:val="002111F8"/>
    <w:rsid w:val="002115BB"/>
    <w:rsid w:val="002119EF"/>
    <w:rsid w:val="00212ECA"/>
    <w:rsid w:val="00212EFA"/>
    <w:rsid w:val="0021322F"/>
    <w:rsid w:val="002132FE"/>
    <w:rsid w:val="00213905"/>
    <w:rsid w:val="00213B5B"/>
    <w:rsid w:val="00214A21"/>
    <w:rsid w:val="00215000"/>
    <w:rsid w:val="002150F7"/>
    <w:rsid w:val="00215557"/>
    <w:rsid w:val="0021566D"/>
    <w:rsid w:val="0021594A"/>
    <w:rsid w:val="00215E6A"/>
    <w:rsid w:val="002163C9"/>
    <w:rsid w:val="0021650E"/>
    <w:rsid w:val="002167CF"/>
    <w:rsid w:val="00217086"/>
    <w:rsid w:val="00217110"/>
    <w:rsid w:val="00217506"/>
    <w:rsid w:val="00217AF8"/>
    <w:rsid w:val="00217BA7"/>
    <w:rsid w:val="00217E78"/>
    <w:rsid w:val="0022041D"/>
    <w:rsid w:val="002204BC"/>
    <w:rsid w:val="00220732"/>
    <w:rsid w:val="00220783"/>
    <w:rsid w:val="00220A2B"/>
    <w:rsid w:val="00220D05"/>
    <w:rsid w:val="00221A70"/>
    <w:rsid w:val="00221AF6"/>
    <w:rsid w:val="00221EB3"/>
    <w:rsid w:val="00222242"/>
    <w:rsid w:val="002222BB"/>
    <w:rsid w:val="0022242A"/>
    <w:rsid w:val="0022278C"/>
    <w:rsid w:val="00222C56"/>
    <w:rsid w:val="00222D35"/>
    <w:rsid w:val="0022482C"/>
    <w:rsid w:val="00224D47"/>
    <w:rsid w:val="00225A68"/>
    <w:rsid w:val="002262FD"/>
    <w:rsid w:val="0022687D"/>
    <w:rsid w:val="00226CB7"/>
    <w:rsid w:val="00226D91"/>
    <w:rsid w:val="002272AE"/>
    <w:rsid w:val="002275B3"/>
    <w:rsid w:val="00227858"/>
    <w:rsid w:val="00227AB9"/>
    <w:rsid w:val="00227D39"/>
    <w:rsid w:val="00227FF3"/>
    <w:rsid w:val="00230084"/>
    <w:rsid w:val="0023028A"/>
    <w:rsid w:val="00230E8D"/>
    <w:rsid w:val="00231036"/>
    <w:rsid w:val="00231395"/>
    <w:rsid w:val="00232DD1"/>
    <w:rsid w:val="00232EC1"/>
    <w:rsid w:val="00232FA1"/>
    <w:rsid w:val="002333AB"/>
    <w:rsid w:val="00234039"/>
    <w:rsid w:val="0023435E"/>
    <w:rsid w:val="0023451E"/>
    <w:rsid w:val="00234760"/>
    <w:rsid w:val="00234AE5"/>
    <w:rsid w:val="00234B78"/>
    <w:rsid w:val="00235216"/>
    <w:rsid w:val="0023558C"/>
    <w:rsid w:val="00235CD2"/>
    <w:rsid w:val="00235DAD"/>
    <w:rsid w:val="00235E60"/>
    <w:rsid w:val="002362E8"/>
    <w:rsid w:val="00236364"/>
    <w:rsid w:val="002365F4"/>
    <w:rsid w:val="002367AA"/>
    <w:rsid w:val="00236B1F"/>
    <w:rsid w:val="00236D9F"/>
    <w:rsid w:val="00236E9B"/>
    <w:rsid w:val="002370F0"/>
    <w:rsid w:val="0023730A"/>
    <w:rsid w:val="00237815"/>
    <w:rsid w:val="00237A8F"/>
    <w:rsid w:val="00237FEC"/>
    <w:rsid w:val="00240233"/>
    <w:rsid w:val="0024060D"/>
    <w:rsid w:val="00240E23"/>
    <w:rsid w:val="0024142B"/>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60D0"/>
    <w:rsid w:val="002464DE"/>
    <w:rsid w:val="0024667E"/>
    <w:rsid w:val="00246893"/>
    <w:rsid w:val="00246D33"/>
    <w:rsid w:val="0024708A"/>
    <w:rsid w:val="0025002E"/>
    <w:rsid w:val="00250C9D"/>
    <w:rsid w:val="00250E8F"/>
    <w:rsid w:val="00250F74"/>
    <w:rsid w:val="00251118"/>
    <w:rsid w:val="0025190C"/>
    <w:rsid w:val="00251995"/>
    <w:rsid w:val="00251C84"/>
    <w:rsid w:val="0025244B"/>
    <w:rsid w:val="0025245B"/>
    <w:rsid w:val="002529D9"/>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702C"/>
    <w:rsid w:val="00257150"/>
    <w:rsid w:val="002574C4"/>
    <w:rsid w:val="00257504"/>
    <w:rsid w:val="0025771C"/>
    <w:rsid w:val="00257773"/>
    <w:rsid w:val="00257E9F"/>
    <w:rsid w:val="00260015"/>
    <w:rsid w:val="00260500"/>
    <w:rsid w:val="0026079A"/>
    <w:rsid w:val="00260A47"/>
    <w:rsid w:val="00260C99"/>
    <w:rsid w:val="0026100E"/>
    <w:rsid w:val="00261751"/>
    <w:rsid w:val="00262A31"/>
    <w:rsid w:val="002631D7"/>
    <w:rsid w:val="00263B09"/>
    <w:rsid w:val="002640CB"/>
    <w:rsid w:val="0026426A"/>
    <w:rsid w:val="00264398"/>
    <w:rsid w:val="0026492F"/>
    <w:rsid w:val="00264A34"/>
    <w:rsid w:val="00265341"/>
    <w:rsid w:val="00266410"/>
    <w:rsid w:val="002667D4"/>
    <w:rsid w:val="002669AD"/>
    <w:rsid w:val="00266AE9"/>
    <w:rsid w:val="00266E25"/>
    <w:rsid w:val="00266F82"/>
    <w:rsid w:val="002670F7"/>
    <w:rsid w:val="0026714E"/>
    <w:rsid w:val="0026722C"/>
    <w:rsid w:val="00267E3C"/>
    <w:rsid w:val="00267F65"/>
    <w:rsid w:val="00270568"/>
    <w:rsid w:val="002706C6"/>
    <w:rsid w:val="00270A05"/>
    <w:rsid w:val="00270A96"/>
    <w:rsid w:val="0027140A"/>
    <w:rsid w:val="002714A2"/>
    <w:rsid w:val="0027183A"/>
    <w:rsid w:val="00271F54"/>
    <w:rsid w:val="002720B2"/>
    <w:rsid w:val="00272379"/>
    <w:rsid w:val="00272695"/>
    <w:rsid w:val="00272AF5"/>
    <w:rsid w:val="00272BAC"/>
    <w:rsid w:val="00273223"/>
    <w:rsid w:val="00273791"/>
    <w:rsid w:val="00274568"/>
    <w:rsid w:val="002752ED"/>
    <w:rsid w:val="002757A7"/>
    <w:rsid w:val="00275836"/>
    <w:rsid w:val="00275917"/>
    <w:rsid w:val="002764E4"/>
    <w:rsid w:val="002768CC"/>
    <w:rsid w:val="0027759C"/>
    <w:rsid w:val="00277F78"/>
    <w:rsid w:val="002806D5"/>
    <w:rsid w:val="00280A03"/>
    <w:rsid w:val="002811C0"/>
    <w:rsid w:val="00282182"/>
    <w:rsid w:val="002822A3"/>
    <w:rsid w:val="002822E4"/>
    <w:rsid w:val="00282A2C"/>
    <w:rsid w:val="00282C4F"/>
    <w:rsid w:val="00282C8B"/>
    <w:rsid w:val="002830E6"/>
    <w:rsid w:val="00283596"/>
    <w:rsid w:val="00283933"/>
    <w:rsid w:val="00284084"/>
    <w:rsid w:val="0028472B"/>
    <w:rsid w:val="00284917"/>
    <w:rsid w:val="002849A4"/>
    <w:rsid w:val="002849F8"/>
    <w:rsid w:val="00284AD3"/>
    <w:rsid w:val="00284EEA"/>
    <w:rsid w:val="00285648"/>
    <w:rsid w:val="00285657"/>
    <w:rsid w:val="002857DA"/>
    <w:rsid w:val="00286158"/>
    <w:rsid w:val="00286549"/>
    <w:rsid w:val="00286559"/>
    <w:rsid w:val="00286652"/>
    <w:rsid w:val="0028676C"/>
    <w:rsid w:val="0028677A"/>
    <w:rsid w:val="00286801"/>
    <w:rsid w:val="00286B1E"/>
    <w:rsid w:val="00286F9E"/>
    <w:rsid w:val="00287EEE"/>
    <w:rsid w:val="00290679"/>
    <w:rsid w:val="00290B0A"/>
    <w:rsid w:val="00290CDE"/>
    <w:rsid w:val="00291271"/>
    <w:rsid w:val="00291730"/>
    <w:rsid w:val="00292205"/>
    <w:rsid w:val="00292C6B"/>
    <w:rsid w:val="00292FBC"/>
    <w:rsid w:val="002932BC"/>
    <w:rsid w:val="00293412"/>
    <w:rsid w:val="002937FC"/>
    <w:rsid w:val="002939F8"/>
    <w:rsid w:val="00294A4F"/>
    <w:rsid w:val="00294C95"/>
    <w:rsid w:val="002959F7"/>
    <w:rsid w:val="00295B14"/>
    <w:rsid w:val="00295E5D"/>
    <w:rsid w:val="0029606C"/>
    <w:rsid w:val="00296347"/>
    <w:rsid w:val="002964B6"/>
    <w:rsid w:val="002965C7"/>
    <w:rsid w:val="00296B0D"/>
    <w:rsid w:val="0029760C"/>
    <w:rsid w:val="00297BB4"/>
    <w:rsid w:val="00297BC7"/>
    <w:rsid w:val="00297BD7"/>
    <w:rsid w:val="00297C58"/>
    <w:rsid w:val="002A09BF"/>
    <w:rsid w:val="002A0B47"/>
    <w:rsid w:val="002A0DA4"/>
    <w:rsid w:val="002A1158"/>
    <w:rsid w:val="002A1613"/>
    <w:rsid w:val="002A1F5E"/>
    <w:rsid w:val="002A2D70"/>
    <w:rsid w:val="002A2EB2"/>
    <w:rsid w:val="002A2FD7"/>
    <w:rsid w:val="002A3527"/>
    <w:rsid w:val="002A3A14"/>
    <w:rsid w:val="002A3E3F"/>
    <w:rsid w:val="002A436D"/>
    <w:rsid w:val="002A45D0"/>
    <w:rsid w:val="002A4688"/>
    <w:rsid w:val="002A4F6B"/>
    <w:rsid w:val="002A50C0"/>
    <w:rsid w:val="002A519A"/>
    <w:rsid w:val="002A55DA"/>
    <w:rsid w:val="002A56AD"/>
    <w:rsid w:val="002A5BE4"/>
    <w:rsid w:val="002A5E2E"/>
    <w:rsid w:val="002A6579"/>
    <w:rsid w:val="002A6896"/>
    <w:rsid w:val="002A6FDD"/>
    <w:rsid w:val="002A73CF"/>
    <w:rsid w:val="002A79B6"/>
    <w:rsid w:val="002B07E2"/>
    <w:rsid w:val="002B084E"/>
    <w:rsid w:val="002B1184"/>
    <w:rsid w:val="002B12CA"/>
    <w:rsid w:val="002B19C9"/>
    <w:rsid w:val="002B1D51"/>
    <w:rsid w:val="002B1EF0"/>
    <w:rsid w:val="002B1FD3"/>
    <w:rsid w:val="002B30D5"/>
    <w:rsid w:val="002B3561"/>
    <w:rsid w:val="002B36F9"/>
    <w:rsid w:val="002B3710"/>
    <w:rsid w:val="002B3731"/>
    <w:rsid w:val="002B395B"/>
    <w:rsid w:val="002B434E"/>
    <w:rsid w:val="002B45C3"/>
    <w:rsid w:val="002B470A"/>
    <w:rsid w:val="002B5092"/>
    <w:rsid w:val="002B53FA"/>
    <w:rsid w:val="002B5877"/>
    <w:rsid w:val="002B5D7A"/>
    <w:rsid w:val="002B644E"/>
    <w:rsid w:val="002B66BA"/>
    <w:rsid w:val="002B6B5F"/>
    <w:rsid w:val="002B6EE5"/>
    <w:rsid w:val="002B72C2"/>
    <w:rsid w:val="002B7886"/>
    <w:rsid w:val="002B7FC1"/>
    <w:rsid w:val="002C043E"/>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606B"/>
    <w:rsid w:val="002C60FF"/>
    <w:rsid w:val="002C6113"/>
    <w:rsid w:val="002C66B4"/>
    <w:rsid w:val="002C6A84"/>
    <w:rsid w:val="002C6EE5"/>
    <w:rsid w:val="002C7419"/>
    <w:rsid w:val="002C7951"/>
    <w:rsid w:val="002C7BBC"/>
    <w:rsid w:val="002C7FAF"/>
    <w:rsid w:val="002D06FB"/>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462A"/>
    <w:rsid w:val="002D4854"/>
    <w:rsid w:val="002D4C82"/>
    <w:rsid w:val="002D4E64"/>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2854"/>
    <w:rsid w:val="002E30E3"/>
    <w:rsid w:val="002E3495"/>
    <w:rsid w:val="002E387F"/>
    <w:rsid w:val="002E3A40"/>
    <w:rsid w:val="002E3C50"/>
    <w:rsid w:val="002E3E49"/>
    <w:rsid w:val="002E3F14"/>
    <w:rsid w:val="002E4042"/>
    <w:rsid w:val="002E4337"/>
    <w:rsid w:val="002E4652"/>
    <w:rsid w:val="002E51F8"/>
    <w:rsid w:val="002E5A77"/>
    <w:rsid w:val="002E65A2"/>
    <w:rsid w:val="002E6AF3"/>
    <w:rsid w:val="002E6BB9"/>
    <w:rsid w:val="002E6C4D"/>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D35"/>
    <w:rsid w:val="002F40AC"/>
    <w:rsid w:val="002F486C"/>
    <w:rsid w:val="002F4EBB"/>
    <w:rsid w:val="002F507E"/>
    <w:rsid w:val="002F559C"/>
    <w:rsid w:val="002F630D"/>
    <w:rsid w:val="002F701E"/>
    <w:rsid w:val="002F7A0A"/>
    <w:rsid w:val="00300416"/>
    <w:rsid w:val="003005D3"/>
    <w:rsid w:val="0030091B"/>
    <w:rsid w:val="003011E3"/>
    <w:rsid w:val="003018A6"/>
    <w:rsid w:val="00301BC4"/>
    <w:rsid w:val="0030216B"/>
    <w:rsid w:val="00302881"/>
    <w:rsid w:val="00302A16"/>
    <w:rsid w:val="003038AB"/>
    <w:rsid w:val="00303A82"/>
    <w:rsid w:val="00303E23"/>
    <w:rsid w:val="00304049"/>
    <w:rsid w:val="00304285"/>
    <w:rsid w:val="003042BE"/>
    <w:rsid w:val="00304519"/>
    <w:rsid w:val="00304BC4"/>
    <w:rsid w:val="00305D61"/>
    <w:rsid w:val="00305EB0"/>
    <w:rsid w:val="0030602B"/>
    <w:rsid w:val="003062EA"/>
    <w:rsid w:val="0030634E"/>
    <w:rsid w:val="003079E6"/>
    <w:rsid w:val="00307BAB"/>
    <w:rsid w:val="00307EEA"/>
    <w:rsid w:val="0031065B"/>
    <w:rsid w:val="00310859"/>
    <w:rsid w:val="003114F4"/>
    <w:rsid w:val="003118BC"/>
    <w:rsid w:val="00311CD8"/>
    <w:rsid w:val="00312463"/>
    <w:rsid w:val="00312B52"/>
    <w:rsid w:val="00312B75"/>
    <w:rsid w:val="00312F4E"/>
    <w:rsid w:val="00313007"/>
    <w:rsid w:val="00313605"/>
    <w:rsid w:val="00313671"/>
    <w:rsid w:val="003136DE"/>
    <w:rsid w:val="00313751"/>
    <w:rsid w:val="003139A5"/>
    <w:rsid w:val="003142AF"/>
    <w:rsid w:val="0031441C"/>
    <w:rsid w:val="00314A3F"/>
    <w:rsid w:val="00314D76"/>
    <w:rsid w:val="003154D7"/>
    <w:rsid w:val="003164D3"/>
    <w:rsid w:val="00316618"/>
    <w:rsid w:val="0031765D"/>
    <w:rsid w:val="0031773C"/>
    <w:rsid w:val="00317BD3"/>
    <w:rsid w:val="00317C7F"/>
    <w:rsid w:val="00317F0B"/>
    <w:rsid w:val="00317F8A"/>
    <w:rsid w:val="003204A3"/>
    <w:rsid w:val="003206DB"/>
    <w:rsid w:val="00321EBE"/>
    <w:rsid w:val="00322501"/>
    <w:rsid w:val="0032287D"/>
    <w:rsid w:val="003229CD"/>
    <w:rsid w:val="00322A1A"/>
    <w:rsid w:val="00322FF8"/>
    <w:rsid w:val="0032312B"/>
    <w:rsid w:val="00323456"/>
    <w:rsid w:val="00323788"/>
    <w:rsid w:val="00323E5A"/>
    <w:rsid w:val="00323F21"/>
    <w:rsid w:val="003246DD"/>
    <w:rsid w:val="00324846"/>
    <w:rsid w:val="0032498A"/>
    <w:rsid w:val="00324A3A"/>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D7"/>
    <w:rsid w:val="0033147A"/>
    <w:rsid w:val="00331528"/>
    <w:rsid w:val="00331964"/>
    <w:rsid w:val="0033198D"/>
    <w:rsid w:val="00331BC8"/>
    <w:rsid w:val="00331C8F"/>
    <w:rsid w:val="00332790"/>
    <w:rsid w:val="00332F60"/>
    <w:rsid w:val="00333668"/>
    <w:rsid w:val="00333A1D"/>
    <w:rsid w:val="00333A23"/>
    <w:rsid w:val="00333AA3"/>
    <w:rsid w:val="00333D7B"/>
    <w:rsid w:val="00334904"/>
    <w:rsid w:val="0033594B"/>
    <w:rsid w:val="00336155"/>
    <w:rsid w:val="00336189"/>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678"/>
    <w:rsid w:val="00343B18"/>
    <w:rsid w:val="00343BDF"/>
    <w:rsid w:val="00344C33"/>
    <w:rsid w:val="003450A8"/>
    <w:rsid w:val="003450D6"/>
    <w:rsid w:val="00345D7A"/>
    <w:rsid w:val="00346F9B"/>
    <w:rsid w:val="00346FFC"/>
    <w:rsid w:val="00347B55"/>
    <w:rsid w:val="00350582"/>
    <w:rsid w:val="003508A6"/>
    <w:rsid w:val="003510C8"/>
    <w:rsid w:val="003511EB"/>
    <w:rsid w:val="003515C1"/>
    <w:rsid w:val="00351787"/>
    <w:rsid w:val="0035222F"/>
    <w:rsid w:val="00352366"/>
    <w:rsid w:val="0035285B"/>
    <w:rsid w:val="0035288A"/>
    <w:rsid w:val="00352D33"/>
    <w:rsid w:val="0035372F"/>
    <w:rsid w:val="00353D6E"/>
    <w:rsid w:val="003540C9"/>
    <w:rsid w:val="0035474B"/>
    <w:rsid w:val="0035488D"/>
    <w:rsid w:val="003548F7"/>
    <w:rsid w:val="00354EB6"/>
    <w:rsid w:val="00354FD6"/>
    <w:rsid w:val="00355629"/>
    <w:rsid w:val="00355AF0"/>
    <w:rsid w:val="00356210"/>
    <w:rsid w:val="00356C12"/>
    <w:rsid w:val="00356E4B"/>
    <w:rsid w:val="003605D2"/>
    <w:rsid w:val="00360DD3"/>
    <w:rsid w:val="00361077"/>
    <w:rsid w:val="0036157B"/>
    <w:rsid w:val="003615AB"/>
    <w:rsid w:val="003621A2"/>
    <w:rsid w:val="0036228A"/>
    <w:rsid w:val="00362761"/>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E3C"/>
    <w:rsid w:val="00367324"/>
    <w:rsid w:val="00367BA5"/>
    <w:rsid w:val="003702D9"/>
    <w:rsid w:val="0037031F"/>
    <w:rsid w:val="0037036A"/>
    <w:rsid w:val="0037061A"/>
    <w:rsid w:val="003707A8"/>
    <w:rsid w:val="0037080B"/>
    <w:rsid w:val="00370BB0"/>
    <w:rsid w:val="00370C31"/>
    <w:rsid w:val="00371A40"/>
    <w:rsid w:val="00371B92"/>
    <w:rsid w:val="00371C1A"/>
    <w:rsid w:val="00371C50"/>
    <w:rsid w:val="003723FE"/>
    <w:rsid w:val="00372D90"/>
    <w:rsid w:val="00372FE9"/>
    <w:rsid w:val="003739AF"/>
    <w:rsid w:val="00373E59"/>
    <w:rsid w:val="00374939"/>
    <w:rsid w:val="00374A57"/>
    <w:rsid w:val="00374AC6"/>
    <w:rsid w:val="00375664"/>
    <w:rsid w:val="00375840"/>
    <w:rsid w:val="00375E8E"/>
    <w:rsid w:val="00375F5B"/>
    <w:rsid w:val="003761AB"/>
    <w:rsid w:val="003761FF"/>
    <w:rsid w:val="00376BBB"/>
    <w:rsid w:val="00376EF4"/>
    <w:rsid w:val="0037730D"/>
    <w:rsid w:val="0037766E"/>
    <w:rsid w:val="003779F7"/>
    <w:rsid w:val="00377C9E"/>
    <w:rsid w:val="00377D15"/>
    <w:rsid w:val="003800C1"/>
    <w:rsid w:val="003809A6"/>
    <w:rsid w:val="003809B5"/>
    <w:rsid w:val="00380F16"/>
    <w:rsid w:val="00381023"/>
    <w:rsid w:val="0038123D"/>
    <w:rsid w:val="00381CBD"/>
    <w:rsid w:val="00382460"/>
    <w:rsid w:val="00382A22"/>
    <w:rsid w:val="00382F92"/>
    <w:rsid w:val="00382F97"/>
    <w:rsid w:val="0038304E"/>
    <w:rsid w:val="003831BA"/>
    <w:rsid w:val="00383269"/>
    <w:rsid w:val="00383BDF"/>
    <w:rsid w:val="00383E92"/>
    <w:rsid w:val="0038434C"/>
    <w:rsid w:val="00384F22"/>
    <w:rsid w:val="0038542A"/>
    <w:rsid w:val="003857CC"/>
    <w:rsid w:val="00386262"/>
    <w:rsid w:val="00386879"/>
    <w:rsid w:val="003870C8"/>
    <w:rsid w:val="003902BE"/>
    <w:rsid w:val="00390637"/>
    <w:rsid w:val="003908E1"/>
    <w:rsid w:val="00390CF6"/>
    <w:rsid w:val="00390E01"/>
    <w:rsid w:val="00390ECF"/>
    <w:rsid w:val="003919FD"/>
    <w:rsid w:val="00391FC0"/>
    <w:rsid w:val="0039289B"/>
    <w:rsid w:val="003932AF"/>
    <w:rsid w:val="00393639"/>
    <w:rsid w:val="00393747"/>
    <w:rsid w:val="00393AD7"/>
    <w:rsid w:val="00394612"/>
    <w:rsid w:val="00394665"/>
    <w:rsid w:val="00394769"/>
    <w:rsid w:val="00394B83"/>
    <w:rsid w:val="00394C59"/>
    <w:rsid w:val="00395298"/>
    <w:rsid w:val="00395338"/>
    <w:rsid w:val="00395A79"/>
    <w:rsid w:val="00395C7E"/>
    <w:rsid w:val="0039695E"/>
    <w:rsid w:val="003978F3"/>
    <w:rsid w:val="00397B3C"/>
    <w:rsid w:val="00397B4F"/>
    <w:rsid w:val="00397C7C"/>
    <w:rsid w:val="003A08AE"/>
    <w:rsid w:val="003A0D0D"/>
    <w:rsid w:val="003A10A4"/>
    <w:rsid w:val="003A16ED"/>
    <w:rsid w:val="003A1945"/>
    <w:rsid w:val="003A19B5"/>
    <w:rsid w:val="003A1C29"/>
    <w:rsid w:val="003A1FD6"/>
    <w:rsid w:val="003A2478"/>
    <w:rsid w:val="003A2D89"/>
    <w:rsid w:val="003A3C71"/>
    <w:rsid w:val="003A3CB1"/>
    <w:rsid w:val="003A4A4D"/>
    <w:rsid w:val="003A4D3F"/>
    <w:rsid w:val="003A4F9B"/>
    <w:rsid w:val="003A505A"/>
    <w:rsid w:val="003A522D"/>
    <w:rsid w:val="003A5663"/>
    <w:rsid w:val="003A5B07"/>
    <w:rsid w:val="003A5C50"/>
    <w:rsid w:val="003A6241"/>
    <w:rsid w:val="003A640F"/>
    <w:rsid w:val="003A743F"/>
    <w:rsid w:val="003A7467"/>
    <w:rsid w:val="003A7574"/>
    <w:rsid w:val="003A76B5"/>
    <w:rsid w:val="003A7E8B"/>
    <w:rsid w:val="003A7F6F"/>
    <w:rsid w:val="003B0018"/>
    <w:rsid w:val="003B1107"/>
    <w:rsid w:val="003B1447"/>
    <w:rsid w:val="003B1541"/>
    <w:rsid w:val="003B15F5"/>
    <w:rsid w:val="003B19EA"/>
    <w:rsid w:val="003B1D9B"/>
    <w:rsid w:val="003B1DAD"/>
    <w:rsid w:val="003B2396"/>
    <w:rsid w:val="003B2805"/>
    <w:rsid w:val="003B285A"/>
    <w:rsid w:val="003B2987"/>
    <w:rsid w:val="003B30C1"/>
    <w:rsid w:val="003B359F"/>
    <w:rsid w:val="003B43BD"/>
    <w:rsid w:val="003B447D"/>
    <w:rsid w:val="003B4BBF"/>
    <w:rsid w:val="003B56F2"/>
    <w:rsid w:val="003B5EF5"/>
    <w:rsid w:val="003B6104"/>
    <w:rsid w:val="003B61B4"/>
    <w:rsid w:val="003B69A5"/>
    <w:rsid w:val="003B6C4D"/>
    <w:rsid w:val="003B7108"/>
    <w:rsid w:val="003B7D38"/>
    <w:rsid w:val="003B7D71"/>
    <w:rsid w:val="003C0BC1"/>
    <w:rsid w:val="003C1323"/>
    <w:rsid w:val="003C134F"/>
    <w:rsid w:val="003C1497"/>
    <w:rsid w:val="003C1B25"/>
    <w:rsid w:val="003C1D6C"/>
    <w:rsid w:val="003C1E9C"/>
    <w:rsid w:val="003C2737"/>
    <w:rsid w:val="003C2781"/>
    <w:rsid w:val="003C2D9D"/>
    <w:rsid w:val="003C317C"/>
    <w:rsid w:val="003C36C7"/>
    <w:rsid w:val="003C3939"/>
    <w:rsid w:val="003C3957"/>
    <w:rsid w:val="003C4AE9"/>
    <w:rsid w:val="003C4FEC"/>
    <w:rsid w:val="003C54B4"/>
    <w:rsid w:val="003C569B"/>
    <w:rsid w:val="003C5C7F"/>
    <w:rsid w:val="003C6358"/>
    <w:rsid w:val="003C696B"/>
    <w:rsid w:val="003C6B45"/>
    <w:rsid w:val="003C6CF5"/>
    <w:rsid w:val="003C750C"/>
    <w:rsid w:val="003C76BF"/>
    <w:rsid w:val="003C7813"/>
    <w:rsid w:val="003C7D92"/>
    <w:rsid w:val="003D0020"/>
    <w:rsid w:val="003D02A1"/>
    <w:rsid w:val="003D0636"/>
    <w:rsid w:val="003D0969"/>
    <w:rsid w:val="003D11E8"/>
    <w:rsid w:val="003D1CF1"/>
    <w:rsid w:val="003D1FA4"/>
    <w:rsid w:val="003D1FA8"/>
    <w:rsid w:val="003D204E"/>
    <w:rsid w:val="003D21C2"/>
    <w:rsid w:val="003D2499"/>
    <w:rsid w:val="003D2516"/>
    <w:rsid w:val="003D3398"/>
    <w:rsid w:val="003D3963"/>
    <w:rsid w:val="003D3AB9"/>
    <w:rsid w:val="003D3F46"/>
    <w:rsid w:val="003D3F75"/>
    <w:rsid w:val="003D4051"/>
    <w:rsid w:val="003D459D"/>
    <w:rsid w:val="003D45EF"/>
    <w:rsid w:val="003D4987"/>
    <w:rsid w:val="003D4DEE"/>
    <w:rsid w:val="003D4E56"/>
    <w:rsid w:val="003D5034"/>
    <w:rsid w:val="003D5638"/>
    <w:rsid w:val="003D69D4"/>
    <w:rsid w:val="003D6EE8"/>
    <w:rsid w:val="003D6EFD"/>
    <w:rsid w:val="003D71DD"/>
    <w:rsid w:val="003D7F26"/>
    <w:rsid w:val="003E013C"/>
    <w:rsid w:val="003E0472"/>
    <w:rsid w:val="003E071E"/>
    <w:rsid w:val="003E0B7B"/>
    <w:rsid w:val="003E0BD0"/>
    <w:rsid w:val="003E124E"/>
    <w:rsid w:val="003E1C42"/>
    <w:rsid w:val="003E1C81"/>
    <w:rsid w:val="003E1E8E"/>
    <w:rsid w:val="003E20A7"/>
    <w:rsid w:val="003E231D"/>
    <w:rsid w:val="003E259D"/>
    <w:rsid w:val="003E2B2F"/>
    <w:rsid w:val="003E2B95"/>
    <w:rsid w:val="003E2D40"/>
    <w:rsid w:val="003E2F43"/>
    <w:rsid w:val="003E2FB6"/>
    <w:rsid w:val="003E3A6D"/>
    <w:rsid w:val="003E3B61"/>
    <w:rsid w:val="003E3B80"/>
    <w:rsid w:val="003E41F8"/>
    <w:rsid w:val="003E4A7A"/>
    <w:rsid w:val="003E4D9D"/>
    <w:rsid w:val="003E5720"/>
    <w:rsid w:val="003E579D"/>
    <w:rsid w:val="003E598A"/>
    <w:rsid w:val="003E5B9E"/>
    <w:rsid w:val="003E63AF"/>
    <w:rsid w:val="003E70BD"/>
    <w:rsid w:val="003E75B4"/>
    <w:rsid w:val="003E7941"/>
    <w:rsid w:val="003E7AEA"/>
    <w:rsid w:val="003E7F75"/>
    <w:rsid w:val="003F0041"/>
    <w:rsid w:val="003F0C6F"/>
    <w:rsid w:val="003F13F5"/>
    <w:rsid w:val="003F170F"/>
    <w:rsid w:val="003F18F4"/>
    <w:rsid w:val="003F1A8C"/>
    <w:rsid w:val="003F1C7C"/>
    <w:rsid w:val="003F269C"/>
    <w:rsid w:val="003F26BB"/>
    <w:rsid w:val="003F29E8"/>
    <w:rsid w:val="003F2C90"/>
    <w:rsid w:val="003F3151"/>
    <w:rsid w:val="003F3305"/>
    <w:rsid w:val="003F4724"/>
    <w:rsid w:val="003F507D"/>
    <w:rsid w:val="003F515D"/>
    <w:rsid w:val="003F520A"/>
    <w:rsid w:val="003F56CA"/>
    <w:rsid w:val="003F5932"/>
    <w:rsid w:val="003F5BD2"/>
    <w:rsid w:val="003F5C51"/>
    <w:rsid w:val="003F5E1F"/>
    <w:rsid w:val="003F616F"/>
    <w:rsid w:val="003F6860"/>
    <w:rsid w:val="003F78DB"/>
    <w:rsid w:val="00400A48"/>
    <w:rsid w:val="00400FC9"/>
    <w:rsid w:val="00401014"/>
    <w:rsid w:val="0040119F"/>
    <w:rsid w:val="00401695"/>
    <w:rsid w:val="00401726"/>
    <w:rsid w:val="00401758"/>
    <w:rsid w:val="00401A75"/>
    <w:rsid w:val="00401BD7"/>
    <w:rsid w:val="00401D7A"/>
    <w:rsid w:val="0040247F"/>
    <w:rsid w:val="0040255D"/>
    <w:rsid w:val="00402DDD"/>
    <w:rsid w:val="004033C5"/>
    <w:rsid w:val="00403879"/>
    <w:rsid w:val="00403BF8"/>
    <w:rsid w:val="00403CA2"/>
    <w:rsid w:val="00403F91"/>
    <w:rsid w:val="00404082"/>
    <w:rsid w:val="00404201"/>
    <w:rsid w:val="00404C2D"/>
    <w:rsid w:val="00405227"/>
    <w:rsid w:val="00405597"/>
    <w:rsid w:val="00405B12"/>
    <w:rsid w:val="00405FD5"/>
    <w:rsid w:val="00406257"/>
    <w:rsid w:val="00406353"/>
    <w:rsid w:val="004068E0"/>
    <w:rsid w:val="00407230"/>
    <w:rsid w:val="0040758B"/>
    <w:rsid w:val="00407B44"/>
    <w:rsid w:val="00407B4D"/>
    <w:rsid w:val="004100B7"/>
    <w:rsid w:val="004108D0"/>
    <w:rsid w:val="00410AEF"/>
    <w:rsid w:val="00410CF1"/>
    <w:rsid w:val="004117D2"/>
    <w:rsid w:val="00411961"/>
    <w:rsid w:val="00411DC2"/>
    <w:rsid w:val="004125F0"/>
    <w:rsid w:val="00412689"/>
    <w:rsid w:val="00412811"/>
    <w:rsid w:val="0041288C"/>
    <w:rsid w:val="004128CB"/>
    <w:rsid w:val="0041298C"/>
    <w:rsid w:val="00412B28"/>
    <w:rsid w:val="004130BE"/>
    <w:rsid w:val="00413103"/>
    <w:rsid w:val="004134A5"/>
    <w:rsid w:val="00413A6E"/>
    <w:rsid w:val="00413DA1"/>
    <w:rsid w:val="00414674"/>
    <w:rsid w:val="004149E2"/>
    <w:rsid w:val="00415757"/>
    <w:rsid w:val="004158B1"/>
    <w:rsid w:val="004163E6"/>
    <w:rsid w:val="0041687C"/>
    <w:rsid w:val="00416D25"/>
    <w:rsid w:val="0041710F"/>
    <w:rsid w:val="004176AE"/>
    <w:rsid w:val="004179C3"/>
    <w:rsid w:val="00417BC3"/>
    <w:rsid w:val="00417D07"/>
    <w:rsid w:val="00417EE5"/>
    <w:rsid w:val="00420743"/>
    <w:rsid w:val="00420CCD"/>
    <w:rsid w:val="00421563"/>
    <w:rsid w:val="004215ED"/>
    <w:rsid w:val="00421E70"/>
    <w:rsid w:val="0042225E"/>
    <w:rsid w:val="0042236C"/>
    <w:rsid w:val="00422B89"/>
    <w:rsid w:val="004232DA"/>
    <w:rsid w:val="0042395C"/>
    <w:rsid w:val="00423B1B"/>
    <w:rsid w:val="00423FAD"/>
    <w:rsid w:val="0042428C"/>
    <w:rsid w:val="00424897"/>
    <w:rsid w:val="00424B6F"/>
    <w:rsid w:val="00425376"/>
    <w:rsid w:val="004260B2"/>
    <w:rsid w:val="004267F9"/>
    <w:rsid w:val="004272AF"/>
    <w:rsid w:val="004273FB"/>
    <w:rsid w:val="00427627"/>
    <w:rsid w:val="004276B8"/>
    <w:rsid w:val="0042771F"/>
    <w:rsid w:val="00427BCB"/>
    <w:rsid w:val="00427C45"/>
    <w:rsid w:val="00427C65"/>
    <w:rsid w:val="00427E85"/>
    <w:rsid w:val="00427EAD"/>
    <w:rsid w:val="004302E6"/>
    <w:rsid w:val="00430E7B"/>
    <w:rsid w:val="00431BDE"/>
    <w:rsid w:val="00431EA8"/>
    <w:rsid w:val="00432AFA"/>
    <w:rsid w:val="00432B4E"/>
    <w:rsid w:val="0043387F"/>
    <w:rsid w:val="00433A68"/>
    <w:rsid w:val="004340E2"/>
    <w:rsid w:val="0043484A"/>
    <w:rsid w:val="00434E44"/>
    <w:rsid w:val="00434F6E"/>
    <w:rsid w:val="00435063"/>
    <w:rsid w:val="004353E9"/>
    <w:rsid w:val="00435418"/>
    <w:rsid w:val="00435836"/>
    <w:rsid w:val="00435C25"/>
    <w:rsid w:val="004362F9"/>
    <w:rsid w:val="00436414"/>
    <w:rsid w:val="00436DAD"/>
    <w:rsid w:val="00437450"/>
    <w:rsid w:val="0043780E"/>
    <w:rsid w:val="0044067D"/>
    <w:rsid w:val="00440F30"/>
    <w:rsid w:val="0044120B"/>
    <w:rsid w:val="004412E0"/>
    <w:rsid w:val="0044184B"/>
    <w:rsid w:val="0044279C"/>
    <w:rsid w:val="00442C05"/>
    <w:rsid w:val="00442E29"/>
    <w:rsid w:val="004432AB"/>
    <w:rsid w:val="0044351E"/>
    <w:rsid w:val="00444B8D"/>
    <w:rsid w:val="00444DCE"/>
    <w:rsid w:val="00444FB8"/>
    <w:rsid w:val="00445D0D"/>
    <w:rsid w:val="0044669A"/>
    <w:rsid w:val="00446723"/>
    <w:rsid w:val="00446A1B"/>
    <w:rsid w:val="00446B19"/>
    <w:rsid w:val="00446D18"/>
    <w:rsid w:val="00446E15"/>
    <w:rsid w:val="00446E49"/>
    <w:rsid w:val="00446FF2"/>
    <w:rsid w:val="00447597"/>
    <w:rsid w:val="00447722"/>
    <w:rsid w:val="004477FE"/>
    <w:rsid w:val="00447988"/>
    <w:rsid w:val="00447D29"/>
    <w:rsid w:val="00450245"/>
    <w:rsid w:val="00451442"/>
    <w:rsid w:val="00451491"/>
    <w:rsid w:val="0045237E"/>
    <w:rsid w:val="00452535"/>
    <w:rsid w:val="004526BA"/>
    <w:rsid w:val="0045286D"/>
    <w:rsid w:val="00454795"/>
    <w:rsid w:val="004548C3"/>
    <w:rsid w:val="0045496D"/>
    <w:rsid w:val="00454E3D"/>
    <w:rsid w:val="00454F3B"/>
    <w:rsid w:val="00455505"/>
    <w:rsid w:val="00455A6B"/>
    <w:rsid w:val="00455D61"/>
    <w:rsid w:val="0045692C"/>
    <w:rsid w:val="00456F66"/>
    <w:rsid w:val="0045703D"/>
    <w:rsid w:val="0045790C"/>
    <w:rsid w:val="00457E00"/>
    <w:rsid w:val="0046004A"/>
    <w:rsid w:val="00460309"/>
    <w:rsid w:val="00461778"/>
    <w:rsid w:val="00462334"/>
    <w:rsid w:val="004624C2"/>
    <w:rsid w:val="00462875"/>
    <w:rsid w:val="00462DAB"/>
    <w:rsid w:val="00462FEE"/>
    <w:rsid w:val="0046335F"/>
    <w:rsid w:val="004634A7"/>
    <w:rsid w:val="00463C89"/>
    <w:rsid w:val="004641D7"/>
    <w:rsid w:val="004644C0"/>
    <w:rsid w:val="00465290"/>
    <w:rsid w:val="00465351"/>
    <w:rsid w:val="0046566E"/>
    <w:rsid w:val="004660D5"/>
    <w:rsid w:val="004661CE"/>
    <w:rsid w:val="00466976"/>
    <w:rsid w:val="00466D18"/>
    <w:rsid w:val="0046729E"/>
    <w:rsid w:val="0046763A"/>
    <w:rsid w:val="00467F0B"/>
    <w:rsid w:val="004702B5"/>
    <w:rsid w:val="004706B1"/>
    <w:rsid w:val="00471217"/>
    <w:rsid w:val="0047132F"/>
    <w:rsid w:val="004719C6"/>
    <w:rsid w:val="00471EA0"/>
    <w:rsid w:val="00472216"/>
    <w:rsid w:val="004725D3"/>
    <w:rsid w:val="0047280B"/>
    <w:rsid w:val="00473190"/>
    <w:rsid w:val="00473208"/>
    <w:rsid w:val="0047339F"/>
    <w:rsid w:val="00473D45"/>
    <w:rsid w:val="0047407D"/>
    <w:rsid w:val="00474431"/>
    <w:rsid w:val="0047493B"/>
    <w:rsid w:val="00474D0A"/>
    <w:rsid w:val="00474E6A"/>
    <w:rsid w:val="00474FA3"/>
    <w:rsid w:val="004750B5"/>
    <w:rsid w:val="004757ED"/>
    <w:rsid w:val="00475A4F"/>
    <w:rsid w:val="00476211"/>
    <w:rsid w:val="00476DA7"/>
    <w:rsid w:val="00476E7C"/>
    <w:rsid w:val="00476ED0"/>
    <w:rsid w:val="0047758E"/>
    <w:rsid w:val="00477E34"/>
    <w:rsid w:val="0048041B"/>
    <w:rsid w:val="0048065E"/>
    <w:rsid w:val="004807EA"/>
    <w:rsid w:val="00480F17"/>
    <w:rsid w:val="0048152E"/>
    <w:rsid w:val="0048158F"/>
    <w:rsid w:val="0048168B"/>
    <w:rsid w:val="00481C1D"/>
    <w:rsid w:val="00481EF5"/>
    <w:rsid w:val="00482077"/>
    <w:rsid w:val="0048231B"/>
    <w:rsid w:val="00482527"/>
    <w:rsid w:val="00482581"/>
    <w:rsid w:val="0048289B"/>
    <w:rsid w:val="00482B49"/>
    <w:rsid w:val="00482D64"/>
    <w:rsid w:val="00483200"/>
    <w:rsid w:val="00483304"/>
    <w:rsid w:val="00483458"/>
    <w:rsid w:val="00484066"/>
    <w:rsid w:val="004848D4"/>
    <w:rsid w:val="00484C4E"/>
    <w:rsid w:val="0048524D"/>
    <w:rsid w:val="004860B9"/>
    <w:rsid w:val="004860D1"/>
    <w:rsid w:val="004873F1"/>
    <w:rsid w:val="00487603"/>
    <w:rsid w:val="00487BC7"/>
    <w:rsid w:val="0049028A"/>
    <w:rsid w:val="004902BE"/>
    <w:rsid w:val="00490AB2"/>
    <w:rsid w:val="00491053"/>
    <w:rsid w:val="00491C43"/>
    <w:rsid w:val="00492544"/>
    <w:rsid w:val="00492C80"/>
    <w:rsid w:val="00492FF3"/>
    <w:rsid w:val="0049317E"/>
    <w:rsid w:val="004932FB"/>
    <w:rsid w:val="0049394F"/>
    <w:rsid w:val="00493B55"/>
    <w:rsid w:val="004940F2"/>
    <w:rsid w:val="00494196"/>
    <w:rsid w:val="004941AD"/>
    <w:rsid w:val="0049473D"/>
    <w:rsid w:val="00494E61"/>
    <w:rsid w:val="0049544F"/>
    <w:rsid w:val="00495578"/>
    <w:rsid w:val="0049607D"/>
    <w:rsid w:val="00496109"/>
    <w:rsid w:val="0049623B"/>
    <w:rsid w:val="004963D5"/>
    <w:rsid w:val="004967D0"/>
    <w:rsid w:val="00496D55"/>
    <w:rsid w:val="00496E7A"/>
    <w:rsid w:val="00497518"/>
    <w:rsid w:val="004977AA"/>
    <w:rsid w:val="00497DB5"/>
    <w:rsid w:val="004A0535"/>
    <w:rsid w:val="004A0D63"/>
    <w:rsid w:val="004A0EB8"/>
    <w:rsid w:val="004A0FBB"/>
    <w:rsid w:val="004A0FC4"/>
    <w:rsid w:val="004A166E"/>
    <w:rsid w:val="004A171C"/>
    <w:rsid w:val="004A1C80"/>
    <w:rsid w:val="004A2B04"/>
    <w:rsid w:val="004A2FCA"/>
    <w:rsid w:val="004A362F"/>
    <w:rsid w:val="004A36AA"/>
    <w:rsid w:val="004A3BD7"/>
    <w:rsid w:val="004A3CD3"/>
    <w:rsid w:val="004A4405"/>
    <w:rsid w:val="004A459C"/>
    <w:rsid w:val="004A488B"/>
    <w:rsid w:val="004A49F0"/>
    <w:rsid w:val="004A50B8"/>
    <w:rsid w:val="004A5621"/>
    <w:rsid w:val="004A5C7E"/>
    <w:rsid w:val="004A5F46"/>
    <w:rsid w:val="004A677F"/>
    <w:rsid w:val="004A6ACC"/>
    <w:rsid w:val="004A7230"/>
    <w:rsid w:val="004A739F"/>
    <w:rsid w:val="004A77B0"/>
    <w:rsid w:val="004A7DC8"/>
    <w:rsid w:val="004A7F54"/>
    <w:rsid w:val="004B030C"/>
    <w:rsid w:val="004B08E2"/>
    <w:rsid w:val="004B0B00"/>
    <w:rsid w:val="004B12CD"/>
    <w:rsid w:val="004B16E9"/>
    <w:rsid w:val="004B1B98"/>
    <w:rsid w:val="004B2534"/>
    <w:rsid w:val="004B2546"/>
    <w:rsid w:val="004B2728"/>
    <w:rsid w:val="004B2EC2"/>
    <w:rsid w:val="004B3067"/>
    <w:rsid w:val="004B31C1"/>
    <w:rsid w:val="004B3723"/>
    <w:rsid w:val="004B3B70"/>
    <w:rsid w:val="004B405C"/>
    <w:rsid w:val="004B4200"/>
    <w:rsid w:val="004B48D4"/>
    <w:rsid w:val="004B4B28"/>
    <w:rsid w:val="004B4BBB"/>
    <w:rsid w:val="004B4FA3"/>
    <w:rsid w:val="004B532B"/>
    <w:rsid w:val="004B5C82"/>
    <w:rsid w:val="004B5C8A"/>
    <w:rsid w:val="004B6355"/>
    <w:rsid w:val="004B6365"/>
    <w:rsid w:val="004B6683"/>
    <w:rsid w:val="004B6927"/>
    <w:rsid w:val="004B6A18"/>
    <w:rsid w:val="004B71BA"/>
    <w:rsid w:val="004B7F14"/>
    <w:rsid w:val="004C02CD"/>
    <w:rsid w:val="004C05FB"/>
    <w:rsid w:val="004C0C6A"/>
    <w:rsid w:val="004C1008"/>
    <w:rsid w:val="004C10CD"/>
    <w:rsid w:val="004C11E8"/>
    <w:rsid w:val="004C12FA"/>
    <w:rsid w:val="004C1446"/>
    <w:rsid w:val="004C1A49"/>
    <w:rsid w:val="004C21BA"/>
    <w:rsid w:val="004C21F6"/>
    <w:rsid w:val="004C2A36"/>
    <w:rsid w:val="004C2A75"/>
    <w:rsid w:val="004C2AF4"/>
    <w:rsid w:val="004C2CA9"/>
    <w:rsid w:val="004C3095"/>
    <w:rsid w:val="004C31E7"/>
    <w:rsid w:val="004C36CD"/>
    <w:rsid w:val="004C38D4"/>
    <w:rsid w:val="004C3A1C"/>
    <w:rsid w:val="004C4EA9"/>
    <w:rsid w:val="004C5027"/>
    <w:rsid w:val="004C54B0"/>
    <w:rsid w:val="004C572B"/>
    <w:rsid w:val="004C5ACD"/>
    <w:rsid w:val="004C6167"/>
    <w:rsid w:val="004C63E1"/>
    <w:rsid w:val="004C6972"/>
    <w:rsid w:val="004C7ABC"/>
    <w:rsid w:val="004C7B10"/>
    <w:rsid w:val="004D00C6"/>
    <w:rsid w:val="004D06AA"/>
    <w:rsid w:val="004D0730"/>
    <w:rsid w:val="004D09AA"/>
    <w:rsid w:val="004D0CDF"/>
    <w:rsid w:val="004D0DF3"/>
    <w:rsid w:val="004D1183"/>
    <w:rsid w:val="004D2185"/>
    <w:rsid w:val="004D23E9"/>
    <w:rsid w:val="004D2E7D"/>
    <w:rsid w:val="004D35C3"/>
    <w:rsid w:val="004D3984"/>
    <w:rsid w:val="004D3B16"/>
    <w:rsid w:val="004D40C3"/>
    <w:rsid w:val="004D4131"/>
    <w:rsid w:val="004D41E4"/>
    <w:rsid w:val="004D4744"/>
    <w:rsid w:val="004D4797"/>
    <w:rsid w:val="004D4B4D"/>
    <w:rsid w:val="004D4BC5"/>
    <w:rsid w:val="004D4C2F"/>
    <w:rsid w:val="004D4D9D"/>
    <w:rsid w:val="004D67FD"/>
    <w:rsid w:val="004D68AE"/>
    <w:rsid w:val="004D6DFC"/>
    <w:rsid w:val="004D71FB"/>
    <w:rsid w:val="004D7556"/>
    <w:rsid w:val="004D7678"/>
    <w:rsid w:val="004E0267"/>
    <w:rsid w:val="004E11E4"/>
    <w:rsid w:val="004E13C5"/>
    <w:rsid w:val="004E1589"/>
    <w:rsid w:val="004E1F8A"/>
    <w:rsid w:val="004E23DE"/>
    <w:rsid w:val="004E27AE"/>
    <w:rsid w:val="004E2AC2"/>
    <w:rsid w:val="004E3BD2"/>
    <w:rsid w:val="004E4076"/>
    <w:rsid w:val="004E4A9B"/>
    <w:rsid w:val="004E4C46"/>
    <w:rsid w:val="004E4CC5"/>
    <w:rsid w:val="004E5372"/>
    <w:rsid w:val="004E6CAF"/>
    <w:rsid w:val="004E7835"/>
    <w:rsid w:val="004E7BDC"/>
    <w:rsid w:val="004F05B9"/>
    <w:rsid w:val="004F0DC5"/>
    <w:rsid w:val="004F0F2B"/>
    <w:rsid w:val="004F1054"/>
    <w:rsid w:val="004F115F"/>
    <w:rsid w:val="004F1484"/>
    <w:rsid w:val="004F14C9"/>
    <w:rsid w:val="004F190A"/>
    <w:rsid w:val="004F1DDA"/>
    <w:rsid w:val="004F204B"/>
    <w:rsid w:val="004F2209"/>
    <w:rsid w:val="004F28F5"/>
    <w:rsid w:val="004F3036"/>
    <w:rsid w:val="004F312A"/>
    <w:rsid w:val="004F3137"/>
    <w:rsid w:val="004F3511"/>
    <w:rsid w:val="004F3CA2"/>
    <w:rsid w:val="004F3E4E"/>
    <w:rsid w:val="004F4157"/>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030B"/>
    <w:rsid w:val="0050111B"/>
    <w:rsid w:val="0050113D"/>
    <w:rsid w:val="0050127A"/>
    <w:rsid w:val="005017CB"/>
    <w:rsid w:val="00501B15"/>
    <w:rsid w:val="00501EB4"/>
    <w:rsid w:val="00501FF2"/>
    <w:rsid w:val="00502266"/>
    <w:rsid w:val="0050238C"/>
    <w:rsid w:val="00502468"/>
    <w:rsid w:val="00502B07"/>
    <w:rsid w:val="005038A0"/>
    <w:rsid w:val="00503917"/>
    <w:rsid w:val="00503933"/>
    <w:rsid w:val="005040C7"/>
    <w:rsid w:val="00504956"/>
    <w:rsid w:val="00504D1E"/>
    <w:rsid w:val="00504F10"/>
    <w:rsid w:val="00505175"/>
    <w:rsid w:val="0050532B"/>
    <w:rsid w:val="00505678"/>
    <w:rsid w:val="0050568B"/>
    <w:rsid w:val="00505795"/>
    <w:rsid w:val="00505E08"/>
    <w:rsid w:val="00505E62"/>
    <w:rsid w:val="00505FB9"/>
    <w:rsid w:val="005062EB"/>
    <w:rsid w:val="00506414"/>
    <w:rsid w:val="00506482"/>
    <w:rsid w:val="005064EB"/>
    <w:rsid w:val="00506D6E"/>
    <w:rsid w:val="00506F2D"/>
    <w:rsid w:val="005072AE"/>
    <w:rsid w:val="005072B3"/>
    <w:rsid w:val="005075F5"/>
    <w:rsid w:val="00507692"/>
    <w:rsid w:val="005076F4"/>
    <w:rsid w:val="005078D9"/>
    <w:rsid w:val="0050795D"/>
    <w:rsid w:val="00507AAB"/>
    <w:rsid w:val="00507C48"/>
    <w:rsid w:val="005106CF"/>
    <w:rsid w:val="005116B5"/>
    <w:rsid w:val="00511840"/>
    <w:rsid w:val="0051189F"/>
    <w:rsid w:val="00511BD7"/>
    <w:rsid w:val="00511D60"/>
    <w:rsid w:val="00512114"/>
    <w:rsid w:val="005122E2"/>
    <w:rsid w:val="00512B39"/>
    <w:rsid w:val="005130D3"/>
    <w:rsid w:val="00513D23"/>
    <w:rsid w:val="00514181"/>
    <w:rsid w:val="0051475A"/>
    <w:rsid w:val="005148BF"/>
    <w:rsid w:val="0051534C"/>
    <w:rsid w:val="0051544B"/>
    <w:rsid w:val="005157EF"/>
    <w:rsid w:val="00515D89"/>
    <w:rsid w:val="00516683"/>
    <w:rsid w:val="00516B45"/>
    <w:rsid w:val="00517422"/>
    <w:rsid w:val="0051752F"/>
    <w:rsid w:val="0051784E"/>
    <w:rsid w:val="005200ED"/>
    <w:rsid w:val="00520801"/>
    <w:rsid w:val="0052081A"/>
    <w:rsid w:val="005208DD"/>
    <w:rsid w:val="00520FF4"/>
    <w:rsid w:val="005217FB"/>
    <w:rsid w:val="00521D97"/>
    <w:rsid w:val="00521FDC"/>
    <w:rsid w:val="005220B4"/>
    <w:rsid w:val="005229B7"/>
    <w:rsid w:val="005234BA"/>
    <w:rsid w:val="00523AF4"/>
    <w:rsid w:val="00523AFD"/>
    <w:rsid w:val="00523B9E"/>
    <w:rsid w:val="00523F2B"/>
    <w:rsid w:val="00524124"/>
    <w:rsid w:val="005247E8"/>
    <w:rsid w:val="0052485E"/>
    <w:rsid w:val="00524B6F"/>
    <w:rsid w:val="00524CA5"/>
    <w:rsid w:val="0052593A"/>
    <w:rsid w:val="00525D94"/>
    <w:rsid w:val="00525F8B"/>
    <w:rsid w:val="005261C1"/>
    <w:rsid w:val="0052667A"/>
    <w:rsid w:val="00526BA1"/>
    <w:rsid w:val="0052723E"/>
    <w:rsid w:val="005272CD"/>
    <w:rsid w:val="00527579"/>
    <w:rsid w:val="005275B4"/>
    <w:rsid w:val="005276F0"/>
    <w:rsid w:val="005277AF"/>
    <w:rsid w:val="00527A26"/>
    <w:rsid w:val="00527B2D"/>
    <w:rsid w:val="00527E28"/>
    <w:rsid w:val="00530C31"/>
    <w:rsid w:val="0053158C"/>
    <w:rsid w:val="005317A6"/>
    <w:rsid w:val="00532712"/>
    <w:rsid w:val="005328F1"/>
    <w:rsid w:val="00532F9D"/>
    <w:rsid w:val="0053302B"/>
    <w:rsid w:val="005330A9"/>
    <w:rsid w:val="00533C90"/>
    <w:rsid w:val="00533F9B"/>
    <w:rsid w:val="0053419E"/>
    <w:rsid w:val="00534241"/>
    <w:rsid w:val="00534774"/>
    <w:rsid w:val="00534A60"/>
    <w:rsid w:val="00534B34"/>
    <w:rsid w:val="00534E38"/>
    <w:rsid w:val="00535587"/>
    <w:rsid w:val="00535638"/>
    <w:rsid w:val="0053576F"/>
    <w:rsid w:val="00535825"/>
    <w:rsid w:val="00535A41"/>
    <w:rsid w:val="00536DDE"/>
    <w:rsid w:val="005376B5"/>
    <w:rsid w:val="00537B74"/>
    <w:rsid w:val="00537BF0"/>
    <w:rsid w:val="005401CC"/>
    <w:rsid w:val="005403F2"/>
    <w:rsid w:val="0054177A"/>
    <w:rsid w:val="00541E47"/>
    <w:rsid w:val="00541FDF"/>
    <w:rsid w:val="005420EC"/>
    <w:rsid w:val="00542329"/>
    <w:rsid w:val="0054285F"/>
    <w:rsid w:val="00542A6D"/>
    <w:rsid w:val="005437A3"/>
    <w:rsid w:val="005437DA"/>
    <w:rsid w:val="005445F5"/>
    <w:rsid w:val="0054461A"/>
    <w:rsid w:val="005447D2"/>
    <w:rsid w:val="00544B50"/>
    <w:rsid w:val="00544DE4"/>
    <w:rsid w:val="00544EED"/>
    <w:rsid w:val="0054550D"/>
    <w:rsid w:val="005456FB"/>
    <w:rsid w:val="00545AF7"/>
    <w:rsid w:val="00545B38"/>
    <w:rsid w:val="00545DDF"/>
    <w:rsid w:val="00546949"/>
    <w:rsid w:val="00546AC9"/>
    <w:rsid w:val="0054745E"/>
    <w:rsid w:val="005475D7"/>
    <w:rsid w:val="005479B5"/>
    <w:rsid w:val="00547D3B"/>
    <w:rsid w:val="00547F9E"/>
    <w:rsid w:val="0055155C"/>
    <w:rsid w:val="005516A6"/>
    <w:rsid w:val="0055206B"/>
    <w:rsid w:val="00552173"/>
    <w:rsid w:val="0055238D"/>
    <w:rsid w:val="00552467"/>
    <w:rsid w:val="005528BA"/>
    <w:rsid w:val="00552FC4"/>
    <w:rsid w:val="00553340"/>
    <w:rsid w:val="005538A6"/>
    <w:rsid w:val="00553E43"/>
    <w:rsid w:val="00554058"/>
    <w:rsid w:val="005544D8"/>
    <w:rsid w:val="00554792"/>
    <w:rsid w:val="00555492"/>
    <w:rsid w:val="00556231"/>
    <w:rsid w:val="0055633F"/>
    <w:rsid w:val="00557A40"/>
    <w:rsid w:val="00557A94"/>
    <w:rsid w:val="00560592"/>
    <w:rsid w:val="005605D3"/>
    <w:rsid w:val="00560D72"/>
    <w:rsid w:val="00561344"/>
    <w:rsid w:val="00561E50"/>
    <w:rsid w:val="005621DE"/>
    <w:rsid w:val="00562C82"/>
    <w:rsid w:val="00562E99"/>
    <w:rsid w:val="005633C9"/>
    <w:rsid w:val="00563628"/>
    <w:rsid w:val="005648DA"/>
    <w:rsid w:val="00564B5D"/>
    <w:rsid w:val="00564CDA"/>
    <w:rsid w:val="00564E9F"/>
    <w:rsid w:val="00565021"/>
    <w:rsid w:val="005658A6"/>
    <w:rsid w:val="00565C80"/>
    <w:rsid w:val="0056616D"/>
    <w:rsid w:val="00566354"/>
    <w:rsid w:val="005665F2"/>
    <w:rsid w:val="00566868"/>
    <w:rsid w:val="005677F5"/>
    <w:rsid w:val="00567896"/>
    <w:rsid w:val="00567F55"/>
    <w:rsid w:val="00570157"/>
    <w:rsid w:val="005703DC"/>
    <w:rsid w:val="005708FB"/>
    <w:rsid w:val="00570F8F"/>
    <w:rsid w:val="005712EA"/>
    <w:rsid w:val="005713B9"/>
    <w:rsid w:val="005714EA"/>
    <w:rsid w:val="00571690"/>
    <w:rsid w:val="00571B13"/>
    <w:rsid w:val="00571C71"/>
    <w:rsid w:val="00571DBF"/>
    <w:rsid w:val="005723DF"/>
    <w:rsid w:val="00572493"/>
    <w:rsid w:val="00572B63"/>
    <w:rsid w:val="005734C0"/>
    <w:rsid w:val="00573683"/>
    <w:rsid w:val="005736EF"/>
    <w:rsid w:val="00573F10"/>
    <w:rsid w:val="00574630"/>
    <w:rsid w:val="005746FF"/>
    <w:rsid w:val="00574C60"/>
    <w:rsid w:val="00575329"/>
    <w:rsid w:val="0057540C"/>
    <w:rsid w:val="00575455"/>
    <w:rsid w:val="005754A2"/>
    <w:rsid w:val="00575553"/>
    <w:rsid w:val="00575B69"/>
    <w:rsid w:val="00575D81"/>
    <w:rsid w:val="00576735"/>
    <w:rsid w:val="005769B3"/>
    <w:rsid w:val="00577897"/>
    <w:rsid w:val="00577A6B"/>
    <w:rsid w:val="00577B16"/>
    <w:rsid w:val="00577B48"/>
    <w:rsid w:val="00577EAB"/>
    <w:rsid w:val="005801DE"/>
    <w:rsid w:val="0058092E"/>
    <w:rsid w:val="00580C37"/>
    <w:rsid w:val="00580C83"/>
    <w:rsid w:val="00580F8D"/>
    <w:rsid w:val="0058117E"/>
    <w:rsid w:val="005819E5"/>
    <w:rsid w:val="00581C86"/>
    <w:rsid w:val="00582138"/>
    <w:rsid w:val="00582820"/>
    <w:rsid w:val="00582D14"/>
    <w:rsid w:val="00583739"/>
    <w:rsid w:val="0058385A"/>
    <w:rsid w:val="005838D2"/>
    <w:rsid w:val="00584364"/>
    <w:rsid w:val="0058457A"/>
    <w:rsid w:val="00584B0F"/>
    <w:rsid w:val="00584B11"/>
    <w:rsid w:val="00584B38"/>
    <w:rsid w:val="00584C45"/>
    <w:rsid w:val="00585575"/>
    <w:rsid w:val="0058565A"/>
    <w:rsid w:val="00585699"/>
    <w:rsid w:val="00585B9E"/>
    <w:rsid w:val="00585C00"/>
    <w:rsid w:val="00586060"/>
    <w:rsid w:val="005861DD"/>
    <w:rsid w:val="005865D3"/>
    <w:rsid w:val="00586F00"/>
    <w:rsid w:val="00586FA3"/>
    <w:rsid w:val="0058719D"/>
    <w:rsid w:val="00587383"/>
    <w:rsid w:val="005873E6"/>
    <w:rsid w:val="005900BA"/>
    <w:rsid w:val="0059049B"/>
    <w:rsid w:val="005906A1"/>
    <w:rsid w:val="00590964"/>
    <w:rsid w:val="005910B2"/>
    <w:rsid w:val="0059164F"/>
    <w:rsid w:val="005916E9"/>
    <w:rsid w:val="005918AC"/>
    <w:rsid w:val="00591DB7"/>
    <w:rsid w:val="00591F17"/>
    <w:rsid w:val="005926DB"/>
    <w:rsid w:val="00592CF0"/>
    <w:rsid w:val="00592D2E"/>
    <w:rsid w:val="00593034"/>
    <w:rsid w:val="005940F8"/>
    <w:rsid w:val="005944F0"/>
    <w:rsid w:val="00594D9A"/>
    <w:rsid w:val="005964F2"/>
    <w:rsid w:val="00596CF3"/>
    <w:rsid w:val="005A0297"/>
    <w:rsid w:val="005A0410"/>
    <w:rsid w:val="005A085E"/>
    <w:rsid w:val="005A0AC0"/>
    <w:rsid w:val="005A0B67"/>
    <w:rsid w:val="005A18C5"/>
    <w:rsid w:val="005A1D41"/>
    <w:rsid w:val="005A1EF4"/>
    <w:rsid w:val="005A24AA"/>
    <w:rsid w:val="005A26E8"/>
    <w:rsid w:val="005A271E"/>
    <w:rsid w:val="005A2B3B"/>
    <w:rsid w:val="005A2B49"/>
    <w:rsid w:val="005A2D13"/>
    <w:rsid w:val="005A32D4"/>
    <w:rsid w:val="005A49D0"/>
    <w:rsid w:val="005A510A"/>
    <w:rsid w:val="005A550F"/>
    <w:rsid w:val="005A5DC8"/>
    <w:rsid w:val="005A5F37"/>
    <w:rsid w:val="005A6032"/>
    <w:rsid w:val="005A61CB"/>
    <w:rsid w:val="005A631D"/>
    <w:rsid w:val="005A63D1"/>
    <w:rsid w:val="005A656C"/>
    <w:rsid w:val="005A69E2"/>
    <w:rsid w:val="005A6BC2"/>
    <w:rsid w:val="005A6C82"/>
    <w:rsid w:val="005A6CDE"/>
    <w:rsid w:val="005A72B0"/>
    <w:rsid w:val="005A72F8"/>
    <w:rsid w:val="005A7454"/>
    <w:rsid w:val="005A7C37"/>
    <w:rsid w:val="005A7D3C"/>
    <w:rsid w:val="005A7F37"/>
    <w:rsid w:val="005B0120"/>
    <w:rsid w:val="005B037D"/>
    <w:rsid w:val="005B0A40"/>
    <w:rsid w:val="005B0F2D"/>
    <w:rsid w:val="005B1137"/>
    <w:rsid w:val="005B1279"/>
    <w:rsid w:val="005B16D0"/>
    <w:rsid w:val="005B1C0C"/>
    <w:rsid w:val="005B2156"/>
    <w:rsid w:val="005B2590"/>
    <w:rsid w:val="005B2A76"/>
    <w:rsid w:val="005B2FC5"/>
    <w:rsid w:val="005B36B7"/>
    <w:rsid w:val="005B3B40"/>
    <w:rsid w:val="005B3D44"/>
    <w:rsid w:val="005B3F5A"/>
    <w:rsid w:val="005B43C1"/>
    <w:rsid w:val="005B4D04"/>
    <w:rsid w:val="005B4FA7"/>
    <w:rsid w:val="005B5639"/>
    <w:rsid w:val="005B569F"/>
    <w:rsid w:val="005B56AC"/>
    <w:rsid w:val="005B5705"/>
    <w:rsid w:val="005B58FA"/>
    <w:rsid w:val="005B5B0C"/>
    <w:rsid w:val="005B5B21"/>
    <w:rsid w:val="005B617A"/>
    <w:rsid w:val="005B6AAA"/>
    <w:rsid w:val="005B7282"/>
    <w:rsid w:val="005B7592"/>
    <w:rsid w:val="005B79D2"/>
    <w:rsid w:val="005B7AA3"/>
    <w:rsid w:val="005B7E2A"/>
    <w:rsid w:val="005B7E84"/>
    <w:rsid w:val="005B7F58"/>
    <w:rsid w:val="005C0524"/>
    <w:rsid w:val="005C059E"/>
    <w:rsid w:val="005C0EC6"/>
    <w:rsid w:val="005C115C"/>
    <w:rsid w:val="005C11E8"/>
    <w:rsid w:val="005C14C7"/>
    <w:rsid w:val="005C15D5"/>
    <w:rsid w:val="005C1A6A"/>
    <w:rsid w:val="005C1A7E"/>
    <w:rsid w:val="005C20FA"/>
    <w:rsid w:val="005C2571"/>
    <w:rsid w:val="005C2680"/>
    <w:rsid w:val="005C2C6D"/>
    <w:rsid w:val="005C3097"/>
    <w:rsid w:val="005C3882"/>
    <w:rsid w:val="005C524B"/>
    <w:rsid w:val="005C52E5"/>
    <w:rsid w:val="005C531D"/>
    <w:rsid w:val="005C539E"/>
    <w:rsid w:val="005C542D"/>
    <w:rsid w:val="005C54DA"/>
    <w:rsid w:val="005C5664"/>
    <w:rsid w:val="005C580C"/>
    <w:rsid w:val="005C5D44"/>
    <w:rsid w:val="005C6647"/>
    <w:rsid w:val="005C68D9"/>
    <w:rsid w:val="005C704F"/>
    <w:rsid w:val="005C7258"/>
    <w:rsid w:val="005C7795"/>
    <w:rsid w:val="005C7C8E"/>
    <w:rsid w:val="005C7CED"/>
    <w:rsid w:val="005C7E25"/>
    <w:rsid w:val="005D011A"/>
    <w:rsid w:val="005D0308"/>
    <w:rsid w:val="005D0756"/>
    <w:rsid w:val="005D0F8C"/>
    <w:rsid w:val="005D10E2"/>
    <w:rsid w:val="005D1748"/>
    <w:rsid w:val="005D2253"/>
    <w:rsid w:val="005D246B"/>
    <w:rsid w:val="005D26E9"/>
    <w:rsid w:val="005D295B"/>
    <w:rsid w:val="005D3635"/>
    <w:rsid w:val="005D388A"/>
    <w:rsid w:val="005D389C"/>
    <w:rsid w:val="005D49C3"/>
    <w:rsid w:val="005D4E4A"/>
    <w:rsid w:val="005D5025"/>
    <w:rsid w:val="005D511B"/>
    <w:rsid w:val="005D5762"/>
    <w:rsid w:val="005D5D30"/>
    <w:rsid w:val="005D671F"/>
    <w:rsid w:val="005D6EE9"/>
    <w:rsid w:val="005D6FA4"/>
    <w:rsid w:val="005D72A1"/>
    <w:rsid w:val="005D749D"/>
    <w:rsid w:val="005D7693"/>
    <w:rsid w:val="005D7D07"/>
    <w:rsid w:val="005D7D8F"/>
    <w:rsid w:val="005E0EC7"/>
    <w:rsid w:val="005E171A"/>
    <w:rsid w:val="005E20ED"/>
    <w:rsid w:val="005E25D6"/>
    <w:rsid w:val="005E2C1F"/>
    <w:rsid w:val="005E2DB8"/>
    <w:rsid w:val="005E2E76"/>
    <w:rsid w:val="005E2FB8"/>
    <w:rsid w:val="005E2FE5"/>
    <w:rsid w:val="005E3116"/>
    <w:rsid w:val="005E3454"/>
    <w:rsid w:val="005E3533"/>
    <w:rsid w:val="005E3BAC"/>
    <w:rsid w:val="005E3F08"/>
    <w:rsid w:val="005E45AB"/>
    <w:rsid w:val="005E45B6"/>
    <w:rsid w:val="005E4824"/>
    <w:rsid w:val="005E53F1"/>
    <w:rsid w:val="005E5627"/>
    <w:rsid w:val="005E56C1"/>
    <w:rsid w:val="005E5E7C"/>
    <w:rsid w:val="005E5FEA"/>
    <w:rsid w:val="005E6181"/>
    <w:rsid w:val="005E6937"/>
    <w:rsid w:val="005E7240"/>
    <w:rsid w:val="005E72E7"/>
    <w:rsid w:val="005E7585"/>
    <w:rsid w:val="005E76E0"/>
    <w:rsid w:val="005E77F2"/>
    <w:rsid w:val="005E785D"/>
    <w:rsid w:val="005F05DE"/>
    <w:rsid w:val="005F072D"/>
    <w:rsid w:val="005F09C2"/>
    <w:rsid w:val="005F0C0A"/>
    <w:rsid w:val="005F0ED8"/>
    <w:rsid w:val="005F1B1E"/>
    <w:rsid w:val="005F1C39"/>
    <w:rsid w:val="005F1DA1"/>
    <w:rsid w:val="005F1DC2"/>
    <w:rsid w:val="005F1ED6"/>
    <w:rsid w:val="005F26D4"/>
    <w:rsid w:val="005F2ACA"/>
    <w:rsid w:val="005F2B20"/>
    <w:rsid w:val="005F2C40"/>
    <w:rsid w:val="005F2DBF"/>
    <w:rsid w:val="005F3942"/>
    <w:rsid w:val="005F4239"/>
    <w:rsid w:val="005F4312"/>
    <w:rsid w:val="005F444C"/>
    <w:rsid w:val="005F46B8"/>
    <w:rsid w:val="005F4876"/>
    <w:rsid w:val="005F4AE0"/>
    <w:rsid w:val="005F4B43"/>
    <w:rsid w:val="005F51CF"/>
    <w:rsid w:val="005F5C77"/>
    <w:rsid w:val="005F6917"/>
    <w:rsid w:val="005F69D8"/>
    <w:rsid w:val="005F7616"/>
    <w:rsid w:val="005F78D6"/>
    <w:rsid w:val="005F7CC0"/>
    <w:rsid w:val="005F7E5A"/>
    <w:rsid w:val="006003E0"/>
    <w:rsid w:val="00600BDE"/>
    <w:rsid w:val="006016C7"/>
    <w:rsid w:val="00601894"/>
    <w:rsid w:val="00601BF1"/>
    <w:rsid w:val="00601C6B"/>
    <w:rsid w:val="0060223B"/>
    <w:rsid w:val="00602FCB"/>
    <w:rsid w:val="006036BC"/>
    <w:rsid w:val="0060397B"/>
    <w:rsid w:val="00604188"/>
    <w:rsid w:val="00604231"/>
    <w:rsid w:val="00604723"/>
    <w:rsid w:val="00604862"/>
    <w:rsid w:val="00605438"/>
    <w:rsid w:val="006054C1"/>
    <w:rsid w:val="00605AB5"/>
    <w:rsid w:val="00605B4F"/>
    <w:rsid w:val="00605BD3"/>
    <w:rsid w:val="006065EE"/>
    <w:rsid w:val="00606711"/>
    <w:rsid w:val="00606A97"/>
    <w:rsid w:val="00606D2A"/>
    <w:rsid w:val="00606F65"/>
    <w:rsid w:val="00606F85"/>
    <w:rsid w:val="006077A9"/>
    <w:rsid w:val="0060782E"/>
    <w:rsid w:val="00607A2E"/>
    <w:rsid w:val="00607AF3"/>
    <w:rsid w:val="006107C8"/>
    <w:rsid w:val="00610AAC"/>
    <w:rsid w:val="0061126A"/>
    <w:rsid w:val="00611610"/>
    <w:rsid w:val="0061178D"/>
    <w:rsid w:val="00612601"/>
    <w:rsid w:val="00612741"/>
    <w:rsid w:val="00612897"/>
    <w:rsid w:val="00612B0F"/>
    <w:rsid w:val="00612B21"/>
    <w:rsid w:val="00612DF6"/>
    <w:rsid w:val="00612E47"/>
    <w:rsid w:val="00612F61"/>
    <w:rsid w:val="00613674"/>
    <w:rsid w:val="00613A75"/>
    <w:rsid w:val="00613B8E"/>
    <w:rsid w:val="00613DE4"/>
    <w:rsid w:val="006144D2"/>
    <w:rsid w:val="00614597"/>
    <w:rsid w:val="00614FB1"/>
    <w:rsid w:val="006158B7"/>
    <w:rsid w:val="00615AF6"/>
    <w:rsid w:val="00616AA8"/>
    <w:rsid w:val="00616AAF"/>
    <w:rsid w:val="00616B53"/>
    <w:rsid w:val="0061711A"/>
    <w:rsid w:val="006171E2"/>
    <w:rsid w:val="0061754B"/>
    <w:rsid w:val="00617562"/>
    <w:rsid w:val="006176E4"/>
    <w:rsid w:val="006178CA"/>
    <w:rsid w:val="006178E1"/>
    <w:rsid w:val="00620363"/>
    <w:rsid w:val="00620446"/>
    <w:rsid w:val="00620D95"/>
    <w:rsid w:val="0062131C"/>
    <w:rsid w:val="0062191B"/>
    <w:rsid w:val="00621BFE"/>
    <w:rsid w:val="00622178"/>
    <w:rsid w:val="006221A9"/>
    <w:rsid w:val="006223CB"/>
    <w:rsid w:val="00622502"/>
    <w:rsid w:val="0062294F"/>
    <w:rsid w:val="00622BBD"/>
    <w:rsid w:val="00623511"/>
    <w:rsid w:val="006242BF"/>
    <w:rsid w:val="00624AF7"/>
    <w:rsid w:val="00625EA0"/>
    <w:rsid w:val="0062637D"/>
    <w:rsid w:val="00626907"/>
    <w:rsid w:val="006272E5"/>
    <w:rsid w:val="0062753B"/>
    <w:rsid w:val="00627D1C"/>
    <w:rsid w:val="006304E7"/>
    <w:rsid w:val="006306B9"/>
    <w:rsid w:val="00630CEF"/>
    <w:rsid w:val="00631222"/>
    <w:rsid w:val="00632231"/>
    <w:rsid w:val="00632446"/>
    <w:rsid w:val="00632500"/>
    <w:rsid w:val="0063255F"/>
    <w:rsid w:val="00632842"/>
    <w:rsid w:val="0063288B"/>
    <w:rsid w:val="0063297E"/>
    <w:rsid w:val="00632EE4"/>
    <w:rsid w:val="0063338A"/>
    <w:rsid w:val="00633E56"/>
    <w:rsid w:val="006341DC"/>
    <w:rsid w:val="006345AF"/>
    <w:rsid w:val="006346CA"/>
    <w:rsid w:val="006347AA"/>
    <w:rsid w:val="00634E8B"/>
    <w:rsid w:val="00635A3D"/>
    <w:rsid w:val="00635C16"/>
    <w:rsid w:val="00636006"/>
    <w:rsid w:val="00636071"/>
    <w:rsid w:val="0063607A"/>
    <w:rsid w:val="0063793A"/>
    <w:rsid w:val="00640362"/>
    <w:rsid w:val="006410EB"/>
    <w:rsid w:val="006412B5"/>
    <w:rsid w:val="006413F1"/>
    <w:rsid w:val="006414C8"/>
    <w:rsid w:val="0064196B"/>
    <w:rsid w:val="00641D28"/>
    <w:rsid w:val="00641F03"/>
    <w:rsid w:val="006425E8"/>
    <w:rsid w:val="00642EBA"/>
    <w:rsid w:val="006434EC"/>
    <w:rsid w:val="00643603"/>
    <w:rsid w:val="0064391C"/>
    <w:rsid w:val="00643B91"/>
    <w:rsid w:val="006446DA"/>
    <w:rsid w:val="006448A6"/>
    <w:rsid w:val="006448FF"/>
    <w:rsid w:val="00644D47"/>
    <w:rsid w:val="00644D7A"/>
    <w:rsid w:val="00645265"/>
    <w:rsid w:val="00645853"/>
    <w:rsid w:val="00646359"/>
    <w:rsid w:val="00647797"/>
    <w:rsid w:val="00647BD3"/>
    <w:rsid w:val="00647D3A"/>
    <w:rsid w:val="00650376"/>
    <w:rsid w:val="0065061F"/>
    <w:rsid w:val="006512BD"/>
    <w:rsid w:val="006513F5"/>
    <w:rsid w:val="006518DD"/>
    <w:rsid w:val="00651B09"/>
    <w:rsid w:val="00651D35"/>
    <w:rsid w:val="006520D0"/>
    <w:rsid w:val="00652107"/>
    <w:rsid w:val="006521BC"/>
    <w:rsid w:val="006529DF"/>
    <w:rsid w:val="00652F70"/>
    <w:rsid w:val="00653921"/>
    <w:rsid w:val="00654123"/>
    <w:rsid w:val="0065426D"/>
    <w:rsid w:val="006544F3"/>
    <w:rsid w:val="00654557"/>
    <w:rsid w:val="00654906"/>
    <w:rsid w:val="00654966"/>
    <w:rsid w:val="0065565D"/>
    <w:rsid w:val="00655A93"/>
    <w:rsid w:val="00655DD6"/>
    <w:rsid w:val="00655E48"/>
    <w:rsid w:val="0065612E"/>
    <w:rsid w:val="006564D2"/>
    <w:rsid w:val="00656E4E"/>
    <w:rsid w:val="0065742C"/>
    <w:rsid w:val="00660C7E"/>
    <w:rsid w:val="006612D1"/>
    <w:rsid w:val="0066173E"/>
    <w:rsid w:val="00661A35"/>
    <w:rsid w:val="00661C80"/>
    <w:rsid w:val="0066230F"/>
    <w:rsid w:val="0066294B"/>
    <w:rsid w:val="00662F0F"/>
    <w:rsid w:val="006630A2"/>
    <w:rsid w:val="00663359"/>
    <w:rsid w:val="00663B07"/>
    <w:rsid w:val="00663F0B"/>
    <w:rsid w:val="00664765"/>
    <w:rsid w:val="00664E7E"/>
    <w:rsid w:val="0066554E"/>
    <w:rsid w:val="0066588E"/>
    <w:rsid w:val="00665A69"/>
    <w:rsid w:val="006662CB"/>
    <w:rsid w:val="0066647D"/>
    <w:rsid w:val="006666F5"/>
    <w:rsid w:val="006704D1"/>
    <w:rsid w:val="00670646"/>
    <w:rsid w:val="00670986"/>
    <w:rsid w:val="00670DD5"/>
    <w:rsid w:val="006711A8"/>
    <w:rsid w:val="00671967"/>
    <w:rsid w:val="00671BCA"/>
    <w:rsid w:val="006723C1"/>
    <w:rsid w:val="00672CBB"/>
    <w:rsid w:val="00672EA1"/>
    <w:rsid w:val="00672F78"/>
    <w:rsid w:val="0067313D"/>
    <w:rsid w:val="006732E8"/>
    <w:rsid w:val="006732EE"/>
    <w:rsid w:val="00673420"/>
    <w:rsid w:val="00673464"/>
    <w:rsid w:val="00673510"/>
    <w:rsid w:val="0067357C"/>
    <w:rsid w:val="00673E76"/>
    <w:rsid w:val="00673EED"/>
    <w:rsid w:val="00673F16"/>
    <w:rsid w:val="00674158"/>
    <w:rsid w:val="00674BBB"/>
    <w:rsid w:val="006750EC"/>
    <w:rsid w:val="00675285"/>
    <w:rsid w:val="006758E4"/>
    <w:rsid w:val="00675C7B"/>
    <w:rsid w:val="00675F29"/>
    <w:rsid w:val="00676665"/>
    <w:rsid w:val="00676907"/>
    <w:rsid w:val="00676A7B"/>
    <w:rsid w:val="00676B5D"/>
    <w:rsid w:val="00676D08"/>
    <w:rsid w:val="006771EA"/>
    <w:rsid w:val="0067764E"/>
    <w:rsid w:val="00677C1F"/>
    <w:rsid w:val="00677ED9"/>
    <w:rsid w:val="006808F3"/>
    <w:rsid w:val="006809E4"/>
    <w:rsid w:val="00680BF3"/>
    <w:rsid w:val="00680DE1"/>
    <w:rsid w:val="00681044"/>
    <w:rsid w:val="00681C9B"/>
    <w:rsid w:val="00681F0E"/>
    <w:rsid w:val="00682170"/>
    <w:rsid w:val="006826B9"/>
    <w:rsid w:val="00682BBD"/>
    <w:rsid w:val="00682D90"/>
    <w:rsid w:val="0068352B"/>
    <w:rsid w:val="0068357D"/>
    <w:rsid w:val="00683B12"/>
    <w:rsid w:val="00683C6C"/>
    <w:rsid w:val="00683F6D"/>
    <w:rsid w:val="006840A5"/>
    <w:rsid w:val="00684A70"/>
    <w:rsid w:val="00684DFD"/>
    <w:rsid w:val="006852AE"/>
    <w:rsid w:val="0068542E"/>
    <w:rsid w:val="0068547A"/>
    <w:rsid w:val="0068553B"/>
    <w:rsid w:val="00685639"/>
    <w:rsid w:val="00685CE0"/>
    <w:rsid w:val="00685EAA"/>
    <w:rsid w:val="0068608E"/>
    <w:rsid w:val="00686367"/>
    <w:rsid w:val="006869F2"/>
    <w:rsid w:val="00686C0F"/>
    <w:rsid w:val="00686D57"/>
    <w:rsid w:val="00686D9D"/>
    <w:rsid w:val="0068717C"/>
    <w:rsid w:val="006873D7"/>
    <w:rsid w:val="00690256"/>
    <w:rsid w:val="00690C5C"/>
    <w:rsid w:val="006913ED"/>
    <w:rsid w:val="00691826"/>
    <w:rsid w:val="00691AB3"/>
    <w:rsid w:val="0069227E"/>
    <w:rsid w:val="00692661"/>
    <w:rsid w:val="00692A12"/>
    <w:rsid w:val="00692C76"/>
    <w:rsid w:val="00692DC9"/>
    <w:rsid w:val="0069320C"/>
    <w:rsid w:val="00693816"/>
    <w:rsid w:val="0069382F"/>
    <w:rsid w:val="006944CE"/>
    <w:rsid w:val="006944E2"/>
    <w:rsid w:val="00694540"/>
    <w:rsid w:val="0069467A"/>
    <w:rsid w:val="00694693"/>
    <w:rsid w:val="00695253"/>
    <w:rsid w:val="00695C17"/>
    <w:rsid w:val="00695E11"/>
    <w:rsid w:val="00695FBC"/>
    <w:rsid w:val="00696168"/>
    <w:rsid w:val="00696630"/>
    <w:rsid w:val="00696BBE"/>
    <w:rsid w:val="00696D21"/>
    <w:rsid w:val="00696F9A"/>
    <w:rsid w:val="006973D2"/>
    <w:rsid w:val="00697DB4"/>
    <w:rsid w:val="00697DE8"/>
    <w:rsid w:val="006A0090"/>
    <w:rsid w:val="006A0816"/>
    <w:rsid w:val="006A0A00"/>
    <w:rsid w:val="006A0A3C"/>
    <w:rsid w:val="006A127A"/>
    <w:rsid w:val="006A1464"/>
    <w:rsid w:val="006A1C50"/>
    <w:rsid w:val="006A20E4"/>
    <w:rsid w:val="006A21A9"/>
    <w:rsid w:val="006A21C0"/>
    <w:rsid w:val="006A2935"/>
    <w:rsid w:val="006A315C"/>
    <w:rsid w:val="006A31F8"/>
    <w:rsid w:val="006A3429"/>
    <w:rsid w:val="006A3925"/>
    <w:rsid w:val="006A3AC8"/>
    <w:rsid w:val="006A3E8C"/>
    <w:rsid w:val="006A443B"/>
    <w:rsid w:val="006A4DB0"/>
    <w:rsid w:val="006A4E9F"/>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117B"/>
    <w:rsid w:val="006B12E5"/>
    <w:rsid w:val="006B1417"/>
    <w:rsid w:val="006B16BE"/>
    <w:rsid w:val="006B18B2"/>
    <w:rsid w:val="006B18D6"/>
    <w:rsid w:val="006B1D6D"/>
    <w:rsid w:val="006B24FB"/>
    <w:rsid w:val="006B2FCF"/>
    <w:rsid w:val="006B35DF"/>
    <w:rsid w:val="006B38B1"/>
    <w:rsid w:val="006B3BC1"/>
    <w:rsid w:val="006B406C"/>
    <w:rsid w:val="006B48E5"/>
    <w:rsid w:val="006B4DF6"/>
    <w:rsid w:val="006B4EEB"/>
    <w:rsid w:val="006B5274"/>
    <w:rsid w:val="006B546E"/>
    <w:rsid w:val="006B5A35"/>
    <w:rsid w:val="006B5A89"/>
    <w:rsid w:val="006B63D7"/>
    <w:rsid w:val="006B6763"/>
    <w:rsid w:val="006B6D83"/>
    <w:rsid w:val="006B7037"/>
    <w:rsid w:val="006B7343"/>
    <w:rsid w:val="006B7355"/>
    <w:rsid w:val="006B7A22"/>
    <w:rsid w:val="006B7C39"/>
    <w:rsid w:val="006B7DC0"/>
    <w:rsid w:val="006C09CA"/>
    <w:rsid w:val="006C0B24"/>
    <w:rsid w:val="006C0CBF"/>
    <w:rsid w:val="006C1131"/>
    <w:rsid w:val="006C16BD"/>
    <w:rsid w:val="006C16F5"/>
    <w:rsid w:val="006C1794"/>
    <w:rsid w:val="006C1C44"/>
    <w:rsid w:val="006C1FB2"/>
    <w:rsid w:val="006C21F6"/>
    <w:rsid w:val="006C2344"/>
    <w:rsid w:val="006C2377"/>
    <w:rsid w:val="006C23AE"/>
    <w:rsid w:val="006C27C1"/>
    <w:rsid w:val="006C29A6"/>
    <w:rsid w:val="006C2FED"/>
    <w:rsid w:val="006C35C6"/>
    <w:rsid w:val="006C38B6"/>
    <w:rsid w:val="006C3D28"/>
    <w:rsid w:val="006C3F08"/>
    <w:rsid w:val="006C4735"/>
    <w:rsid w:val="006C4A00"/>
    <w:rsid w:val="006C5E5D"/>
    <w:rsid w:val="006C6132"/>
    <w:rsid w:val="006C6B15"/>
    <w:rsid w:val="006C7038"/>
    <w:rsid w:val="006C71C6"/>
    <w:rsid w:val="006C75D9"/>
    <w:rsid w:val="006D0033"/>
    <w:rsid w:val="006D0164"/>
    <w:rsid w:val="006D05BB"/>
    <w:rsid w:val="006D07FF"/>
    <w:rsid w:val="006D0886"/>
    <w:rsid w:val="006D122D"/>
    <w:rsid w:val="006D13A3"/>
    <w:rsid w:val="006D1406"/>
    <w:rsid w:val="006D1619"/>
    <w:rsid w:val="006D1676"/>
    <w:rsid w:val="006D322A"/>
    <w:rsid w:val="006D32E8"/>
    <w:rsid w:val="006D36A2"/>
    <w:rsid w:val="006D405C"/>
    <w:rsid w:val="006D489D"/>
    <w:rsid w:val="006D4ADD"/>
    <w:rsid w:val="006D4BF0"/>
    <w:rsid w:val="006D50A6"/>
    <w:rsid w:val="006D5557"/>
    <w:rsid w:val="006D5E10"/>
    <w:rsid w:val="006D657C"/>
    <w:rsid w:val="006D66FB"/>
    <w:rsid w:val="006D6A3E"/>
    <w:rsid w:val="006D7388"/>
    <w:rsid w:val="006D73E6"/>
    <w:rsid w:val="006D7505"/>
    <w:rsid w:val="006D7A19"/>
    <w:rsid w:val="006D7DE2"/>
    <w:rsid w:val="006D7F18"/>
    <w:rsid w:val="006E044C"/>
    <w:rsid w:val="006E05A3"/>
    <w:rsid w:val="006E0C78"/>
    <w:rsid w:val="006E0D44"/>
    <w:rsid w:val="006E1439"/>
    <w:rsid w:val="006E14E4"/>
    <w:rsid w:val="006E1DD0"/>
    <w:rsid w:val="006E2652"/>
    <w:rsid w:val="006E278A"/>
    <w:rsid w:val="006E2DDF"/>
    <w:rsid w:val="006E2E1C"/>
    <w:rsid w:val="006E3070"/>
    <w:rsid w:val="006E3406"/>
    <w:rsid w:val="006E3773"/>
    <w:rsid w:val="006E3BDA"/>
    <w:rsid w:val="006E3CF6"/>
    <w:rsid w:val="006E3E9E"/>
    <w:rsid w:val="006E3EC9"/>
    <w:rsid w:val="006E4B40"/>
    <w:rsid w:val="006E4CFA"/>
    <w:rsid w:val="006E4E7A"/>
    <w:rsid w:val="006E50EA"/>
    <w:rsid w:val="006E54C0"/>
    <w:rsid w:val="006E6538"/>
    <w:rsid w:val="006E6881"/>
    <w:rsid w:val="006E6FAE"/>
    <w:rsid w:val="006E723B"/>
    <w:rsid w:val="006E7430"/>
    <w:rsid w:val="006E7888"/>
    <w:rsid w:val="006E7E13"/>
    <w:rsid w:val="006E7F25"/>
    <w:rsid w:val="006F0209"/>
    <w:rsid w:val="006F0C79"/>
    <w:rsid w:val="006F0F60"/>
    <w:rsid w:val="006F19B6"/>
    <w:rsid w:val="006F2477"/>
    <w:rsid w:val="006F283D"/>
    <w:rsid w:val="006F2FCE"/>
    <w:rsid w:val="006F3201"/>
    <w:rsid w:val="006F3228"/>
    <w:rsid w:val="006F344A"/>
    <w:rsid w:val="006F3AAC"/>
    <w:rsid w:val="006F3B2D"/>
    <w:rsid w:val="006F3B55"/>
    <w:rsid w:val="006F4497"/>
    <w:rsid w:val="006F4618"/>
    <w:rsid w:val="006F4929"/>
    <w:rsid w:val="006F49E5"/>
    <w:rsid w:val="006F4B34"/>
    <w:rsid w:val="006F4C59"/>
    <w:rsid w:val="006F5785"/>
    <w:rsid w:val="006F57ED"/>
    <w:rsid w:val="006F6182"/>
    <w:rsid w:val="006F66B9"/>
    <w:rsid w:val="006F7492"/>
    <w:rsid w:val="006F7549"/>
    <w:rsid w:val="006F7A97"/>
    <w:rsid w:val="00701545"/>
    <w:rsid w:val="00701B45"/>
    <w:rsid w:val="00701C2C"/>
    <w:rsid w:val="0070219D"/>
    <w:rsid w:val="00702262"/>
    <w:rsid w:val="007023D0"/>
    <w:rsid w:val="00702A8D"/>
    <w:rsid w:val="00702EEB"/>
    <w:rsid w:val="007040D5"/>
    <w:rsid w:val="0070448F"/>
    <w:rsid w:val="007053C0"/>
    <w:rsid w:val="0070561B"/>
    <w:rsid w:val="007056BC"/>
    <w:rsid w:val="00706182"/>
    <w:rsid w:val="00706888"/>
    <w:rsid w:val="00706A14"/>
    <w:rsid w:val="00706D3E"/>
    <w:rsid w:val="0070753C"/>
    <w:rsid w:val="00707AB2"/>
    <w:rsid w:val="00707D28"/>
    <w:rsid w:val="00707F9D"/>
    <w:rsid w:val="007100DA"/>
    <w:rsid w:val="0071035D"/>
    <w:rsid w:val="007107B1"/>
    <w:rsid w:val="007108D4"/>
    <w:rsid w:val="00710DDF"/>
    <w:rsid w:val="00711300"/>
    <w:rsid w:val="007118C4"/>
    <w:rsid w:val="00711BAD"/>
    <w:rsid w:val="00712118"/>
    <w:rsid w:val="007125A7"/>
    <w:rsid w:val="0071291E"/>
    <w:rsid w:val="00712BCF"/>
    <w:rsid w:val="00713181"/>
    <w:rsid w:val="007135B2"/>
    <w:rsid w:val="00713918"/>
    <w:rsid w:val="00713F9D"/>
    <w:rsid w:val="00714952"/>
    <w:rsid w:val="00715D16"/>
    <w:rsid w:val="00715E1F"/>
    <w:rsid w:val="0071602E"/>
    <w:rsid w:val="007160C8"/>
    <w:rsid w:val="00716CD9"/>
    <w:rsid w:val="0071700C"/>
    <w:rsid w:val="00717244"/>
    <w:rsid w:val="00717C43"/>
    <w:rsid w:val="007203C6"/>
    <w:rsid w:val="0072042A"/>
    <w:rsid w:val="007204BC"/>
    <w:rsid w:val="00720818"/>
    <w:rsid w:val="00720FFC"/>
    <w:rsid w:val="0072184B"/>
    <w:rsid w:val="007218A0"/>
    <w:rsid w:val="00721CA4"/>
    <w:rsid w:val="00721CFF"/>
    <w:rsid w:val="007222CA"/>
    <w:rsid w:val="00722390"/>
    <w:rsid w:val="007223FD"/>
    <w:rsid w:val="00722838"/>
    <w:rsid w:val="00722A6C"/>
    <w:rsid w:val="00722A79"/>
    <w:rsid w:val="0072320C"/>
    <w:rsid w:val="007238F9"/>
    <w:rsid w:val="00724426"/>
    <w:rsid w:val="00724525"/>
    <w:rsid w:val="00724C2D"/>
    <w:rsid w:val="007254E2"/>
    <w:rsid w:val="007259D5"/>
    <w:rsid w:val="00725C1C"/>
    <w:rsid w:val="00725CE1"/>
    <w:rsid w:val="007260BC"/>
    <w:rsid w:val="007262EA"/>
    <w:rsid w:val="0072665C"/>
    <w:rsid w:val="00726BBE"/>
    <w:rsid w:val="00726CBB"/>
    <w:rsid w:val="0072748F"/>
    <w:rsid w:val="007274F4"/>
    <w:rsid w:val="00727AA5"/>
    <w:rsid w:val="00727B8F"/>
    <w:rsid w:val="00730350"/>
    <w:rsid w:val="0073082C"/>
    <w:rsid w:val="00730938"/>
    <w:rsid w:val="00730C63"/>
    <w:rsid w:val="007311BD"/>
    <w:rsid w:val="00731376"/>
    <w:rsid w:val="007313F1"/>
    <w:rsid w:val="0073180A"/>
    <w:rsid w:val="007318F7"/>
    <w:rsid w:val="00731934"/>
    <w:rsid w:val="007319AE"/>
    <w:rsid w:val="00732656"/>
    <w:rsid w:val="00732890"/>
    <w:rsid w:val="00732BB8"/>
    <w:rsid w:val="00733191"/>
    <w:rsid w:val="007331E3"/>
    <w:rsid w:val="00733676"/>
    <w:rsid w:val="0073389D"/>
    <w:rsid w:val="00733980"/>
    <w:rsid w:val="00733FE7"/>
    <w:rsid w:val="0073415F"/>
    <w:rsid w:val="00734192"/>
    <w:rsid w:val="007359A3"/>
    <w:rsid w:val="00735A99"/>
    <w:rsid w:val="00735CAE"/>
    <w:rsid w:val="00735CF1"/>
    <w:rsid w:val="0073671E"/>
    <w:rsid w:val="00736936"/>
    <w:rsid w:val="00736D88"/>
    <w:rsid w:val="0073751D"/>
    <w:rsid w:val="00737868"/>
    <w:rsid w:val="00737B1F"/>
    <w:rsid w:val="00737B46"/>
    <w:rsid w:val="00740033"/>
    <w:rsid w:val="00740642"/>
    <w:rsid w:val="00740F87"/>
    <w:rsid w:val="00741606"/>
    <w:rsid w:val="00741690"/>
    <w:rsid w:val="00741C5F"/>
    <w:rsid w:val="00741F06"/>
    <w:rsid w:val="00741F23"/>
    <w:rsid w:val="00742102"/>
    <w:rsid w:val="0074210A"/>
    <w:rsid w:val="007421FE"/>
    <w:rsid w:val="007424ED"/>
    <w:rsid w:val="007425B2"/>
    <w:rsid w:val="00742D16"/>
    <w:rsid w:val="00742D4A"/>
    <w:rsid w:val="007430C4"/>
    <w:rsid w:val="007433D0"/>
    <w:rsid w:val="007434EE"/>
    <w:rsid w:val="0074385E"/>
    <w:rsid w:val="00743AC2"/>
    <w:rsid w:val="00743CF6"/>
    <w:rsid w:val="007446A5"/>
    <w:rsid w:val="00744ACC"/>
    <w:rsid w:val="00744ACD"/>
    <w:rsid w:val="0074556D"/>
    <w:rsid w:val="00745761"/>
    <w:rsid w:val="007457CB"/>
    <w:rsid w:val="007459DB"/>
    <w:rsid w:val="00745B24"/>
    <w:rsid w:val="00746213"/>
    <w:rsid w:val="00746451"/>
    <w:rsid w:val="00746917"/>
    <w:rsid w:val="00746A83"/>
    <w:rsid w:val="00746B14"/>
    <w:rsid w:val="00746B3F"/>
    <w:rsid w:val="00747038"/>
    <w:rsid w:val="00747078"/>
    <w:rsid w:val="00747092"/>
    <w:rsid w:val="007471CC"/>
    <w:rsid w:val="007472C3"/>
    <w:rsid w:val="00747334"/>
    <w:rsid w:val="00747520"/>
    <w:rsid w:val="00747902"/>
    <w:rsid w:val="00750060"/>
    <w:rsid w:val="00750C9C"/>
    <w:rsid w:val="00751181"/>
    <w:rsid w:val="007517DA"/>
    <w:rsid w:val="00751FA0"/>
    <w:rsid w:val="007522B9"/>
    <w:rsid w:val="007523F0"/>
    <w:rsid w:val="007523F8"/>
    <w:rsid w:val="007525B5"/>
    <w:rsid w:val="00752C1F"/>
    <w:rsid w:val="00752C2A"/>
    <w:rsid w:val="00753E29"/>
    <w:rsid w:val="00754027"/>
    <w:rsid w:val="00754BD9"/>
    <w:rsid w:val="00754DF4"/>
    <w:rsid w:val="00755BC1"/>
    <w:rsid w:val="00755C21"/>
    <w:rsid w:val="00755EC5"/>
    <w:rsid w:val="00756050"/>
    <w:rsid w:val="007564E7"/>
    <w:rsid w:val="0075691F"/>
    <w:rsid w:val="007569C2"/>
    <w:rsid w:val="00757049"/>
    <w:rsid w:val="0075710C"/>
    <w:rsid w:val="0075794F"/>
    <w:rsid w:val="0075798A"/>
    <w:rsid w:val="007579BA"/>
    <w:rsid w:val="0076026B"/>
    <w:rsid w:val="00760335"/>
    <w:rsid w:val="0076059A"/>
    <w:rsid w:val="00760D66"/>
    <w:rsid w:val="0076106E"/>
    <w:rsid w:val="0076132D"/>
    <w:rsid w:val="00761498"/>
    <w:rsid w:val="00761AB8"/>
    <w:rsid w:val="00761B2F"/>
    <w:rsid w:val="00762328"/>
    <w:rsid w:val="0076276A"/>
    <w:rsid w:val="00762B86"/>
    <w:rsid w:val="00762E7B"/>
    <w:rsid w:val="007632C4"/>
    <w:rsid w:val="00763548"/>
    <w:rsid w:val="00763638"/>
    <w:rsid w:val="00763786"/>
    <w:rsid w:val="0076380F"/>
    <w:rsid w:val="00763AA5"/>
    <w:rsid w:val="00763CFE"/>
    <w:rsid w:val="0076408D"/>
    <w:rsid w:val="0076453B"/>
    <w:rsid w:val="00764BB8"/>
    <w:rsid w:val="00765435"/>
    <w:rsid w:val="007656A5"/>
    <w:rsid w:val="00765884"/>
    <w:rsid w:val="00765A38"/>
    <w:rsid w:val="007661BE"/>
    <w:rsid w:val="00766608"/>
    <w:rsid w:val="00766701"/>
    <w:rsid w:val="00766FDB"/>
    <w:rsid w:val="00767061"/>
    <w:rsid w:val="0076742A"/>
    <w:rsid w:val="007675D5"/>
    <w:rsid w:val="007678A8"/>
    <w:rsid w:val="00767E72"/>
    <w:rsid w:val="00770108"/>
    <w:rsid w:val="007702F8"/>
    <w:rsid w:val="00770A92"/>
    <w:rsid w:val="00770E7C"/>
    <w:rsid w:val="0077239C"/>
    <w:rsid w:val="00772905"/>
    <w:rsid w:val="00772A79"/>
    <w:rsid w:val="0077301E"/>
    <w:rsid w:val="0077321B"/>
    <w:rsid w:val="00773526"/>
    <w:rsid w:val="00773EBA"/>
    <w:rsid w:val="00774257"/>
    <w:rsid w:val="0077436B"/>
    <w:rsid w:val="00774F42"/>
    <w:rsid w:val="00775077"/>
    <w:rsid w:val="007753A0"/>
    <w:rsid w:val="00775AAC"/>
    <w:rsid w:val="00775BFE"/>
    <w:rsid w:val="00775D5D"/>
    <w:rsid w:val="00775EFB"/>
    <w:rsid w:val="00775F9A"/>
    <w:rsid w:val="007761CA"/>
    <w:rsid w:val="00776405"/>
    <w:rsid w:val="00776598"/>
    <w:rsid w:val="007769FD"/>
    <w:rsid w:val="00777490"/>
    <w:rsid w:val="00777520"/>
    <w:rsid w:val="00777A0D"/>
    <w:rsid w:val="00777C99"/>
    <w:rsid w:val="00777E87"/>
    <w:rsid w:val="0078040C"/>
    <w:rsid w:val="00780542"/>
    <w:rsid w:val="007805E9"/>
    <w:rsid w:val="00780C3C"/>
    <w:rsid w:val="00780DFA"/>
    <w:rsid w:val="0078109A"/>
    <w:rsid w:val="0078126F"/>
    <w:rsid w:val="00781A8D"/>
    <w:rsid w:val="0078209E"/>
    <w:rsid w:val="007823FD"/>
    <w:rsid w:val="00782D06"/>
    <w:rsid w:val="00782EA3"/>
    <w:rsid w:val="0078306B"/>
    <w:rsid w:val="0078359F"/>
    <w:rsid w:val="007837AA"/>
    <w:rsid w:val="007846F4"/>
    <w:rsid w:val="00784725"/>
    <w:rsid w:val="0078473B"/>
    <w:rsid w:val="00784A0A"/>
    <w:rsid w:val="00785968"/>
    <w:rsid w:val="00785B20"/>
    <w:rsid w:val="00785DF9"/>
    <w:rsid w:val="00786236"/>
    <w:rsid w:val="00786298"/>
    <w:rsid w:val="00786D0A"/>
    <w:rsid w:val="00787055"/>
    <w:rsid w:val="007870DA"/>
    <w:rsid w:val="00787194"/>
    <w:rsid w:val="007871D5"/>
    <w:rsid w:val="007872AF"/>
    <w:rsid w:val="00787AE0"/>
    <w:rsid w:val="00787C7B"/>
    <w:rsid w:val="0079096B"/>
    <w:rsid w:val="00790B5C"/>
    <w:rsid w:val="00790CE6"/>
    <w:rsid w:val="0079137E"/>
    <w:rsid w:val="00791648"/>
    <w:rsid w:val="00791739"/>
    <w:rsid w:val="00791CA3"/>
    <w:rsid w:val="00792CAF"/>
    <w:rsid w:val="00792E50"/>
    <w:rsid w:val="00793229"/>
    <w:rsid w:val="00793278"/>
    <w:rsid w:val="0079381A"/>
    <w:rsid w:val="00793EA5"/>
    <w:rsid w:val="007940DA"/>
    <w:rsid w:val="007941E9"/>
    <w:rsid w:val="0079463F"/>
    <w:rsid w:val="00794966"/>
    <w:rsid w:val="00794EEF"/>
    <w:rsid w:val="00795001"/>
    <w:rsid w:val="00795655"/>
    <w:rsid w:val="00795B6B"/>
    <w:rsid w:val="00795FB8"/>
    <w:rsid w:val="007964FC"/>
    <w:rsid w:val="00796818"/>
    <w:rsid w:val="00796D32"/>
    <w:rsid w:val="00797458"/>
    <w:rsid w:val="007975FE"/>
    <w:rsid w:val="00797703"/>
    <w:rsid w:val="007A018A"/>
    <w:rsid w:val="007A0499"/>
    <w:rsid w:val="007A073A"/>
    <w:rsid w:val="007A0BB9"/>
    <w:rsid w:val="007A118B"/>
    <w:rsid w:val="007A1236"/>
    <w:rsid w:val="007A271F"/>
    <w:rsid w:val="007A3136"/>
    <w:rsid w:val="007A32CE"/>
    <w:rsid w:val="007A357F"/>
    <w:rsid w:val="007A396B"/>
    <w:rsid w:val="007A39F9"/>
    <w:rsid w:val="007A3A7D"/>
    <w:rsid w:val="007A3AC3"/>
    <w:rsid w:val="007A3F08"/>
    <w:rsid w:val="007A4185"/>
    <w:rsid w:val="007A4400"/>
    <w:rsid w:val="007A4A51"/>
    <w:rsid w:val="007A51D9"/>
    <w:rsid w:val="007A5672"/>
    <w:rsid w:val="007A670B"/>
    <w:rsid w:val="007A675D"/>
    <w:rsid w:val="007A6B22"/>
    <w:rsid w:val="007A6F50"/>
    <w:rsid w:val="007A6FDD"/>
    <w:rsid w:val="007A742B"/>
    <w:rsid w:val="007A7C68"/>
    <w:rsid w:val="007A7D77"/>
    <w:rsid w:val="007B0732"/>
    <w:rsid w:val="007B076E"/>
    <w:rsid w:val="007B0C63"/>
    <w:rsid w:val="007B0E66"/>
    <w:rsid w:val="007B1858"/>
    <w:rsid w:val="007B18CB"/>
    <w:rsid w:val="007B2066"/>
    <w:rsid w:val="007B25FD"/>
    <w:rsid w:val="007B2BC6"/>
    <w:rsid w:val="007B2CE8"/>
    <w:rsid w:val="007B2E4E"/>
    <w:rsid w:val="007B3107"/>
    <w:rsid w:val="007B35D0"/>
    <w:rsid w:val="007B378D"/>
    <w:rsid w:val="007B384C"/>
    <w:rsid w:val="007B38A4"/>
    <w:rsid w:val="007B3CDB"/>
    <w:rsid w:val="007B3EFD"/>
    <w:rsid w:val="007B46D6"/>
    <w:rsid w:val="007B577C"/>
    <w:rsid w:val="007B5AE1"/>
    <w:rsid w:val="007B5C0D"/>
    <w:rsid w:val="007B6492"/>
    <w:rsid w:val="007B6578"/>
    <w:rsid w:val="007B6803"/>
    <w:rsid w:val="007B69B8"/>
    <w:rsid w:val="007B6FF8"/>
    <w:rsid w:val="007B7A4A"/>
    <w:rsid w:val="007B7F6A"/>
    <w:rsid w:val="007C046A"/>
    <w:rsid w:val="007C0B43"/>
    <w:rsid w:val="007C0D10"/>
    <w:rsid w:val="007C0D82"/>
    <w:rsid w:val="007C130E"/>
    <w:rsid w:val="007C1E7D"/>
    <w:rsid w:val="007C1E92"/>
    <w:rsid w:val="007C1F1E"/>
    <w:rsid w:val="007C1F28"/>
    <w:rsid w:val="007C206B"/>
    <w:rsid w:val="007C24A3"/>
    <w:rsid w:val="007C25EB"/>
    <w:rsid w:val="007C28DF"/>
    <w:rsid w:val="007C3558"/>
    <w:rsid w:val="007C421F"/>
    <w:rsid w:val="007C4513"/>
    <w:rsid w:val="007C48CA"/>
    <w:rsid w:val="007C4FCD"/>
    <w:rsid w:val="007C4FF3"/>
    <w:rsid w:val="007C59A1"/>
    <w:rsid w:val="007C5B9B"/>
    <w:rsid w:val="007C648C"/>
    <w:rsid w:val="007C68BD"/>
    <w:rsid w:val="007C7461"/>
    <w:rsid w:val="007D004F"/>
    <w:rsid w:val="007D0C99"/>
    <w:rsid w:val="007D0E8B"/>
    <w:rsid w:val="007D0EF5"/>
    <w:rsid w:val="007D1B05"/>
    <w:rsid w:val="007D21CD"/>
    <w:rsid w:val="007D2445"/>
    <w:rsid w:val="007D2453"/>
    <w:rsid w:val="007D2812"/>
    <w:rsid w:val="007D297E"/>
    <w:rsid w:val="007D3120"/>
    <w:rsid w:val="007D3405"/>
    <w:rsid w:val="007D382A"/>
    <w:rsid w:val="007D3C5E"/>
    <w:rsid w:val="007D3D12"/>
    <w:rsid w:val="007D43A1"/>
    <w:rsid w:val="007D4719"/>
    <w:rsid w:val="007D474F"/>
    <w:rsid w:val="007D4BA3"/>
    <w:rsid w:val="007D5105"/>
    <w:rsid w:val="007D5133"/>
    <w:rsid w:val="007D5331"/>
    <w:rsid w:val="007D58AA"/>
    <w:rsid w:val="007D5DCF"/>
    <w:rsid w:val="007D5E8F"/>
    <w:rsid w:val="007D5F75"/>
    <w:rsid w:val="007D6362"/>
    <w:rsid w:val="007D6594"/>
    <w:rsid w:val="007D70B2"/>
    <w:rsid w:val="007D767A"/>
    <w:rsid w:val="007D785E"/>
    <w:rsid w:val="007D7C15"/>
    <w:rsid w:val="007D7C32"/>
    <w:rsid w:val="007D7E09"/>
    <w:rsid w:val="007E0150"/>
    <w:rsid w:val="007E069A"/>
    <w:rsid w:val="007E073C"/>
    <w:rsid w:val="007E08A2"/>
    <w:rsid w:val="007E099B"/>
    <w:rsid w:val="007E0D8F"/>
    <w:rsid w:val="007E0FA9"/>
    <w:rsid w:val="007E0FC5"/>
    <w:rsid w:val="007E12FD"/>
    <w:rsid w:val="007E1557"/>
    <w:rsid w:val="007E1932"/>
    <w:rsid w:val="007E1AF0"/>
    <w:rsid w:val="007E2130"/>
    <w:rsid w:val="007E24DE"/>
    <w:rsid w:val="007E272E"/>
    <w:rsid w:val="007E2790"/>
    <w:rsid w:val="007E3E0F"/>
    <w:rsid w:val="007E4035"/>
    <w:rsid w:val="007E4650"/>
    <w:rsid w:val="007E4CF5"/>
    <w:rsid w:val="007E4EAC"/>
    <w:rsid w:val="007E5088"/>
    <w:rsid w:val="007E5929"/>
    <w:rsid w:val="007E5C8B"/>
    <w:rsid w:val="007E5D3F"/>
    <w:rsid w:val="007E62CC"/>
    <w:rsid w:val="007E6916"/>
    <w:rsid w:val="007E6AA6"/>
    <w:rsid w:val="007E73CA"/>
    <w:rsid w:val="007E76FF"/>
    <w:rsid w:val="007E77EB"/>
    <w:rsid w:val="007F049F"/>
    <w:rsid w:val="007F092B"/>
    <w:rsid w:val="007F0C5E"/>
    <w:rsid w:val="007F18EF"/>
    <w:rsid w:val="007F1C68"/>
    <w:rsid w:val="007F1F8E"/>
    <w:rsid w:val="007F25B3"/>
    <w:rsid w:val="007F2800"/>
    <w:rsid w:val="007F2DC3"/>
    <w:rsid w:val="007F2EF7"/>
    <w:rsid w:val="007F302F"/>
    <w:rsid w:val="007F3302"/>
    <w:rsid w:val="007F3DF8"/>
    <w:rsid w:val="007F4142"/>
    <w:rsid w:val="007F4541"/>
    <w:rsid w:val="007F478D"/>
    <w:rsid w:val="007F5781"/>
    <w:rsid w:val="007F5A2B"/>
    <w:rsid w:val="007F5E64"/>
    <w:rsid w:val="007F5FEA"/>
    <w:rsid w:val="007F762A"/>
    <w:rsid w:val="007F7B9A"/>
    <w:rsid w:val="007F7E82"/>
    <w:rsid w:val="007F7FB1"/>
    <w:rsid w:val="007F7FE2"/>
    <w:rsid w:val="008000E6"/>
    <w:rsid w:val="0080086D"/>
    <w:rsid w:val="00801B4A"/>
    <w:rsid w:val="00801DD1"/>
    <w:rsid w:val="00801DE3"/>
    <w:rsid w:val="00801F78"/>
    <w:rsid w:val="008023D4"/>
    <w:rsid w:val="008026A7"/>
    <w:rsid w:val="00802BD9"/>
    <w:rsid w:val="008032E6"/>
    <w:rsid w:val="00803B18"/>
    <w:rsid w:val="008053D8"/>
    <w:rsid w:val="008057BC"/>
    <w:rsid w:val="00805878"/>
    <w:rsid w:val="008061A0"/>
    <w:rsid w:val="008061E5"/>
    <w:rsid w:val="008062CF"/>
    <w:rsid w:val="008062D0"/>
    <w:rsid w:val="00806CFC"/>
    <w:rsid w:val="008079D4"/>
    <w:rsid w:val="00810C7A"/>
    <w:rsid w:val="00810CC7"/>
    <w:rsid w:val="008110B2"/>
    <w:rsid w:val="00811116"/>
    <w:rsid w:val="008111F7"/>
    <w:rsid w:val="008113BA"/>
    <w:rsid w:val="00811682"/>
    <w:rsid w:val="00811BEC"/>
    <w:rsid w:val="00811D2F"/>
    <w:rsid w:val="00812719"/>
    <w:rsid w:val="00812B39"/>
    <w:rsid w:val="00812C82"/>
    <w:rsid w:val="00812EBE"/>
    <w:rsid w:val="00813E8D"/>
    <w:rsid w:val="00813FEE"/>
    <w:rsid w:val="00814104"/>
    <w:rsid w:val="00814CDA"/>
    <w:rsid w:val="00815039"/>
    <w:rsid w:val="00815271"/>
    <w:rsid w:val="00815785"/>
    <w:rsid w:val="00815F92"/>
    <w:rsid w:val="0081631B"/>
    <w:rsid w:val="008164AC"/>
    <w:rsid w:val="00816862"/>
    <w:rsid w:val="00816DFA"/>
    <w:rsid w:val="0081715A"/>
    <w:rsid w:val="008174E3"/>
    <w:rsid w:val="00817EE6"/>
    <w:rsid w:val="0082001D"/>
    <w:rsid w:val="00820793"/>
    <w:rsid w:val="0082101B"/>
    <w:rsid w:val="00821517"/>
    <w:rsid w:val="008215D9"/>
    <w:rsid w:val="008217B9"/>
    <w:rsid w:val="00821A2D"/>
    <w:rsid w:val="00822025"/>
    <w:rsid w:val="0082226C"/>
    <w:rsid w:val="00822A83"/>
    <w:rsid w:val="00822BDE"/>
    <w:rsid w:val="008232F4"/>
    <w:rsid w:val="0082369B"/>
    <w:rsid w:val="00823C6B"/>
    <w:rsid w:val="00823F16"/>
    <w:rsid w:val="0082434D"/>
    <w:rsid w:val="00824356"/>
    <w:rsid w:val="00824554"/>
    <w:rsid w:val="00824DB9"/>
    <w:rsid w:val="00824ED3"/>
    <w:rsid w:val="008255DA"/>
    <w:rsid w:val="00825B7A"/>
    <w:rsid w:val="00825C2D"/>
    <w:rsid w:val="0082614E"/>
    <w:rsid w:val="008264EF"/>
    <w:rsid w:val="00826673"/>
    <w:rsid w:val="00826C7B"/>
    <w:rsid w:val="00827216"/>
    <w:rsid w:val="0082771E"/>
    <w:rsid w:val="00830763"/>
    <w:rsid w:val="00831034"/>
    <w:rsid w:val="00831313"/>
    <w:rsid w:val="0083139F"/>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C29"/>
    <w:rsid w:val="0083710E"/>
    <w:rsid w:val="008377DE"/>
    <w:rsid w:val="00837ED9"/>
    <w:rsid w:val="0084000F"/>
    <w:rsid w:val="0084048C"/>
    <w:rsid w:val="0084049A"/>
    <w:rsid w:val="0084099B"/>
    <w:rsid w:val="008411C9"/>
    <w:rsid w:val="00841737"/>
    <w:rsid w:val="00841F3C"/>
    <w:rsid w:val="00842616"/>
    <w:rsid w:val="00842F09"/>
    <w:rsid w:val="00843165"/>
    <w:rsid w:val="00843798"/>
    <w:rsid w:val="008438D9"/>
    <w:rsid w:val="0084392F"/>
    <w:rsid w:val="00843C86"/>
    <w:rsid w:val="008442F8"/>
    <w:rsid w:val="008448C4"/>
    <w:rsid w:val="00844A28"/>
    <w:rsid w:val="00844A8C"/>
    <w:rsid w:val="00845321"/>
    <w:rsid w:val="0084568D"/>
    <w:rsid w:val="00845A06"/>
    <w:rsid w:val="00845ACA"/>
    <w:rsid w:val="00845DEE"/>
    <w:rsid w:val="00846189"/>
    <w:rsid w:val="00846453"/>
    <w:rsid w:val="00846781"/>
    <w:rsid w:val="0084699D"/>
    <w:rsid w:val="00847CBF"/>
    <w:rsid w:val="00847E53"/>
    <w:rsid w:val="008505C9"/>
    <w:rsid w:val="0085091B"/>
    <w:rsid w:val="008526E6"/>
    <w:rsid w:val="00852C62"/>
    <w:rsid w:val="00854466"/>
    <w:rsid w:val="00854630"/>
    <w:rsid w:val="008547C7"/>
    <w:rsid w:val="00854C0D"/>
    <w:rsid w:val="00854E8B"/>
    <w:rsid w:val="008557C7"/>
    <w:rsid w:val="00855BC3"/>
    <w:rsid w:val="00855C2E"/>
    <w:rsid w:val="00855DDF"/>
    <w:rsid w:val="00855E7A"/>
    <w:rsid w:val="008564A0"/>
    <w:rsid w:val="008565FD"/>
    <w:rsid w:val="00856A5F"/>
    <w:rsid w:val="00856AC8"/>
    <w:rsid w:val="00856B0F"/>
    <w:rsid w:val="00856CCC"/>
    <w:rsid w:val="00856E11"/>
    <w:rsid w:val="00856E69"/>
    <w:rsid w:val="00856FA4"/>
    <w:rsid w:val="00857063"/>
    <w:rsid w:val="008577CA"/>
    <w:rsid w:val="00857AB7"/>
    <w:rsid w:val="00857D6A"/>
    <w:rsid w:val="008600D2"/>
    <w:rsid w:val="0086033B"/>
    <w:rsid w:val="00860E54"/>
    <w:rsid w:val="00860E95"/>
    <w:rsid w:val="00861F8C"/>
    <w:rsid w:val="00862CCF"/>
    <w:rsid w:val="00862DC9"/>
    <w:rsid w:val="00863106"/>
    <w:rsid w:val="008632B3"/>
    <w:rsid w:val="0086408F"/>
    <w:rsid w:val="008644FA"/>
    <w:rsid w:val="00864510"/>
    <w:rsid w:val="00864845"/>
    <w:rsid w:val="008648E0"/>
    <w:rsid w:val="00865125"/>
    <w:rsid w:val="008652CC"/>
    <w:rsid w:val="008652DC"/>
    <w:rsid w:val="008660A7"/>
    <w:rsid w:val="00866461"/>
    <w:rsid w:val="00866B54"/>
    <w:rsid w:val="00866E2C"/>
    <w:rsid w:val="008676B2"/>
    <w:rsid w:val="00867D0A"/>
    <w:rsid w:val="00867DC1"/>
    <w:rsid w:val="0087002D"/>
    <w:rsid w:val="00870751"/>
    <w:rsid w:val="0087084D"/>
    <w:rsid w:val="00870B86"/>
    <w:rsid w:val="00871090"/>
    <w:rsid w:val="008717C1"/>
    <w:rsid w:val="00871D28"/>
    <w:rsid w:val="008733BF"/>
    <w:rsid w:val="00873770"/>
    <w:rsid w:val="008745D5"/>
    <w:rsid w:val="00874877"/>
    <w:rsid w:val="00874DB6"/>
    <w:rsid w:val="008751E2"/>
    <w:rsid w:val="008767E0"/>
    <w:rsid w:val="00876B32"/>
    <w:rsid w:val="00877096"/>
    <w:rsid w:val="0087730F"/>
    <w:rsid w:val="0087740F"/>
    <w:rsid w:val="008777B5"/>
    <w:rsid w:val="00877A7C"/>
    <w:rsid w:val="00877B8C"/>
    <w:rsid w:val="00877BAB"/>
    <w:rsid w:val="00877EA0"/>
    <w:rsid w:val="00877F60"/>
    <w:rsid w:val="0088020A"/>
    <w:rsid w:val="00880597"/>
    <w:rsid w:val="00880D13"/>
    <w:rsid w:val="00880EBB"/>
    <w:rsid w:val="00881486"/>
    <w:rsid w:val="00881AD9"/>
    <w:rsid w:val="0088234A"/>
    <w:rsid w:val="008828E1"/>
    <w:rsid w:val="00882BC1"/>
    <w:rsid w:val="008831A2"/>
    <w:rsid w:val="0088371C"/>
    <w:rsid w:val="008837F0"/>
    <w:rsid w:val="008838B6"/>
    <w:rsid w:val="00883BDE"/>
    <w:rsid w:val="00883D59"/>
    <w:rsid w:val="00884637"/>
    <w:rsid w:val="008849AE"/>
    <w:rsid w:val="00884B66"/>
    <w:rsid w:val="00884FE1"/>
    <w:rsid w:val="008853C9"/>
    <w:rsid w:val="0088574F"/>
    <w:rsid w:val="00885AD6"/>
    <w:rsid w:val="00885B2B"/>
    <w:rsid w:val="00886708"/>
    <w:rsid w:val="00886BB9"/>
    <w:rsid w:val="00886D03"/>
    <w:rsid w:val="00886D35"/>
    <w:rsid w:val="00887485"/>
    <w:rsid w:val="008875D7"/>
    <w:rsid w:val="00887674"/>
    <w:rsid w:val="00890413"/>
    <w:rsid w:val="00890554"/>
    <w:rsid w:val="00890DB0"/>
    <w:rsid w:val="00890DE2"/>
    <w:rsid w:val="00890E7B"/>
    <w:rsid w:val="0089109D"/>
    <w:rsid w:val="00891614"/>
    <w:rsid w:val="00891735"/>
    <w:rsid w:val="0089180E"/>
    <w:rsid w:val="00891945"/>
    <w:rsid w:val="00891B41"/>
    <w:rsid w:val="008921E4"/>
    <w:rsid w:val="0089220C"/>
    <w:rsid w:val="00892443"/>
    <w:rsid w:val="00892FF8"/>
    <w:rsid w:val="0089448F"/>
    <w:rsid w:val="008948D4"/>
    <w:rsid w:val="00894C28"/>
    <w:rsid w:val="00894F6B"/>
    <w:rsid w:val="0089579F"/>
    <w:rsid w:val="00895D0D"/>
    <w:rsid w:val="00895D0E"/>
    <w:rsid w:val="00896532"/>
    <w:rsid w:val="00896832"/>
    <w:rsid w:val="00897190"/>
    <w:rsid w:val="00897C1F"/>
    <w:rsid w:val="00897DC5"/>
    <w:rsid w:val="00897FFD"/>
    <w:rsid w:val="008A0300"/>
    <w:rsid w:val="008A08E7"/>
    <w:rsid w:val="008A110C"/>
    <w:rsid w:val="008A12E1"/>
    <w:rsid w:val="008A1467"/>
    <w:rsid w:val="008A14D9"/>
    <w:rsid w:val="008A1776"/>
    <w:rsid w:val="008A1CEA"/>
    <w:rsid w:val="008A3042"/>
    <w:rsid w:val="008A4125"/>
    <w:rsid w:val="008A4142"/>
    <w:rsid w:val="008A470E"/>
    <w:rsid w:val="008A47C8"/>
    <w:rsid w:val="008A49B3"/>
    <w:rsid w:val="008A4CA9"/>
    <w:rsid w:val="008A4CE8"/>
    <w:rsid w:val="008A4EBD"/>
    <w:rsid w:val="008A54CE"/>
    <w:rsid w:val="008A6078"/>
    <w:rsid w:val="008A65CB"/>
    <w:rsid w:val="008A6709"/>
    <w:rsid w:val="008A68CA"/>
    <w:rsid w:val="008A769E"/>
    <w:rsid w:val="008A7C50"/>
    <w:rsid w:val="008B018B"/>
    <w:rsid w:val="008B0641"/>
    <w:rsid w:val="008B087F"/>
    <w:rsid w:val="008B12CA"/>
    <w:rsid w:val="008B16D1"/>
    <w:rsid w:val="008B1861"/>
    <w:rsid w:val="008B20AA"/>
    <w:rsid w:val="008B247A"/>
    <w:rsid w:val="008B24FE"/>
    <w:rsid w:val="008B2B5B"/>
    <w:rsid w:val="008B3006"/>
    <w:rsid w:val="008B36B0"/>
    <w:rsid w:val="008B3945"/>
    <w:rsid w:val="008B3F2F"/>
    <w:rsid w:val="008B41D5"/>
    <w:rsid w:val="008B43E5"/>
    <w:rsid w:val="008B4A03"/>
    <w:rsid w:val="008B502C"/>
    <w:rsid w:val="008B5211"/>
    <w:rsid w:val="008B5459"/>
    <w:rsid w:val="008B5598"/>
    <w:rsid w:val="008B59D9"/>
    <w:rsid w:val="008B5A68"/>
    <w:rsid w:val="008B5BEF"/>
    <w:rsid w:val="008B5D53"/>
    <w:rsid w:val="008B5F72"/>
    <w:rsid w:val="008B6037"/>
    <w:rsid w:val="008B6311"/>
    <w:rsid w:val="008B6558"/>
    <w:rsid w:val="008B67DD"/>
    <w:rsid w:val="008B6A0F"/>
    <w:rsid w:val="008B6BA0"/>
    <w:rsid w:val="008B6ECD"/>
    <w:rsid w:val="008B7520"/>
    <w:rsid w:val="008B7F80"/>
    <w:rsid w:val="008C029A"/>
    <w:rsid w:val="008C03C6"/>
    <w:rsid w:val="008C0B4B"/>
    <w:rsid w:val="008C0B9C"/>
    <w:rsid w:val="008C1DFF"/>
    <w:rsid w:val="008C1E0C"/>
    <w:rsid w:val="008C2C34"/>
    <w:rsid w:val="008C2CC9"/>
    <w:rsid w:val="008C31E6"/>
    <w:rsid w:val="008C3606"/>
    <w:rsid w:val="008C37D7"/>
    <w:rsid w:val="008C385D"/>
    <w:rsid w:val="008C459B"/>
    <w:rsid w:val="008C4678"/>
    <w:rsid w:val="008C4CFF"/>
    <w:rsid w:val="008C556B"/>
    <w:rsid w:val="008C606C"/>
    <w:rsid w:val="008C6749"/>
    <w:rsid w:val="008C6D24"/>
    <w:rsid w:val="008C747F"/>
    <w:rsid w:val="008C7F35"/>
    <w:rsid w:val="008D07AD"/>
    <w:rsid w:val="008D0BCF"/>
    <w:rsid w:val="008D10C3"/>
    <w:rsid w:val="008D1277"/>
    <w:rsid w:val="008D170F"/>
    <w:rsid w:val="008D1EB8"/>
    <w:rsid w:val="008D25F0"/>
    <w:rsid w:val="008D2DE0"/>
    <w:rsid w:val="008D324D"/>
    <w:rsid w:val="008D35ED"/>
    <w:rsid w:val="008D3859"/>
    <w:rsid w:val="008D3918"/>
    <w:rsid w:val="008D41EF"/>
    <w:rsid w:val="008D42FD"/>
    <w:rsid w:val="008D46F6"/>
    <w:rsid w:val="008D5419"/>
    <w:rsid w:val="008D5572"/>
    <w:rsid w:val="008D5906"/>
    <w:rsid w:val="008D72A2"/>
    <w:rsid w:val="008D75EF"/>
    <w:rsid w:val="008D7ABA"/>
    <w:rsid w:val="008E0375"/>
    <w:rsid w:val="008E06B9"/>
    <w:rsid w:val="008E074A"/>
    <w:rsid w:val="008E0AE2"/>
    <w:rsid w:val="008E0AEA"/>
    <w:rsid w:val="008E0B28"/>
    <w:rsid w:val="008E0B64"/>
    <w:rsid w:val="008E13FE"/>
    <w:rsid w:val="008E1831"/>
    <w:rsid w:val="008E187C"/>
    <w:rsid w:val="008E1D6F"/>
    <w:rsid w:val="008E1E34"/>
    <w:rsid w:val="008E20A1"/>
    <w:rsid w:val="008E2358"/>
    <w:rsid w:val="008E2475"/>
    <w:rsid w:val="008E26D0"/>
    <w:rsid w:val="008E2721"/>
    <w:rsid w:val="008E2977"/>
    <w:rsid w:val="008E2C56"/>
    <w:rsid w:val="008E3110"/>
    <w:rsid w:val="008E365F"/>
    <w:rsid w:val="008E39D7"/>
    <w:rsid w:val="008E3E27"/>
    <w:rsid w:val="008E3F01"/>
    <w:rsid w:val="008E4903"/>
    <w:rsid w:val="008E50B8"/>
    <w:rsid w:val="008E5B1E"/>
    <w:rsid w:val="008E6009"/>
    <w:rsid w:val="008E700F"/>
    <w:rsid w:val="008E705D"/>
    <w:rsid w:val="008E7530"/>
    <w:rsid w:val="008E7BF3"/>
    <w:rsid w:val="008E7DAC"/>
    <w:rsid w:val="008E7DCC"/>
    <w:rsid w:val="008E7EE3"/>
    <w:rsid w:val="008F0083"/>
    <w:rsid w:val="008F0604"/>
    <w:rsid w:val="008F07F7"/>
    <w:rsid w:val="008F0839"/>
    <w:rsid w:val="008F09C9"/>
    <w:rsid w:val="008F0A02"/>
    <w:rsid w:val="008F0DDB"/>
    <w:rsid w:val="008F1A56"/>
    <w:rsid w:val="008F1D82"/>
    <w:rsid w:val="008F1FBE"/>
    <w:rsid w:val="008F2457"/>
    <w:rsid w:val="008F277C"/>
    <w:rsid w:val="008F282A"/>
    <w:rsid w:val="008F2909"/>
    <w:rsid w:val="008F2D57"/>
    <w:rsid w:val="008F2E2B"/>
    <w:rsid w:val="008F31BD"/>
    <w:rsid w:val="008F3201"/>
    <w:rsid w:val="008F38CC"/>
    <w:rsid w:val="008F4575"/>
    <w:rsid w:val="008F48FC"/>
    <w:rsid w:val="008F49D6"/>
    <w:rsid w:val="008F4A4B"/>
    <w:rsid w:val="008F4F7D"/>
    <w:rsid w:val="008F710C"/>
    <w:rsid w:val="008F78F6"/>
    <w:rsid w:val="008F7AB3"/>
    <w:rsid w:val="009000B4"/>
    <w:rsid w:val="00900551"/>
    <w:rsid w:val="00900B82"/>
    <w:rsid w:val="00900FC7"/>
    <w:rsid w:val="009016C8"/>
    <w:rsid w:val="00901835"/>
    <w:rsid w:val="0090193E"/>
    <w:rsid w:val="0090224E"/>
    <w:rsid w:val="00902567"/>
    <w:rsid w:val="0090283D"/>
    <w:rsid w:val="00902FE4"/>
    <w:rsid w:val="009036B8"/>
    <w:rsid w:val="0090385A"/>
    <w:rsid w:val="00904892"/>
    <w:rsid w:val="0090576C"/>
    <w:rsid w:val="00906222"/>
    <w:rsid w:val="009062FE"/>
    <w:rsid w:val="00906E47"/>
    <w:rsid w:val="009077F0"/>
    <w:rsid w:val="00907C88"/>
    <w:rsid w:val="009102BA"/>
    <w:rsid w:val="00910C58"/>
    <w:rsid w:val="009110A1"/>
    <w:rsid w:val="00911334"/>
    <w:rsid w:val="009115A3"/>
    <w:rsid w:val="00911E38"/>
    <w:rsid w:val="00911EF7"/>
    <w:rsid w:val="0091229F"/>
    <w:rsid w:val="009128DB"/>
    <w:rsid w:val="00912DC1"/>
    <w:rsid w:val="00913016"/>
    <w:rsid w:val="009131BE"/>
    <w:rsid w:val="0091361B"/>
    <w:rsid w:val="009139F4"/>
    <w:rsid w:val="00913AE8"/>
    <w:rsid w:val="00913CAC"/>
    <w:rsid w:val="00913CD7"/>
    <w:rsid w:val="009146A7"/>
    <w:rsid w:val="00914A55"/>
    <w:rsid w:val="00915916"/>
    <w:rsid w:val="00915CBC"/>
    <w:rsid w:val="009161B6"/>
    <w:rsid w:val="00916618"/>
    <w:rsid w:val="00916AA2"/>
    <w:rsid w:val="00916C2C"/>
    <w:rsid w:val="00917CC1"/>
    <w:rsid w:val="00917D33"/>
    <w:rsid w:val="00917F0A"/>
    <w:rsid w:val="0092011C"/>
    <w:rsid w:val="009205DF"/>
    <w:rsid w:val="00921510"/>
    <w:rsid w:val="00921D92"/>
    <w:rsid w:val="00922511"/>
    <w:rsid w:val="00922E57"/>
    <w:rsid w:val="00922F95"/>
    <w:rsid w:val="00923C1A"/>
    <w:rsid w:val="00923FED"/>
    <w:rsid w:val="009245EF"/>
    <w:rsid w:val="009255AC"/>
    <w:rsid w:val="009262C6"/>
    <w:rsid w:val="009262DF"/>
    <w:rsid w:val="00926349"/>
    <w:rsid w:val="009300D2"/>
    <w:rsid w:val="00930193"/>
    <w:rsid w:val="009306A8"/>
    <w:rsid w:val="00930737"/>
    <w:rsid w:val="00930990"/>
    <w:rsid w:val="00930A5E"/>
    <w:rsid w:val="00930E34"/>
    <w:rsid w:val="00931B62"/>
    <w:rsid w:val="00931DDE"/>
    <w:rsid w:val="0093218D"/>
    <w:rsid w:val="0093283D"/>
    <w:rsid w:val="00932A6C"/>
    <w:rsid w:val="00932A97"/>
    <w:rsid w:val="00933284"/>
    <w:rsid w:val="00933789"/>
    <w:rsid w:val="009337B3"/>
    <w:rsid w:val="009337F7"/>
    <w:rsid w:val="00933CCB"/>
    <w:rsid w:val="00933F8E"/>
    <w:rsid w:val="0093416A"/>
    <w:rsid w:val="009345CC"/>
    <w:rsid w:val="009349D8"/>
    <w:rsid w:val="00934A15"/>
    <w:rsid w:val="009351B1"/>
    <w:rsid w:val="0093528A"/>
    <w:rsid w:val="00935459"/>
    <w:rsid w:val="00935796"/>
    <w:rsid w:val="00935FE2"/>
    <w:rsid w:val="00936768"/>
    <w:rsid w:val="009367D1"/>
    <w:rsid w:val="00936916"/>
    <w:rsid w:val="00936BD3"/>
    <w:rsid w:val="00936CC2"/>
    <w:rsid w:val="0093783C"/>
    <w:rsid w:val="00937852"/>
    <w:rsid w:val="009379D4"/>
    <w:rsid w:val="00937BD9"/>
    <w:rsid w:val="00937D0A"/>
    <w:rsid w:val="00940AB7"/>
    <w:rsid w:val="00941351"/>
    <w:rsid w:val="009415E4"/>
    <w:rsid w:val="009415FB"/>
    <w:rsid w:val="009419E8"/>
    <w:rsid w:val="00941E0F"/>
    <w:rsid w:val="009423CF"/>
    <w:rsid w:val="00942A18"/>
    <w:rsid w:val="00943028"/>
    <w:rsid w:val="0094341A"/>
    <w:rsid w:val="00943C40"/>
    <w:rsid w:val="00944BA8"/>
    <w:rsid w:val="0094636E"/>
    <w:rsid w:val="009467A6"/>
    <w:rsid w:val="0094740E"/>
    <w:rsid w:val="0094791E"/>
    <w:rsid w:val="00947DD6"/>
    <w:rsid w:val="00950431"/>
    <w:rsid w:val="0095046E"/>
    <w:rsid w:val="00950797"/>
    <w:rsid w:val="009507F8"/>
    <w:rsid w:val="00950A18"/>
    <w:rsid w:val="00950E87"/>
    <w:rsid w:val="0095121E"/>
    <w:rsid w:val="009516CC"/>
    <w:rsid w:val="00951FEA"/>
    <w:rsid w:val="00952183"/>
    <w:rsid w:val="0095245D"/>
    <w:rsid w:val="00952647"/>
    <w:rsid w:val="009530EB"/>
    <w:rsid w:val="00953118"/>
    <w:rsid w:val="009533FB"/>
    <w:rsid w:val="009538D7"/>
    <w:rsid w:val="00953F3C"/>
    <w:rsid w:val="00953F66"/>
    <w:rsid w:val="009541CE"/>
    <w:rsid w:val="00954363"/>
    <w:rsid w:val="00954963"/>
    <w:rsid w:val="00954A06"/>
    <w:rsid w:val="00954CE8"/>
    <w:rsid w:val="009552C3"/>
    <w:rsid w:val="0095652E"/>
    <w:rsid w:val="00956B2C"/>
    <w:rsid w:val="009574DA"/>
    <w:rsid w:val="00957520"/>
    <w:rsid w:val="009577D2"/>
    <w:rsid w:val="009579EA"/>
    <w:rsid w:val="00957F0A"/>
    <w:rsid w:val="00960415"/>
    <w:rsid w:val="00960A86"/>
    <w:rsid w:val="009614E4"/>
    <w:rsid w:val="00961555"/>
    <w:rsid w:val="00961C7C"/>
    <w:rsid w:val="0096262F"/>
    <w:rsid w:val="0096278D"/>
    <w:rsid w:val="00962910"/>
    <w:rsid w:val="00962955"/>
    <w:rsid w:val="009631EA"/>
    <w:rsid w:val="00963285"/>
    <w:rsid w:val="00963A18"/>
    <w:rsid w:val="00963E2D"/>
    <w:rsid w:val="00963F64"/>
    <w:rsid w:val="009643F8"/>
    <w:rsid w:val="00964AC7"/>
    <w:rsid w:val="00964C11"/>
    <w:rsid w:val="00964C6F"/>
    <w:rsid w:val="00965109"/>
    <w:rsid w:val="009659ED"/>
    <w:rsid w:val="009671C8"/>
    <w:rsid w:val="00967358"/>
    <w:rsid w:val="0096769D"/>
    <w:rsid w:val="0096795F"/>
    <w:rsid w:val="009701CD"/>
    <w:rsid w:val="00970A0A"/>
    <w:rsid w:val="00970B5C"/>
    <w:rsid w:val="00970FD5"/>
    <w:rsid w:val="009713C4"/>
    <w:rsid w:val="00971402"/>
    <w:rsid w:val="009716E1"/>
    <w:rsid w:val="00971865"/>
    <w:rsid w:val="00971BE7"/>
    <w:rsid w:val="00972050"/>
    <w:rsid w:val="009720B6"/>
    <w:rsid w:val="009723C7"/>
    <w:rsid w:val="0097244C"/>
    <w:rsid w:val="009724AE"/>
    <w:rsid w:val="009725F6"/>
    <w:rsid w:val="009726D6"/>
    <w:rsid w:val="00972C41"/>
    <w:rsid w:val="00972D9A"/>
    <w:rsid w:val="00973E49"/>
    <w:rsid w:val="00973EA4"/>
    <w:rsid w:val="00974211"/>
    <w:rsid w:val="00974E23"/>
    <w:rsid w:val="009753BC"/>
    <w:rsid w:val="00975787"/>
    <w:rsid w:val="00975905"/>
    <w:rsid w:val="00975D78"/>
    <w:rsid w:val="00976085"/>
    <w:rsid w:val="0097652A"/>
    <w:rsid w:val="00976E83"/>
    <w:rsid w:val="0097709D"/>
    <w:rsid w:val="0097784C"/>
    <w:rsid w:val="00977C9B"/>
    <w:rsid w:val="00977E1E"/>
    <w:rsid w:val="009804B7"/>
    <w:rsid w:val="0098054A"/>
    <w:rsid w:val="00980B72"/>
    <w:rsid w:val="00980C01"/>
    <w:rsid w:val="00981040"/>
    <w:rsid w:val="0098167F"/>
    <w:rsid w:val="009828BC"/>
    <w:rsid w:val="00982B2F"/>
    <w:rsid w:val="00982B49"/>
    <w:rsid w:val="009832F8"/>
    <w:rsid w:val="00983892"/>
    <w:rsid w:val="00983B33"/>
    <w:rsid w:val="00983D60"/>
    <w:rsid w:val="00984014"/>
    <w:rsid w:val="00984348"/>
    <w:rsid w:val="00984810"/>
    <w:rsid w:val="00984E0B"/>
    <w:rsid w:val="00985394"/>
    <w:rsid w:val="00985A1F"/>
    <w:rsid w:val="00985FC3"/>
    <w:rsid w:val="0098604D"/>
    <w:rsid w:val="00986789"/>
    <w:rsid w:val="00986B1D"/>
    <w:rsid w:val="00986BEE"/>
    <w:rsid w:val="00986CD6"/>
    <w:rsid w:val="00986E79"/>
    <w:rsid w:val="009876CA"/>
    <w:rsid w:val="00990383"/>
    <w:rsid w:val="00990F7C"/>
    <w:rsid w:val="00991048"/>
    <w:rsid w:val="009919FE"/>
    <w:rsid w:val="00991F58"/>
    <w:rsid w:val="00991FAC"/>
    <w:rsid w:val="00992613"/>
    <w:rsid w:val="00993556"/>
    <w:rsid w:val="00994000"/>
    <w:rsid w:val="009944B4"/>
    <w:rsid w:val="00994875"/>
    <w:rsid w:val="00994C84"/>
    <w:rsid w:val="00995237"/>
    <w:rsid w:val="0099540C"/>
    <w:rsid w:val="0099548C"/>
    <w:rsid w:val="00996BB6"/>
    <w:rsid w:val="00997685"/>
    <w:rsid w:val="009977FE"/>
    <w:rsid w:val="00997A9F"/>
    <w:rsid w:val="00997AEA"/>
    <w:rsid w:val="009A02BE"/>
    <w:rsid w:val="009A031F"/>
    <w:rsid w:val="009A0540"/>
    <w:rsid w:val="009A0915"/>
    <w:rsid w:val="009A0E46"/>
    <w:rsid w:val="009A15BE"/>
    <w:rsid w:val="009A1774"/>
    <w:rsid w:val="009A1BC8"/>
    <w:rsid w:val="009A2A7F"/>
    <w:rsid w:val="009A2B9E"/>
    <w:rsid w:val="009A2E31"/>
    <w:rsid w:val="009A3AC6"/>
    <w:rsid w:val="009A3FC4"/>
    <w:rsid w:val="009A41FD"/>
    <w:rsid w:val="009A42A4"/>
    <w:rsid w:val="009A503B"/>
    <w:rsid w:val="009A5055"/>
    <w:rsid w:val="009A54EA"/>
    <w:rsid w:val="009A5C09"/>
    <w:rsid w:val="009A613F"/>
    <w:rsid w:val="009A65C9"/>
    <w:rsid w:val="009A69FE"/>
    <w:rsid w:val="009A7F5D"/>
    <w:rsid w:val="009B00E1"/>
    <w:rsid w:val="009B0835"/>
    <w:rsid w:val="009B10C6"/>
    <w:rsid w:val="009B1361"/>
    <w:rsid w:val="009B138F"/>
    <w:rsid w:val="009B198C"/>
    <w:rsid w:val="009B1A14"/>
    <w:rsid w:val="009B1D08"/>
    <w:rsid w:val="009B27AC"/>
    <w:rsid w:val="009B2C31"/>
    <w:rsid w:val="009B3408"/>
    <w:rsid w:val="009B3768"/>
    <w:rsid w:val="009B39FF"/>
    <w:rsid w:val="009B3A4F"/>
    <w:rsid w:val="009B3B37"/>
    <w:rsid w:val="009B3C9B"/>
    <w:rsid w:val="009B402C"/>
    <w:rsid w:val="009B41BC"/>
    <w:rsid w:val="009B4307"/>
    <w:rsid w:val="009B4433"/>
    <w:rsid w:val="009B4556"/>
    <w:rsid w:val="009B4A9D"/>
    <w:rsid w:val="009B55D7"/>
    <w:rsid w:val="009B5974"/>
    <w:rsid w:val="009B5DB4"/>
    <w:rsid w:val="009B60B3"/>
    <w:rsid w:val="009B633D"/>
    <w:rsid w:val="009B6548"/>
    <w:rsid w:val="009B67B9"/>
    <w:rsid w:val="009B6DA0"/>
    <w:rsid w:val="009B7152"/>
    <w:rsid w:val="009B7154"/>
    <w:rsid w:val="009B7391"/>
    <w:rsid w:val="009B7F10"/>
    <w:rsid w:val="009B7F5F"/>
    <w:rsid w:val="009C0877"/>
    <w:rsid w:val="009C143F"/>
    <w:rsid w:val="009C16BC"/>
    <w:rsid w:val="009C171B"/>
    <w:rsid w:val="009C21A4"/>
    <w:rsid w:val="009C2A47"/>
    <w:rsid w:val="009C2AA8"/>
    <w:rsid w:val="009C2AEA"/>
    <w:rsid w:val="009C300B"/>
    <w:rsid w:val="009C34A5"/>
    <w:rsid w:val="009C353C"/>
    <w:rsid w:val="009C3DBF"/>
    <w:rsid w:val="009C3F88"/>
    <w:rsid w:val="009C44A2"/>
    <w:rsid w:val="009C4549"/>
    <w:rsid w:val="009C48A7"/>
    <w:rsid w:val="009C4C10"/>
    <w:rsid w:val="009C5370"/>
    <w:rsid w:val="009C55F9"/>
    <w:rsid w:val="009C56EB"/>
    <w:rsid w:val="009C5A1C"/>
    <w:rsid w:val="009C60EF"/>
    <w:rsid w:val="009C68F4"/>
    <w:rsid w:val="009C6A6A"/>
    <w:rsid w:val="009C6C00"/>
    <w:rsid w:val="009C7EB8"/>
    <w:rsid w:val="009C7F71"/>
    <w:rsid w:val="009D0ECD"/>
    <w:rsid w:val="009D0F41"/>
    <w:rsid w:val="009D0FF2"/>
    <w:rsid w:val="009D13A8"/>
    <w:rsid w:val="009D14E3"/>
    <w:rsid w:val="009D20EF"/>
    <w:rsid w:val="009D21F4"/>
    <w:rsid w:val="009D238F"/>
    <w:rsid w:val="009D240F"/>
    <w:rsid w:val="009D253A"/>
    <w:rsid w:val="009D25D1"/>
    <w:rsid w:val="009D272E"/>
    <w:rsid w:val="009D2ADF"/>
    <w:rsid w:val="009D3B06"/>
    <w:rsid w:val="009D3BE6"/>
    <w:rsid w:val="009D40D7"/>
    <w:rsid w:val="009D457A"/>
    <w:rsid w:val="009D49EA"/>
    <w:rsid w:val="009D4C47"/>
    <w:rsid w:val="009D4C73"/>
    <w:rsid w:val="009D4F08"/>
    <w:rsid w:val="009D5131"/>
    <w:rsid w:val="009D5AEF"/>
    <w:rsid w:val="009D6427"/>
    <w:rsid w:val="009D648A"/>
    <w:rsid w:val="009D6FC0"/>
    <w:rsid w:val="009D73B4"/>
    <w:rsid w:val="009D76F8"/>
    <w:rsid w:val="009E0060"/>
    <w:rsid w:val="009E0A64"/>
    <w:rsid w:val="009E1174"/>
    <w:rsid w:val="009E21E3"/>
    <w:rsid w:val="009E25FD"/>
    <w:rsid w:val="009E26B1"/>
    <w:rsid w:val="009E3928"/>
    <w:rsid w:val="009E3ACC"/>
    <w:rsid w:val="009E414C"/>
    <w:rsid w:val="009E4210"/>
    <w:rsid w:val="009E4AA9"/>
    <w:rsid w:val="009E4AC2"/>
    <w:rsid w:val="009E4D7F"/>
    <w:rsid w:val="009E532A"/>
    <w:rsid w:val="009E5574"/>
    <w:rsid w:val="009E5920"/>
    <w:rsid w:val="009E60C4"/>
    <w:rsid w:val="009E6B4B"/>
    <w:rsid w:val="009E6F21"/>
    <w:rsid w:val="009E706D"/>
    <w:rsid w:val="009E7105"/>
    <w:rsid w:val="009E725B"/>
    <w:rsid w:val="009E76F7"/>
    <w:rsid w:val="009E7950"/>
    <w:rsid w:val="009E79BF"/>
    <w:rsid w:val="009E7C52"/>
    <w:rsid w:val="009F0187"/>
    <w:rsid w:val="009F06C4"/>
    <w:rsid w:val="009F09F9"/>
    <w:rsid w:val="009F0B60"/>
    <w:rsid w:val="009F0CDF"/>
    <w:rsid w:val="009F0EAC"/>
    <w:rsid w:val="009F1644"/>
    <w:rsid w:val="009F19E1"/>
    <w:rsid w:val="009F1AD9"/>
    <w:rsid w:val="009F1E33"/>
    <w:rsid w:val="009F276B"/>
    <w:rsid w:val="009F2AAF"/>
    <w:rsid w:val="009F3084"/>
    <w:rsid w:val="009F3F8B"/>
    <w:rsid w:val="009F4679"/>
    <w:rsid w:val="009F4ABF"/>
    <w:rsid w:val="009F4BBC"/>
    <w:rsid w:val="009F4DFD"/>
    <w:rsid w:val="009F50F0"/>
    <w:rsid w:val="009F54C7"/>
    <w:rsid w:val="009F5ABD"/>
    <w:rsid w:val="009F5ACD"/>
    <w:rsid w:val="009F6E76"/>
    <w:rsid w:val="009F712A"/>
    <w:rsid w:val="009F77FF"/>
    <w:rsid w:val="009F78E5"/>
    <w:rsid w:val="00A004BE"/>
    <w:rsid w:val="00A0061A"/>
    <w:rsid w:val="00A00D92"/>
    <w:rsid w:val="00A00E26"/>
    <w:rsid w:val="00A01351"/>
    <w:rsid w:val="00A014C6"/>
    <w:rsid w:val="00A01515"/>
    <w:rsid w:val="00A0183E"/>
    <w:rsid w:val="00A01A77"/>
    <w:rsid w:val="00A01D30"/>
    <w:rsid w:val="00A02774"/>
    <w:rsid w:val="00A02DD3"/>
    <w:rsid w:val="00A0305C"/>
    <w:rsid w:val="00A0324B"/>
    <w:rsid w:val="00A0354A"/>
    <w:rsid w:val="00A03E87"/>
    <w:rsid w:val="00A03EBE"/>
    <w:rsid w:val="00A042E6"/>
    <w:rsid w:val="00A04BE7"/>
    <w:rsid w:val="00A0584D"/>
    <w:rsid w:val="00A05E75"/>
    <w:rsid w:val="00A05F33"/>
    <w:rsid w:val="00A06082"/>
    <w:rsid w:val="00A0629D"/>
    <w:rsid w:val="00A06330"/>
    <w:rsid w:val="00A070E5"/>
    <w:rsid w:val="00A0716A"/>
    <w:rsid w:val="00A07306"/>
    <w:rsid w:val="00A078DC"/>
    <w:rsid w:val="00A102DE"/>
    <w:rsid w:val="00A1075F"/>
    <w:rsid w:val="00A113B8"/>
    <w:rsid w:val="00A11763"/>
    <w:rsid w:val="00A120DD"/>
    <w:rsid w:val="00A121F9"/>
    <w:rsid w:val="00A1265C"/>
    <w:rsid w:val="00A1273E"/>
    <w:rsid w:val="00A12AE6"/>
    <w:rsid w:val="00A12E10"/>
    <w:rsid w:val="00A13311"/>
    <w:rsid w:val="00A135A0"/>
    <w:rsid w:val="00A1420B"/>
    <w:rsid w:val="00A14F1D"/>
    <w:rsid w:val="00A15022"/>
    <w:rsid w:val="00A15544"/>
    <w:rsid w:val="00A15979"/>
    <w:rsid w:val="00A15A17"/>
    <w:rsid w:val="00A15B4F"/>
    <w:rsid w:val="00A15DC3"/>
    <w:rsid w:val="00A16061"/>
    <w:rsid w:val="00A161BB"/>
    <w:rsid w:val="00A16419"/>
    <w:rsid w:val="00A16EFE"/>
    <w:rsid w:val="00A17139"/>
    <w:rsid w:val="00A174A3"/>
    <w:rsid w:val="00A17828"/>
    <w:rsid w:val="00A17B14"/>
    <w:rsid w:val="00A17C58"/>
    <w:rsid w:val="00A20F02"/>
    <w:rsid w:val="00A2127F"/>
    <w:rsid w:val="00A226BF"/>
    <w:rsid w:val="00A22987"/>
    <w:rsid w:val="00A22C0A"/>
    <w:rsid w:val="00A22D60"/>
    <w:rsid w:val="00A23323"/>
    <w:rsid w:val="00A23D46"/>
    <w:rsid w:val="00A23ED2"/>
    <w:rsid w:val="00A23F80"/>
    <w:rsid w:val="00A241A9"/>
    <w:rsid w:val="00A241F6"/>
    <w:rsid w:val="00A243CA"/>
    <w:rsid w:val="00A24B4F"/>
    <w:rsid w:val="00A25255"/>
    <w:rsid w:val="00A267B1"/>
    <w:rsid w:val="00A273C8"/>
    <w:rsid w:val="00A27552"/>
    <w:rsid w:val="00A27605"/>
    <w:rsid w:val="00A2775F"/>
    <w:rsid w:val="00A27908"/>
    <w:rsid w:val="00A301B3"/>
    <w:rsid w:val="00A30284"/>
    <w:rsid w:val="00A3039A"/>
    <w:rsid w:val="00A307DF"/>
    <w:rsid w:val="00A3088E"/>
    <w:rsid w:val="00A308D9"/>
    <w:rsid w:val="00A30937"/>
    <w:rsid w:val="00A31401"/>
    <w:rsid w:val="00A317BA"/>
    <w:rsid w:val="00A3187F"/>
    <w:rsid w:val="00A31902"/>
    <w:rsid w:val="00A32300"/>
    <w:rsid w:val="00A323A6"/>
    <w:rsid w:val="00A323FF"/>
    <w:rsid w:val="00A32EB1"/>
    <w:rsid w:val="00A33383"/>
    <w:rsid w:val="00A333AA"/>
    <w:rsid w:val="00A3343A"/>
    <w:rsid w:val="00A33571"/>
    <w:rsid w:val="00A33BB5"/>
    <w:rsid w:val="00A3488B"/>
    <w:rsid w:val="00A34A55"/>
    <w:rsid w:val="00A34C04"/>
    <w:rsid w:val="00A34DCF"/>
    <w:rsid w:val="00A35599"/>
    <w:rsid w:val="00A366C1"/>
    <w:rsid w:val="00A36C42"/>
    <w:rsid w:val="00A3717F"/>
    <w:rsid w:val="00A37297"/>
    <w:rsid w:val="00A37429"/>
    <w:rsid w:val="00A37737"/>
    <w:rsid w:val="00A400CA"/>
    <w:rsid w:val="00A404FC"/>
    <w:rsid w:val="00A40A3E"/>
    <w:rsid w:val="00A40B69"/>
    <w:rsid w:val="00A41215"/>
    <w:rsid w:val="00A412F2"/>
    <w:rsid w:val="00A416B0"/>
    <w:rsid w:val="00A4179E"/>
    <w:rsid w:val="00A417AD"/>
    <w:rsid w:val="00A41852"/>
    <w:rsid w:val="00A418A1"/>
    <w:rsid w:val="00A418AF"/>
    <w:rsid w:val="00A41D10"/>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51FC"/>
    <w:rsid w:val="00A45284"/>
    <w:rsid w:val="00A45523"/>
    <w:rsid w:val="00A45C4F"/>
    <w:rsid w:val="00A45E22"/>
    <w:rsid w:val="00A4602C"/>
    <w:rsid w:val="00A4636F"/>
    <w:rsid w:val="00A46F20"/>
    <w:rsid w:val="00A4709E"/>
    <w:rsid w:val="00A47F65"/>
    <w:rsid w:val="00A501AC"/>
    <w:rsid w:val="00A50ABA"/>
    <w:rsid w:val="00A50E35"/>
    <w:rsid w:val="00A5110E"/>
    <w:rsid w:val="00A520B2"/>
    <w:rsid w:val="00A5245B"/>
    <w:rsid w:val="00A53735"/>
    <w:rsid w:val="00A53A05"/>
    <w:rsid w:val="00A5422B"/>
    <w:rsid w:val="00A54452"/>
    <w:rsid w:val="00A54FD9"/>
    <w:rsid w:val="00A55630"/>
    <w:rsid w:val="00A5646B"/>
    <w:rsid w:val="00A56CF8"/>
    <w:rsid w:val="00A57CE6"/>
    <w:rsid w:val="00A6034F"/>
    <w:rsid w:val="00A60520"/>
    <w:rsid w:val="00A60A31"/>
    <w:rsid w:val="00A60E9B"/>
    <w:rsid w:val="00A6166F"/>
    <w:rsid w:val="00A617CE"/>
    <w:rsid w:val="00A619DF"/>
    <w:rsid w:val="00A61A36"/>
    <w:rsid w:val="00A61C47"/>
    <w:rsid w:val="00A61CE6"/>
    <w:rsid w:val="00A62086"/>
    <w:rsid w:val="00A620C8"/>
    <w:rsid w:val="00A628C1"/>
    <w:rsid w:val="00A62D26"/>
    <w:rsid w:val="00A62DF0"/>
    <w:rsid w:val="00A62FE5"/>
    <w:rsid w:val="00A643A3"/>
    <w:rsid w:val="00A6447E"/>
    <w:rsid w:val="00A646A4"/>
    <w:rsid w:val="00A647A8"/>
    <w:rsid w:val="00A64F28"/>
    <w:rsid w:val="00A651AB"/>
    <w:rsid w:val="00A65A8C"/>
    <w:rsid w:val="00A65C6A"/>
    <w:rsid w:val="00A65EC9"/>
    <w:rsid w:val="00A65EEE"/>
    <w:rsid w:val="00A66206"/>
    <w:rsid w:val="00A66DAB"/>
    <w:rsid w:val="00A67A01"/>
    <w:rsid w:val="00A704D6"/>
    <w:rsid w:val="00A70838"/>
    <w:rsid w:val="00A70B84"/>
    <w:rsid w:val="00A70F98"/>
    <w:rsid w:val="00A712DA"/>
    <w:rsid w:val="00A7138B"/>
    <w:rsid w:val="00A713D8"/>
    <w:rsid w:val="00A7148B"/>
    <w:rsid w:val="00A71846"/>
    <w:rsid w:val="00A71C3F"/>
    <w:rsid w:val="00A71C50"/>
    <w:rsid w:val="00A7209E"/>
    <w:rsid w:val="00A72141"/>
    <w:rsid w:val="00A73123"/>
    <w:rsid w:val="00A73916"/>
    <w:rsid w:val="00A73BD6"/>
    <w:rsid w:val="00A73E27"/>
    <w:rsid w:val="00A743A7"/>
    <w:rsid w:val="00A7580D"/>
    <w:rsid w:val="00A76012"/>
    <w:rsid w:val="00A7631E"/>
    <w:rsid w:val="00A7678A"/>
    <w:rsid w:val="00A77347"/>
    <w:rsid w:val="00A775D9"/>
    <w:rsid w:val="00A7799F"/>
    <w:rsid w:val="00A801BD"/>
    <w:rsid w:val="00A82119"/>
    <w:rsid w:val="00A8245C"/>
    <w:rsid w:val="00A82F49"/>
    <w:rsid w:val="00A8350D"/>
    <w:rsid w:val="00A83DF2"/>
    <w:rsid w:val="00A83FB3"/>
    <w:rsid w:val="00A84071"/>
    <w:rsid w:val="00A84114"/>
    <w:rsid w:val="00A847E8"/>
    <w:rsid w:val="00A84838"/>
    <w:rsid w:val="00A8517B"/>
    <w:rsid w:val="00A851DD"/>
    <w:rsid w:val="00A856E1"/>
    <w:rsid w:val="00A858EB"/>
    <w:rsid w:val="00A86102"/>
    <w:rsid w:val="00A86364"/>
    <w:rsid w:val="00A863F1"/>
    <w:rsid w:val="00A86A77"/>
    <w:rsid w:val="00A87624"/>
    <w:rsid w:val="00A87B9D"/>
    <w:rsid w:val="00A87DE5"/>
    <w:rsid w:val="00A908E4"/>
    <w:rsid w:val="00A90AF8"/>
    <w:rsid w:val="00A90BC1"/>
    <w:rsid w:val="00A910EF"/>
    <w:rsid w:val="00A9119F"/>
    <w:rsid w:val="00A912F2"/>
    <w:rsid w:val="00A916C0"/>
    <w:rsid w:val="00A91C7C"/>
    <w:rsid w:val="00A91CB3"/>
    <w:rsid w:val="00A91DA7"/>
    <w:rsid w:val="00A91F97"/>
    <w:rsid w:val="00A9268A"/>
    <w:rsid w:val="00A92960"/>
    <w:rsid w:val="00A92F05"/>
    <w:rsid w:val="00A9327E"/>
    <w:rsid w:val="00A933B6"/>
    <w:rsid w:val="00A93BD5"/>
    <w:rsid w:val="00A93E5D"/>
    <w:rsid w:val="00A940DC"/>
    <w:rsid w:val="00A94BCD"/>
    <w:rsid w:val="00A94CB4"/>
    <w:rsid w:val="00A953A6"/>
    <w:rsid w:val="00A9542B"/>
    <w:rsid w:val="00A95C30"/>
    <w:rsid w:val="00A95DD4"/>
    <w:rsid w:val="00A95E61"/>
    <w:rsid w:val="00A95EC5"/>
    <w:rsid w:val="00A96441"/>
    <w:rsid w:val="00A96B78"/>
    <w:rsid w:val="00A97264"/>
    <w:rsid w:val="00A97D73"/>
    <w:rsid w:val="00AA0E28"/>
    <w:rsid w:val="00AA0E61"/>
    <w:rsid w:val="00AA1258"/>
    <w:rsid w:val="00AA12DD"/>
    <w:rsid w:val="00AA17B7"/>
    <w:rsid w:val="00AA219A"/>
    <w:rsid w:val="00AA2726"/>
    <w:rsid w:val="00AA2B13"/>
    <w:rsid w:val="00AA3645"/>
    <w:rsid w:val="00AA3723"/>
    <w:rsid w:val="00AA3F65"/>
    <w:rsid w:val="00AA483D"/>
    <w:rsid w:val="00AA4C07"/>
    <w:rsid w:val="00AA50B8"/>
    <w:rsid w:val="00AA516A"/>
    <w:rsid w:val="00AA51F1"/>
    <w:rsid w:val="00AA5285"/>
    <w:rsid w:val="00AA5BA3"/>
    <w:rsid w:val="00AA5C96"/>
    <w:rsid w:val="00AA6FA0"/>
    <w:rsid w:val="00AA6FCA"/>
    <w:rsid w:val="00AA74E4"/>
    <w:rsid w:val="00AA7EA7"/>
    <w:rsid w:val="00AB0444"/>
    <w:rsid w:val="00AB0A25"/>
    <w:rsid w:val="00AB0A64"/>
    <w:rsid w:val="00AB0C2A"/>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973"/>
    <w:rsid w:val="00AB5EB1"/>
    <w:rsid w:val="00AB65CD"/>
    <w:rsid w:val="00AB65D1"/>
    <w:rsid w:val="00AB6652"/>
    <w:rsid w:val="00AB670F"/>
    <w:rsid w:val="00AB7527"/>
    <w:rsid w:val="00AB7CC2"/>
    <w:rsid w:val="00AB7DF9"/>
    <w:rsid w:val="00AB7E4F"/>
    <w:rsid w:val="00AB7E89"/>
    <w:rsid w:val="00AB7E95"/>
    <w:rsid w:val="00AC015C"/>
    <w:rsid w:val="00AC029E"/>
    <w:rsid w:val="00AC02C7"/>
    <w:rsid w:val="00AC0396"/>
    <w:rsid w:val="00AC04AB"/>
    <w:rsid w:val="00AC0768"/>
    <w:rsid w:val="00AC07A4"/>
    <w:rsid w:val="00AC0864"/>
    <w:rsid w:val="00AC0AAC"/>
    <w:rsid w:val="00AC0D12"/>
    <w:rsid w:val="00AC144B"/>
    <w:rsid w:val="00AC1464"/>
    <w:rsid w:val="00AC166F"/>
    <w:rsid w:val="00AC1732"/>
    <w:rsid w:val="00AC2115"/>
    <w:rsid w:val="00AC2FE6"/>
    <w:rsid w:val="00AC338A"/>
    <w:rsid w:val="00AC3551"/>
    <w:rsid w:val="00AC4914"/>
    <w:rsid w:val="00AC498B"/>
    <w:rsid w:val="00AC4A55"/>
    <w:rsid w:val="00AC4FF0"/>
    <w:rsid w:val="00AC524E"/>
    <w:rsid w:val="00AC549E"/>
    <w:rsid w:val="00AC5725"/>
    <w:rsid w:val="00AC5C44"/>
    <w:rsid w:val="00AC612D"/>
    <w:rsid w:val="00AC63D2"/>
    <w:rsid w:val="00AC6580"/>
    <w:rsid w:val="00AC67D5"/>
    <w:rsid w:val="00AC67DD"/>
    <w:rsid w:val="00AC7400"/>
    <w:rsid w:val="00AC74A0"/>
    <w:rsid w:val="00AC7A03"/>
    <w:rsid w:val="00AC7FD6"/>
    <w:rsid w:val="00AD05F9"/>
    <w:rsid w:val="00AD066A"/>
    <w:rsid w:val="00AD0728"/>
    <w:rsid w:val="00AD0991"/>
    <w:rsid w:val="00AD0CD4"/>
    <w:rsid w:val="00AD1583"/>
    <w:rsid w:val="00AD23E4"/>
    <w:rsid w:val="00AD28D5"/>
    <w:rsid w:val="00AD29E3"/>
    <w:rsid w:val="00AD2DB5"/>
    <w:rsid w:val="00AD303B"/>
    <w:rsid w:val="00AD3283"/>
    <w:rsid w:val="00AD3315"/>
    <w:rsid w:val="00AD3348"/>
    <w:rsid w:val="00AD3677"/>
    <w:rsid w:val="00AD3D8D"/>
    <w:rsid w:val="00AD4AD9"/>
    <w:rsid w:val="00AD4F88"/>
    <w:rsid w:val="00AD5106"/>
    <w:rsid w:val="00AD5292"/>
    <w:rsid w:val="00AD633C"/>
    <w:rsid w:val="00AD6750"/>
    <w:rsid w:val="00AD6B55"/>
    <w:rsid w:val="00AD6C0C"/>
    <w:rsid w:val="00AD6C43"/>
    <w:rsid w:val="00AD6E25"/>
    <w:rsid w:val="00AD6E2B"/>
    <w:rsid w:val="00AD6EAB"/>
    <w:rsid w:val="00AE0064"/>
    <w:rsid w:val="00AE04A5"/>
    <w:rsid w:val="00AE05A5"/>
    <w:rsid w:val="00AE0ADF"/>
    <w:rsid w:val="00AE0E4F"/>
    <w:rsid w:val="00AE1177"/>
    <w:rsid w:val="00AE1712"/>
    <w:rsid w:val="00AE1A15"/>
    <w:rsid w:val="00AE2028"/>
    <w:rsid w:val="00AE23C6"/>
    <w:rsid w:val="00AE2F98"/>
    <w:rsid w:val="00AE3049"/>
    <w:rsid w:val="00AE3145"/>
    <w:rsid w:val="00AE31F1"/>
    <w:rsid w:val="00AE3524"/>
    <w:rsid w:val="00AE385C"/>
    <w:rsid w:val="00AE3B03"/>
    <w:rsid w:val="00AE3C22"/>
    <w:rsid w:val="00AE3EBA"/>
    <w:rsid w:val="00AE4104"/>
    <w:rsid w:val="00AE468B"/>
    <w:rsid w:val="00AE4F0E"/>
    <w:rsid w:val="00AE533C"/>
    <w:rsid w:val="00AE583F"/>
    <w:rsid w:val="00AE5888"/>
    <w:rsid w:val="00AE6B34"/>
    <w:rsid w:val="00AE6ECD"/>
    <w:rsid w:val="00AE7466"/>
    <w:rsid w:val="00AE7581"/>
    <w:rsid w:val="00AE75EE"/>
    <w:rsid w:val="00AE788F"/>
    <w:rsid w:val="00AE7FDF"/>
    <w:rsid w:val="00AF040B"/>
    <w:rsid w:val="00AF0493"/>
    <w:rsid w:val="00AF04C0"/>
    <w:rsid w:val="00AF0853"/>
    <w:rsid w:val="00AF08D5"/>
    <w:rsid w:val="00AF1142"/>
    <w:rsid w:val="00AF1144"/>
    <w:rsid w:val="00AF155E"/>
    <w:rsid w:val="00AF25FB"/>
    <w:rsid w:val="00AF3177"/>
    <w:rsid w:val="00AF3634"/>
    <w:rsid w:val="00AF39E9"/>
    <w:rsid w:val="00AF3B1C"/>
    <w:rsid w:val="00AF3CA1"/>
    <w:rsid w:val="00AF3D75"/>
    <w:rsid w:val="00AF3DBA"/>
    <w:rsid w:val="00AF3ED5"/>
    <w:rsid w:val="00AF3F4E"/>
    <w:rsid w:val="00AF424A"/>
    <w:rsid w:val="00AF42D6"/>
    <w:rsid w:val="00AF44AD"/>
    <w:rsid w:val="00AF458C"/>
    <w:rsid w:val="00AF46DF"/>
    <w:rsid w:val="00AF4BE4"/>
    <w:rsid w:val="00AF5021"/>
    <w:rsid w:val="00AF6741"/>
    <w:rsid w:val="00AF69ED"/>
    <w:rsid w:val="00AF732F"/>
    <w:rsid w:val="00B00721"/>
    <w:rsid w:val="00B00A8D"/>
    <w:rsid w:val="00B00C47"/>
    <w:rsid w:val="00B012FA"/>
    <w:rsid w:val="00B013E4"/>
    <w:rsid w:val="00B0170E"/>
    <w:rsid w:val="00B01B74"/>
    <w:rsid w:val="00B0217F"/>
    <w:rsid w:val="00B02719"/>
    <w:rsid w:val="00B02DFA"/>
    <w:rsid w:val="00B0345D"/>
    <w:rsid w:val="00B0358C"/>
    <w:rsid w:val="00B03742"/>
    <w:rsid w:val="00B0389E"/>
    <w:rsid w:val="00B03BE3"/>
    <w:rsid w:val="00B04082"/>
    <w:rsid w:val="00B04381"/>
    <w:rsid w:val="00B044FE"/>
    <w:rsid w:val="00B04542"/>
    <w:rsid w:val="00B0476E"/>
    <w:rsid w:val="00B048C9"/>
    <w:rsid w:val="00B04CCE"/>
    <w:rsid w:val="00B05446"/>
    <w:rsid w:val="00B05E09"/>
    <w:rsid w:val="00B061F8"/>
    <w:rsid w:val="00B0622D"/>
    <w:rsid w:val="00B06355"/>
    <w:rsid w:val="00B06391"/>
    <w:rsid w:val="00B06722"/>
    <w:rsid w:val="00B06B19"/>
    <w:rsid w:val="00B06B36"/>
    <w:rsid w:val="00B06DED"/>
    <w:rsid w:val="00B0740F"/>
    <w:rsid w:val="00B07D0C"/>
    <w:rsid w:val="00B07E19"/>
    <w:rsid w:val="00B07E52"/>
    <w:rsid w:val="00B1020B"/>
    <w:rsid w:val="00B10BD6"/>
    <w:rsid w:val="00B10DA8"/>
    <w:rsid w:val="00B114A3"/>
    <w:rsid w:val="00B1241E"/>
    <w:rsid w:val="00B12421"/>
    <w:rsid w:val="00B12D6A"/>
    <w:rsid w:val="00B133F1"/>
    <w:rsid w:val="00B13A98"/>
    <w:rsid w:val="00B14AC2"/>
    <w:rsid w:val="00B14B8A"/>
    <w:rsid w:val="00B15A07"/>
    <w:rsid w:val="00B15A6C"/>
    <w:rsid w:val="00B15BDF"/>
    <w:rsid w:val="00B16FF4"/>
    <w:rsid w:val="00B2004E"/>
    <w:rsid w:val="00B2036C"/>
    <w:rsid w:val="00B206FE"/>
    <w:rsid w:val="00B20857"/>
    <w:rsid w:val="00B20906"/>
    <w:rsid w:val="00B20DD0"/>
    <w:rsid w:val="00B2198C"/>
    <w:rsid w:val="00B21BE7"/>
    <w:rsid w:val="00B22B06"/>
    <w:rsid w:val="00B232F6"/>
    <w:rsid w:val="00B235EF"/>
    <w:rsid w:val="00B23DEE"/>
    <w:rsid w:val="00B23F66"/>
    <w:rsid w:val="00B24657"/>
    <w:rsid w:val="00B24667"/>
    <w:rsid w:val="00B247AA"/>
    <w:rsid w:val="00B24B62"/>
    <w:rsid w:val="00B25428"/>
    <w:rsid w:val="00B25885"/>
    <w:rsid w:val="00B25D61"/>
    <w:rsid w:val="00B25E06"/>
    <w:rsid w:val="00B27447"/>
    <w:rsid w:val="00B27650"/>
    <w:rsid w:val="00B27A0F"/>
    <w:rsid w:val="00B27FC1"/>
    <w:rsid w:val="00B3016D"/>
    <w:rsid w:val="00B30A78"/>
    <w:rsid w:val="00B310A3"/>
    <w:rsid w:val="00B3130B"/>
    <w:rsid w:val="00B31A09"/>
    <w:rsid w:val="00B31C58"/>
    <w:rsid w:val="00B324D1"/>
    <w:rsid w:val="00B32996"/>
    <w:rsid w:val="00B32CDB"/>
    <w:rsid w:val="00B32E46"/>
    <w:rsid w:val="00B33566"/>
    <w:rsid w:val="00B349FB"/>
    <w:rsid w:val="00B34F6E"/>
    <w:rsid w:val="00B35094"/>
    <w:rsid w:val="00B357D0"/>
    <w:rsid w:val="00B35892"/>
    <w:rsid w:val="00B35B22"/>
    <w:rsid w:val="00B35D72"/>
    <w:rsid w:val="00B36599"/>
    <w:rsid w:val="00B36B0E"/>
    <w:rsid w:val="00B36BF3"/>
    <w:rsid w:val="00B36D2A"/>
    <w:rsid w:val="00B37047"/>
    <w:rsid w:val="00B3725D"/>
    <w:rsid w:val="00B37559"/>
    <w:rsid w:val="00B3765B"/>
    <w:rsid w:val="00B37966"/>
    <w:rsid w:val="00B37ACD"/>
    <w:rsid w:val="00B37B97"/>
    <w:rsid w:val="00B37E43"/>
    <w:rsid w:val="00B37E85"/>
    <w:rsid w:val="00B37F29"/>
    <w:rsid w:val="00B40EAC"/>
    <w:rsid w:val="00B40FCA"/>
    <w:rsid w:val="00B411C1"/>
    <w:rsid w:val="00B41226"/>
    <w:rsid w:val="00B413F9"/>
    <w:rsid w:val="00B421F2"/>
    <w:rsid w:val="00B42741"/>
    <w:rsid w:val="00B4281E"/>
    <w:rsid w:val="00B42B17"/>
    <w:rsid w:val="00B42B68"/>
    <w:rsid w:val="00B42DF9"/>
    <w:rsid w:val="00B43220"/>
    <w:rsid w:val="00B439EC"/>
    <w:rsid w:val="00B444FA"/>
    <w:rsid w:val="00B44551"/>
    <w:rsid w:val="00B451FE"/>
    <w:rsid w:val="00B45791"/>
    <w:rsid w:val="00B4598E"/>
    <w:rsid w:val="00B45A34"/>
    <w:rsid w:val="00B45FB7"/>
    <w:rsid w:val="00B466C2"/>
    <w:rsid w:val="00B46763"/>
    <w:rsid w:val="00B471DC"/>
    <w:rsid w:val="00B47ADA"/>
    <w:rsid w:val="00B47B24"/>
    <w:rsid w:val="00B47DA3"/>
    <w:rsid w:val="00B5022D"/>
    <w:rsid w:val="00B50732"/>
    <w:rsid w:val="00B50779"/>
    <w:rsid w:val="00B509DF"/>
    <w:rsid w:val="00B50B6F"/>
    <w:rsid w:val="00B516F9"/>
    <w:rsid w:val="00B51ABC"/>
    <w:rsid w:val="00B51B52"/>
    <w:rsid w:val="00B51BA7"/>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61C"/>
    <w:rsid w:val="00B53A7F"/>
    <w:rsid w:val="00B53DC1"/>
    <w:rsid w:val="00B540A6"/>
    <w:rsid w:val="00B540CB"/>
    <w:rsid w:val="00B540CD"/>
    <w:rsid w:val="00B54861"/>
    <w:rsid w:val="00B55854"/>
    <w:rsid w:val="00B55A5D"/>
    <w:rsid w:val="00B55D77"/>
    <w:rsid w:val="00B55F63"/>
    <w:rsid w:val="00B56425"/>
    <w:rsid w:val="00B56546"/>
    <w:rsid w:val="00B56736"/>
    <w:rsid w:val="00B56B23"/>
    <w:rsid w:val="00B577FC"/>
    <w:rsid w:val="00B6077F"/>
    <w:rsid w:val="00B613BE"/>
    <w:rsid w:val="00B61808"/>
    <w:rsid w:val="00B629C9"/>
    <w:rsid w:val="00B6343D"/>
    <w:rsid w:val="00B63637"/>
    <w:rsid w:val="00B63D79"/>
    <w:rsid w:val="00B63E7B"/>
    <w:rsid w:val="00B64201"/>
    <w:rsid w:val="00B6486C"/>
    <w:rsid w:val="00B648B2"/>
    <w:rsid w:val="00B649E0"/>
    <w:rsid w:val="00B64CA3"/>
    <w:rsid w:val="00B6552B"/>
    <w:rsid w:val="00B658E3"/>
    <w:rsid w:val="00B65911"/>
    <w:rsid w:val="00B65AE6"/>
    <w:rsid w:val="00B6688F"/>
    <w:rsid w:val="00B66897"/>
    <w:rsid w:val="00B66942"/>
    <w:rsid w:val="00B66A02"/>
    <w:rsid w:val="00B66B7E"/>
    <w:rsid w:val="00B66CF7"/>
    <w:rsid w:val="00B67411"/>
    <w:rsid w:val="00B67483"/>
    <w:rsid w:val="00B7069A"/>
    <w:rsid w:val="00B70799"/>
    <w:rsid w:val="00B70CAB"/>
    <w:rsid w:val="00B70D63"/>
    <w:rsid w:val="00B70ECD"/>
    <w:rsid w:val="00B71368"/>
    <w:rsid w:val="00B71742"/>
    <w:rsid w:val="00B72131"/>
    <w:rsid w:val="00B724FF"/>
    <w:rsid w:val="00B72658"/>
    <w:rsid w:val="00B726C3"/>
    <w:rsid w:val="00B728FB"/>
    <w:rsid w:val="00B72A5B"/>
    <w:rsid w:val="00B72C80"/>
    <w:rsid w:val="00B72CBE"/>
    <w:rsid w:val="00B72DC8"/>
    <w:rsid w:val="00B72DEC"/>
    <w:rsid w:val="00B73299"/>
    <w:rsid w:val="00B73E36"/>
    <w:rsid w:val="00B742E1"/>
    <w:rsid w:val="00B74A5E"/>
    <w:rsid w:val="00B74C8C"/>
    <w:rsid w:val="00B74D27"/>
    <w:rsid w:val="00B7535E"/>
    <w:rsid w:val="00B76761"/>
    <w:rsid w:val="00B76934"/>
    <w:rsid w:val="00B77186"/>
    <w:rsid w:val="00B7776A"/>
    <w:rsid w:val="00B778C9"/>
    <w:rsid w:val="00B809E8"/>
    <w:rsid w:val="00B80E1F"/>
    <w:rsid w:val="00B80F2D"/>
    <w:rsid w:val="00B81418"/>
    <w:rsid w:val="00B8168E"/>
    <w:rsid w:val="00B819B5"/>
    <w:rsid w:val="00B81B94"/>
    <w:rsid w:val="00B8213F"/>
    <w:rsid w:val="00B8273D"/>
    <w:rsid w:val="00B82ECF"/>
    <w:rsid w:val="00B82F19"/>
    <w:rsid w:val="00B82FBE"/>
    <w:rsid w:val="00B83169"/>
    <w:rsid w:val="00B833C3"/>
    <w:rsid w:val="00B83578"/>
    <w:rsid w:val="00B83882"/>
    <w:rsid w:val="00B838D2"/>
    <w:rsid w:val="00B83AAA"/>
    <w:rsid w:val="00B83B39"/>
    <w:rsid w:val="00B83C9E"/>
    <w:rsid w:val="00B83D26"/>
    <w:rsid w:val="00B842D6"/>
    <w:rsid w:val="00B84381"/>
    <w:rsid w:val="00B846A2"/>
    <w:rsid w:val="00B847AF"/>
    <w:rsid w:val="00B84C91"/>
    <w:rsid w:val="00B84F48"/>
    <w:rsid w:val="00B852EF"/>
    <w:rsid w:val="00B858D4"/>
    <w:rsid w:val="00B85A53"/>
    <w:rsid w:val="00B86E76"/>
    <w:rsid w:val="00B872D0"/>
    <w:rsid w:val="00B8733B"/>
    <w:rsid w:val="00B8756C"/>
    <w:rsid w:val="00B87969"/>
    <w:rsid w:val="00B87A01"/>
    <w:rsid w:val="00B900CA"/>
    <w:rsid w:val="00B907E0"/>
    <w:rsid w:val="00B90EA6"/>
    <w:rsid w:val="00B913A8"/>
    <w:rsid w:val="00B9153B"/>
    <w:rsid w:val="00B91732"/>
    <w:rsid w:val="00B91907"/>
    <w:rsid w:val="00B91B86"/>
    <w:rsid w:val="00B91DA9"/>
    <w:rsid w:val="00B91E02"/>
    <w:rsid w:val="00B92A8E"/>
    <w:rsid w:val="00B92BE1"/>
    <w:rsid w:val="00B92FC8"/>
    <w:rsid w:val="00B939EA"/>
    <w:rsid w:val="00B93CBA"/>
    <w:rsid w:val="00B93E9B"/>
    <w:rsid w:val="00B94454"/>
    <w:rsid w:val="00B9569A"/>
    <w:rsid w:val="00B960D0"/>
    <w:rsid w:val="00B96577"/>
    <w:rsid w:val="00B96A0B"/>
    <w:rsid w:val="00B96BAA"/>
    <w:rsid w:val="00B97586"/>
    <w:rsid w:val="00B97648"/>
    <w:rsid w:val="00B97741"/>
    <w:rsid w:val="00B97794"/>
    <w:rsid w:val="00B97ED2"/>
    <w:rsid w:val="00BA04ED"/>
    <w:rsid w:val="00BA0534"/>
    <w:rsid w:val="00BA08A3"/>
    <w:rsid w:val="00BA11B1"/>
    <w:rsid w:val="00BA11EC"/>
    <w:rsid w:val="00BA12D3"/>
    <w:rsid w:val="00BA1651"/>
    <w:rsid w:val="00BA1A14"/>
    <w:rsid w:val="00BA1AC4"/>
    <w:rsid w:val="00BA20C5"/>
    <w:rsid w:val="00BA24D5"/>
    <w:rsid w:val="00BA25E1"/>
    <w:rsid w:val="00BA2968"/>
    <w:rsid w:val="00BA2D4F"/>
    <w:rsid w:val="00BA2D6A"/>
    <w:rsid w:val="00BA2F00"/>
    <w:rsid w:val="00BA3128"/>
    <w:rsid w:val="00BA3359"/>
    <w:rsid w:val="00BA3B30"/>
    <w:rsid w:val="00BA4712"/>
    <w:rsid w:val="00BA4772"/>
    <w:rsid w:val="00BA563C"/>
    <w:rsid w:val="00BA5935"/>
    <w:rsid w:val="00BA596D"/>
    <w:rsid w:val="00BA5A6E"/>
    <w:rsid w:val="00BA6053"/>
    <w:rsid w:val="00BA6161"/>
    <w:rsid w:val="00BA616A"/>
    <w:rsid w:val="00BA632E"/>
    <w:rsid w:val="00BA6385"/>
    <w:rsid w:val="00BA6450"/>
    <w:rsid w:val="00BA67D8"/>
    <w:rsid w:val="00BA6E9B"/>
    <w:rsid w:val="00BA7486"/>
    <w:rsid w:val="00BA7655"/>
    <w:rsid w:val="00BA77F9"/>
    <w:rsid w:val="00BA7A2F"/>
    <w:rsid w:val="00BA7A36"/>
    <w:rsid w:val="00BB0381"/>
    <w:rsid w:val="00BB0622"/>
    <w:rsid w:val="00BB0736"/>
    <w:rsid w:val="00BB098B"/>
    <w:rsid w:val="00BB0CA5"/>
    <w:rsid w:val="00BB1675"/>
    <w:rsid w:val="00BB1A1C"/>
    <w:rsid w:val="00BB1A9B"/>
    <w:rsid w:val="00BB2C88"/>
    <w:rsid w:val="00BB303A"/>
    <w:rsid w:val="00BB3199"/>
    <w:rsid w:val="00BB31AD"/>
    <w:rsid w:val="00BB338E"/>
    <w:rsid w:val="00BB3478"/>
    <w:rsid w:val="00BB385E"/>
    <w:rsid w:val="00BB3DF1"/>
    <w:rsid w:val="00BB3E00"/>
    <w:rsid w:val="00BB4C2B"/>
    <w:rsid w:val="00BB4C2D"/>
    <w:rsid w:val="00BB4F45"/>
    <w:rsid w:val="00BB539D"/>
    <w:rsid w:val="00BB5697"/>
    <w:rsid w:val="00BB56C1"/>
    <w:rsid w:val="00BB5B51"/>
    <w:rsid w:val="00BB5DC6"/>
    <w:rsid w:val="00BB5E85"/>
    <w:rsid w:val="00BB5EAA"/>
    <w:rsid w:val="00BB6921"/>
    <w:rsid w:val="00BB6E92"/>
    <w:rsid w:val="00BB7DC9"/>
    <w:rsid w:val="00BB7F03"/>
    <w:rsid w:val="00BB7F24"/>
    <w:rsid w:val="00BC0372"/>
    <w:rsid w:val="00BC087E"/>
    <w:rsid w:val="00BC0FAB"/>
    <w:rsid w:val="00BC1729"/>
    <w:rsid w:val="00BC1A08"/>
    <w:rsid w:val="00BC1BF3"/>
    <w:rsid w:val="00BC1E9F"/>
    <w:rsid w:val="00BC2011"/>
    <w:rsid w:val="00BC2346"/>
    <w:rsid w:val="00BC2423"/>
    <w:rsid w:val="00BC2D78"/>
    <w:rsid w:val="00BC2D7A"/>
    <w:rsid w:val="00BC2DD5"/>
    <w:rsid w:val="00BC2E04"/>
    <w:rsid w:val="00BC2ED7"/>
    <w:rsid w:val="00BC305C"/>
    <w:rsid w:val="00BC3370"/>
    <w:rsid w:val="00BC3665"/>
    <w:rsid w:val="00BC3B73"/>
    <w:rsid w:val="00BC4230"/>
    <w:rsid w:val="00BC43A5"/>
    <w:rsid w:val="00BC4CEF"/>
    <w:rsid w:val="00BC4DF5"/>
    <w:rsid w:val="00BC5902"/>
    <w:rsid w:val="00BC5AA1"/>
    <w:rsid w:val="00BC5B49"/>
    <w:rsid w:val="00BC5BE1"/>
    <w:rsid w:val="00BC67B5"/>
    <w:rsid w:val="00BC6A8A"/>
    <w:rsid w:val="00BC709A"/>
    <w:rsid w:val="00BC72C7"/>
    <w:rsid w:val="00BC768E"/>
    <w:rsid w:val="00BD048A"/>
    <w:rsid w:val="00BD06AF"/>
    <w:rsid w:val="00BD0785"/>
    <w:rsid w:val="00BD0821"/>
    <w:rsid w:val="00BD1541"/>
    <w:rsid w:val="00BD1CBE"/>
    <w:rsid w:val="00BD27A6"/>
    <w:rsid w:val="00BD2A55"/>
    <w:rsid w:val="00BD2DC5"/>
    <w:rsid w:val="00BD3380"/>
    <w:rsid w:val="00BD3B4C"/>
    <w:rsid w:val="00BD3F07"/>
    <w:rsid w:val="00BD409C"/>
    <w:rsid w:val="00BD539A"/>
    <w:rsid w:val="00BD5462"/>
    <w:rsid w:val="00BD57F9"/>
    <w:rsid w:val="00BD58E9"/>
    <w:rsid w:val="00BD5F62"/>
    <w:rsid w:val="00BD632E"/>
    <w:rsid w:val="00BD6353"/>
    <w:rsid w:val="00BD64B0"/>
    <w:rsid w:val="00BD666B"/>
    <w:rsid w:val="00BD668A"/>
    <w:rsid w:val="00BD6CC6"/>
    <w:rsid w:val="00BD70E8"/>
    <w:rsid w:val="00BD7328"/>
    <w:rsid w:val="00BD7329"/>
    <w:rsid w:val="00BD736C"/>
    <w:rsid w:val="00BE0086"/>
    <w:rsid w:val="00BE009D"/>
    <w:rsid w:val="00BE099A"/>
    <w:rsid w:val="00BE12EC"/>
    <w:rsid w:val="00BE1B8E"/>
    <w:rsid w:val="00BE1C47"/>
    <w:rsid w:val="00BE1D44"/>
    <w:rsid w:val="00BE20DD"/>
    <w:rsid w:val="00BE2251"/>
    <w:rsid w:val="00BE25EF"/>
    <w:rsid w:val="00BE26D9"/>
    <w:rsid w:val="00BE2A59"/>
    <w:rsid w:val="00BE2F69"/>
    <w:rsid w:val="00BE3332"/>
    <w:rsid w:val="00BE396A"/>
    <w:rsid w:val="00BE3D62"/>
    <w:rsid w:val="00BE3E22"/>
    <w:rsid w:val="00BE3EF6"/>
    <w:rsid w:val="00BE4065"/>
    <w:rsid w:val="00BE44B9"/>
    <w:rsid w:val="00BE4839"/>
    <w:rsid w:val="00BE4AE6"/>
    <w:rsid w:val="00BE4C9A"/>
    <w:rsid w:val="00BE55DA"/>
    <w:rsid w:val="00BE5DD1"/>
    <w:rsid w:val="00BE6E54"/>
    <w:rsid w:val="00BE7A5D"/>
    <w:rsid w:val="00BE7C7B"/>
    <w:rsid w:val="00BE7E36"/>
    <w:rsid w:val="00BF03B9"/>
    <w:rsid w:val="00BF082E"/>
    <w:rsid w:val="00BF0930"/>
    <w:rsid w:val="00BF1118"/>
    <w:rsid w:val="00BF1454"/>
    <w:rsid w:val="00BF1628"/>
    <w:rsid w:val="00BF1AC4"/>
    <w:rsid w:val="00BF1CED"/>
    <w:rsid w:val="00BF2173"/>
    <w:rsid w:val="00BF2A26"/>
    <w:rsid w:val="00BF2F23"/>
    <w:rsid w:val="00BF36E5"/>
    <w:rsid w:val="00BF37F4"/>
    <w:rsid w:val="00BF3D5E"/>
    <w:rsid w:val="00BF3EEC"/>
    <w:rsid w:val="00BF3FB4"/>
    <w:rsid w:val="00BF43E0"/>
    <w:rsid w:val="00BF4627"/>
    <w:rsid w:val="00BF46A2"/>
    <w:rsid w:val="00BF47FC"/>
    <w:rsid w:val="00BF482B"/>
    <w:rsid w:val="00BF50BE"/>
    <w:rsid w:val="00BF54BE"/>
    <w:rsid w:val="00BF5A9B"/>
    <w:rsid w:val="00BF66DD"/>
    <w:rsid w:val="00BF6814"/>
    <w:rsid w:val="00BF6C02"/>
    <w:rsid w:val="00BF6F84"/>
    <w:rsid w:val="00BF775D"/>
    <w:rsid w:val="00BF7880"/>
    <w:rsid w:val="00C002D6"/>
    <w:rsid w:val="00C00AD4"/>
    <w:rsid w:val="00C00DF4"/>
    <w:rsid w:val="00C01235"/>
    <w:rsid w:val="00C01357"/>
    <w:rsid w:val="00C016BB"/>
    <w:rsid w:val="00C01D65"/>
    <w:rsid w:val="00C02662"/>
    <w:rsid w:val="00C0297E"/>
    <w:rsid w:val="00C02BCC"/>
    <w:rsid w:val="00C0343C"/>
    <w:rsid w:val="00C04560"/>
    <w:rsid w:val="00C04874"/>
    <w:rsid w:val="00C05591"/>
    <w:rsid w:val="00C055E3"/>
    <w:rsid w:val="00C05BA5"/>
    <w:rsid w:val="00C060F4"/>
    <w:rsid w:val="00C0743C"/>
    <w:rsid w:val="00C10890"/>
    <w:rsid w:val="00C1095C"/>
    <w:rsid w:val="00C10999"/>
    <w:rsid w:val="00C10B6B"/>
    <w:rsid w:val="00C11126"/>
    <w:rsid w:val="00C11127"/>
    <w:rsid w:val="00C128E1"/>
    <w:rsid w:val="00C12C71"/>
    <w:rsid w:val="00C12E30"/>
    <w:rsid w:val="00C12F22"/>
    <w:rsid w:val="00C130F9"/>
    <w:rsid w:val="00C13182"/>
    <w:rsid w:val="00C13777"/>
    <w:rsid w:val="00C13A5C"/>
    <w:rsid w:val="00C13A6B"/>
    <w:rsid w:val="00C14675"/>
    <w:rsid w:val="00C15469"/>
    <w:rsid w:val="00C15746"/>
    <w:rsid w:val="00C15B15"/>
    <w:rsid w:val="00C15D8A"/>
    <w:rsid w:val="00C15E56"/>
    <w:rsid w:val="00C15FC8"/>
    <w:rsid w:val="00C1610B"/>
    <w:rsid w:val="00C16472"/>
    <w:rsid w:val="00C16485"/>
    <w:rsid w:val="00C1648D"/>
    <w:rsid w:val="00C1667A"/>
    <w:rsid w:val="00C16689"/>
    <w:rsid w:val="00C16ACB"/>
    <w:rsid w:val="00C17605"/>
    <w:rsid w:val="00C176D6"/>
    <w:rsid w:val="00C178FD"/>
    <w:rsid w:val="00C17A9A"/>
    <w:rsid w:val="00C17AB7"/>
    <w:rsid w:val="00C17DC6"/>
    <w:rsid w:val="00C20166"/>
    <w:rsid w:val="00C201BC"/>
    <w:rsid w:val="00C203C1"/>
    <w:rsid w:val="00C20831"/>
    <w:rsid w:val="00C21140"/>
    <w:rsid w:val="00C21247"/>
    <w:rsid w:val="00C213BC"/>
    <w:rsid w:val="00C214B2"/>
    <w:rsid w:val="00C217F2"/>
    <w:rsid w:val="00C21887"/>
    <w:rsid w:val="00C219A8"/>
    <w:rsid w:val="00C21CED"/>
    <w:rsid w:val="00C2264E"/>
    <w:rsid w:val="00C22E1D"/>
    <w:rsid w:val="00C23117"/>
    <w:rsid w:val="00C234AD"/>
    <w:rsid w:val="00C2373C"/>
    <w:rsid w:val="00C23BA6"/>
    <w:rsid w:val="00C23BB1"/>
    <w:rsid w:val="00C23C39"/>
    <w:rsid w:val="00C2416F"/>
    <w:rsid w:val="00C24479"/>
    <w:rsid w:val="00C24C61"/>
    <w:rsid w:val="00C250D4"/>
    <w:rsid w:val="00C254DE"/>
    <w:rsid w:val="00C25871"/>
    <w:rsid w:val="00C2650B"/>
    <w:rsid w:val="00C2754B"/>
    <w:rsid w:val="00C278D2"/>
    <w:rsid w:val="00C304E7"/>
    <w:rsid w:val="00C31443"/>
    <w:rsid w:val="00C31C3C"/>
    <w:rsid w:val="00C33946"/>
    <w:rsid w:val="00C33E41"/>
    <w:rsid w:val="00C33EB9"/>
    <w:rsid w:val="00C3467A"/>
    <w:rsid w:val="00C349EA"/>
    <w:rsid w:val="00C351C0"/>
    <w:rsid w:val="00C3543C"/>
    <w:rsid w:val="00C354BF"/>
    <w:rsid w:val="00C355DB"/>
    <w:rsid w:val="00C36180"/>
    <w:rsid w:val="00C36A9D"/>
    <w:rsid w:val="00C36B32"/>
    <w:rsid w:val="00C36DC5"/>
    <w:rsid w:val="00C36F3F"/>
    <w:rsid w:val="00C36F67"/>
    <w:rsid w:val="00C36F80"/>
    <w:rsid w:val="00C3711B"/>
    <w:rsid w:val="00C37B69"/>
    <w:rsid w:val="00C404B1"/>
    <w:rsid w:val="00C40B25"/>
    <w:rsid w:val="00C40EF5"/>
    <w:rsid w:val="00C411AD"/>
    <w:rsid w:val="00C4133D"/>
    <w:rsid w:val="00C414DF"/>
    <w:rsid w:val="00C41618"/>
    <w:rsid w:val="00C419D4"/>
    <w:rsid w:val="00C41BAC"/>
    <w:rsid w:val="00C41D6E"/>
    <w:rsid w:val="00C4348A"/>
    <w:rsid w:val="00C43EA9"/>
    <w:rsid w:val="00C441A3"/>
    <w:rsid w:val="00C45372"/>
    <w:rsid w:val="00C455CB"/>
    <w:rsid w:val="00C457A5"/>
    <w:rsid w:val="00C4595D"/>
    <w:rsid w:val="00C45B0B"/>
    <w:rsid w:val="00C45B67"/>
    <w:rsid w:val="00C45CF0"/>
    <w:rsid w:val="00C463B0"/>
    <w:rsid w:val="00C46C65"/>
    <w:rsid w:val="00C47049"/>
    <w:rsid w:val="00C47344"/>
    <w:rsid w:val="00C47730"/>
    <w:rsid w:val="00C478D0"/>
    <w:rsid w:val="00C47A4F"/>
    <w:rsid w:val="00C50456"/>
    <w:rsid w:val="00C504CE"/>
    <w:rsid w:val="00C509EA"/>
    <w:rsid w:val="00C50A2D"/>
    <w:rsid w:val="00C5191B"/>
    <w:rsid w:val="00C52541"/>
    <w:rsid w:val="00C525E8"/>
    <w:rsid w:val="00C52762"/>
    <w:rsid w:val="00C5300D"/>
    <w:rsid w:val="00C53123"/>
    <w:rsid w:val="00C5312F"/>
    <w:rsid w:val="00C53694"/>
    <w:rsid w:val="00C5373B"/>
    <w:rsid w:val="00C53B00"/>
    <w:rsid w:val="00C54583"/>
    <w:rsid w:val="00C54751"/>
    <w:rsid w:val="00C54ACF"/>
    <w:rsid w:val="00C54FC3"/>
    <w:rsid w:val="00C555D4"/>
    <w:rsid w:val="00C556F0"/>
    <w:rsid w:val="00C569CF"/>
    <w:rsid w:val="00C56B9A"/>
    <w:rsid w:val="00C56E44"/>
    <w:rsid w:val="00C57316"/>
    <w:rsid w:val="00C57740"/>
    <w:rsid w:val="00C57C01"/>
    <w:rsid w:val="00C57EB9"/>
    <w:rsid w:val="00C60797"/>
    <w:rsid w:val="00C60973"/>
    <w:rsid w:val="00C60A02"/>
    <w:rsid w:val="00C60A35"/>
    <w:rsid w:val="00C611F4"/>
    <w:rsid w:val="00C61676"/>
    <w:rsid w:val="00C61ABB"/>
    <w:rsid w:val="00C61ACD"/>
    <w:rsid w:val="00C61C51"/>
    <w:rsid w:val="00C61F22"/>
    <w:rsid w:val="00C6226F"/>
    <w:rsid w:val="00C62774"/>
    <w:rsid w:val="00C62846"/>
    <w:rsid w:val="00C62CE6"/>
    <w:rsid w:val="00C6314C"/>
    <w:rsid w:val="00C636DD"/>
    <w:rsid w:val="00C63B5A"/>
    <w:rsid w:val="00C63D6D"/>
    <w:rsid w:val="00C63F1A"/>
    <w:rsid w:val="00C63FB9"/>
    <w:rsid w:val="00C64268"/>
    <w:rsid w:val="00C643C8"/>
    <w:rsid w:val="00C644A1"/>
    <w:rsid w:val="00C6457F"/>
    <w:rsid w:val="00C647CC"/>
    <w:rsid w:val="00C64BF5"/>
    <w:rsid w:val="00C65186"/>
    <w:rsid w:val="00C65CF2"/>
    <w:rsid w:val="00C6616D"/>
    <w:rsid w:val="00C663EC"/>
    <w:rsid w:val="00C67910"/>
    <w:rsid w:val="00C67C67"/>
    <w:rsid w:val="00C703B4"/>
    <w:rsid w:val="00C70B2D"/>
    <w:rsid w:val="00C70CEA"/>
    <w:rsid w:val="00C7135B"/>
    <w:rsid w:val="00C7276D"/>
    <w:rsid w:val="00C72CFD"/>
    <w:rsid w:val="00C72D1F"/>
    <w:rsid w:val="00C73398"/>
    <w:rsid w:val="00C73493"/>
    <w:rsid w:val="00C734E9"/>
    <w:rsid w:val="00C74180"/>
    <w:rsid w:val="00C747CA"/>
    <w:rsid w:val="00C75088"/>
    <w:rsid w:val="00C7535F"/>
    <w:rsid w:val="00C75782"/>
    <w:rsid w:val="00C75F52"/>
    <w:rsid w:val="00C76BA1"/>
    <w:rsid w:val="00C76D96"/>
    <w:rsid w:val="00C76DDF"/>
    <w:rsid w:val="00C77087"/>
    <w:rsid w:val="00C77168"/>
    <w:rsid w:val="00C77A4F"/>
    <w:rsid w:val="00C8002A"/>
    <w:rsid w:val="00C800A0"/>
    <w:rsid w:val="00C803B4"/>
    <w:rsid w:val="00C80D9D"/>
    <w:rsid w:val="00C80EB3"/>
    <w:rsid w:val="00C82223"/>
    <w:rsid w:val="00C823EA"/>
    <w:rsid w:val="00C827D5"/>
    <w:rsid w:val="00C82AA8"/>
    <w:rsid w:val="00C82CC0"/>
    <w:rsid w:val="00C82EFE"/>
    <w:rsid w:val="00C830BA"/>
    <w:rsid w:val="00C832FC"/>
    <w:rsid w:val="00C8341B"/>
    <w:rsid w:val="00C83698"/>
    <w:rsid w:val="00C8377B"/>
    <w:rsid w:val="00C83B4A"/>
    <w:rsid w:val="00C83FF5"/>
    <w:rsid w:val="00C8401A"/>
    <w:rsid w:val="00C84352"/>
    <w:rsid w:val="00C84C4E"/>
    <w:rsid w:val="00C85339"/>
    <w:rsid w:val="00C85346"/>
    <w:rsid w:val="00C8560C"/>
    <w:rsid w:val="00C85A9B"/>
    <w:rsid w:val="00C85FF5"/>
    <w:rsid w:val="00C86428"/>
    <w:rsid w:val="00C86571"/>
    <w:rsid w:val="00C867E5"/>
    <w:rsid w:val="00C8705E"/>
    <w:rsid w:val="00C872A0"/>
    <w:rsid w:val="00C87411"/>
    <w:rsid w:val="00C8774A"/>
    <w:rsid w:val="00C878E7"/>
    <w:rsid w:val="00C879DF"/>
    <w:rsid w:val="00C9075D"/>
    <w:rsid w:val="00C91FFB"/>
    <w:rsid w:val="00C9259F"/>
    <w:rsid w:val="00C927C5"/>
    <w:rsid w:val="00C92AB2"/>
    <w:rsid w:val="00C92C0F"/>
    <w:rsid w:val="00C92CC1"/>
    <w:rsid w:val="00C92D8F"/>
    <w:rsid w:val="00C92EBC"/>
    <w:rsid w:val="00C934EA"/>
    <w:rsid w:val="00C93A03"/>
    <w:rsid w:val="00C93D69"/>
    <w:rsid w:val="00C9442E"/>
    <w:rsid w:val="00C94671"/>
    <w:rsid w:val="00C94933"/>
    <w:rsid w:val="00C94AEF"/>
    <w:rsid w:val="00C956F8"/>
    <w:rsid w:val="00C95740"/>
    <w:rsid w:val="00C96059"/>
    <w:rsid w:val="00C96812"/>
    <w:rsid w:val="00C968F6"/>
    <w:rsid w:val="00C96A15"/>
    <w:rsid w:val="00C96D52"/>
    <w:rsid w:val="00C96E4F"/>
    <w:rsid w:val="00C96ECB"/>
    <w:rsid w:val="00C96F6A"/>
    <w:rsid w:val="00C97174"/>
    <w:rsid w:val="00C97186"/>
    <w:rsid w:val="00C971A2"/>
    <w:rsid w:val="00CA0006"/>
    <w:rsid w:val="00CA08CD"/>
    <w:rsid w:val="00CA099D"/>
    <w:rsid w:val="00CA0D03"/>
    <w:rsid w:val="00CA0E7F"/>
    <w:rsid w:val="00CA1208"/>
    <w:rsid w:val="00CA1373"/>
    <w:rsid w:val="00CA15AF"/>
    <w:rsid w:val="00CA19FD"/>
    <w:rsid w:val="00CA1AED"/>
    <w:rsid w:val="00CA1AF3"/>
    <w:rsid w:val="00CA1C86"/>
    <w:rsid w:val="00CA22FC"/>
    <w:rsid w:val="00CA266B"/>
    <w:rsid w:val="00CA330B"/>
    <w:rsid w:val="00CA33FA"/>
    <w:rsid w:val="00CA3599"/>
    <w:rsid w:val="00CA369B"/>
    <w:rsid w:val="00CA3907"/>
    <w:rsid w:val="00CA3C59"/>
    <w:rsid w:val="00CA4161"/>
    <w:rsid w:val="00CA41CA"/>
    <w:rsid w:val="00CA46D6"/>
    <w:rsid w:val="00CA4928"/>
    <w:rsid w:val="00CA5C0D"/>
    <w:rsid w:val="00CA5CAF"/>
    <w:rsid w:val="00CA5F84"/>
    <w:rsid w:val="00CA6077"/>
    <w:rsid w:val="00CA6502"/>
    <w:rsid w:val="00CA731E"/>
    <w:rsid w:val="00CA73FF"/>
    <w:rsid w:val="00CB0228"/>
    <w:rsid w:val="00CB0A56"/>
    <w:rsid w:val="00CB0C81"/>
    <w:rsid w:val="00CB1311"/>
    <w:rsid w:val="00CB141C"/>
    <w:rsid w:val="00CB1637"/>
    <w:rsid w:val="00CB199B"/>
    <w:rsid w:val="00CB19E4"/>
    <w:rsid w:val="00CB2182"/>
    <w:rsid w:val="00CB27B4"/>
    <w:rsid w:val="00CB2BA9"/>
    <w:rsid w:val="00CB2D46"/>
    <w:rsid w:val="00CB3304"/>
    <w:rsid w:val="00CB3D85"/>
    <w:rsid w:val="00CB4252"/>
    <w:rsid w:val="00CB4495"/>
    <w:rsid w:val="00CB4961"/>
    <w:rsid w:val="00CB4E57"/>
    <w:rsid w:val="00CB4FDB"/>
    <w:rsid w:val="00CB5448"/>
    <w:rsid w:val="00CB54E3"/>
    <w:rsid w:val="00CB56C9"/>
    <w:rsid w:val="00CB5ECE"/>
    <w:rsid w:val="00CB641F"/>
    <w:rsid w:val="00CB654F"/>
    <w:rsid w:val="00CB6C68"/>
    <w:rsid w:val="00CB708B"/>
    <w:rsid w:val="00CB7119"/>
    <w:rsid w:val="00CB7C14"/>
    <w:rsid w:val="00CB7C76"/>
    <w:rsid w:val="00CB7E44"/>
    <w:rsid w:val="00CC0648"/>
    <w:rsid w:val="00CC076F"/>
    <w:rsid w:val="00CC0B0C"/>
    <w:rsid w:val="00CC1A05"/>
    <w:rsid w:val="00CC1C15"/>
    <w:rsid w:val="00CC22C5"/>
    <w:rsid w:val="00CC23D4"/>
    <w:rsid w:val="00CC2EB2"/>
    <w:rsid w:val="00CC3748"/>
    <w:rsid w:val="00CC384B"/>
    <w:rsid w:val="00CC3C51"/>
    <w:rsid w:val="00CC3E30"/>
    <w:rsid w:val="00CC3EE8"/>
    <w:rsid w:val="00CC43DF"/>
    <w:rsid w:val="00CC4BFA"/>
    <w:rsid w:val="00CC4D69"/>
    <w:rsid w:val="00CC51CE"/>
    <w:rsid w:val="00CC544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0BFE"/>
    <w:rsid w:val="00CD110C"/>
    <w:rsid w:val="00CD1253"/>
    <w:rsid w:val="00CD1274"/>
    <w:rsid w:val="00CD26D9"/>
    <w:rsid w:val="00CD2A2C"/>
    <w:rsid w:val="00CD34B1"/>
    <w:rsid w:val="00CD3708"/>
    <w:rsid w:val="00CD3D2E"/>
    <w:rsid w:val="00CD4717"/>
    <w:rsid w:val="00CD4745"/>
    <w:rsid w:val="00CD5603"/>
    <w:rsid w:val="00CD56E4"/>
    <w:rsid w:val="00CD5F1D"/>
    <w:rsid w:val="00CD62DF"/>
    <w:rsid w:val="00CD6996"/>
    <w:rsid w:val="00CD6F4F"/>
    <w:rsid w:val="00CD7141"/>
    <w:rsid w:val="00CD7337"/>
    <w:rsid w:val="00CD73A4"/>
    <w:rsid w:val="00CD76F8"/>
    <w:rsid w:val="00CD78C5"/>
    <w:rsid w:val="00CE00D7"/>
    <w:rsid w:val="00CE0260"/>
    <w:rsid w:val="00CE0E79"/>
    <w:rsid w:val="00CE1355"/>
    <w:rsid w:val="00CE206C"/>
    <w:rsid w:val="00CE24EC"/>
    <w:rsid w:val="00CE3B03"/>
    <w:rsid w:val="00CE4145"/>
    <w:rsid w:val="00CE44F8"/>
    <w:rsid w:val="00CE4D8B"/>
    <w:rsid w:val="00CE5108"/>
    <w:rsid w:val="00CE5112"/>
    <w:rsid w:val="00CE5CFA"/>
    <w:rsid w:val="00CE5F9B"/>
    <w:rsid w:val="00CE60C8"/>
    <w:rsid w:val="00CE69CF"/>
    <w:rsid w:val="00CE6B58"/>
    <w:rsid w:val="00CE6E22"/>
    <w:rsid w:val="00CE6F9D"/>
    <w:rsid w:val="00CE7494"/>
    <w:rsid w:val="00CF0287"/>
    <w:rsid w:val="00CF15DF"/>
    <w:rsid w:val="00CF1995"/>
    <w:rsid w:val="00CF2FC9"/>
    <w:rsid w:val="00CF31A8"/>
    <w:rsid w:val="00CF31B7"/>
    <w:rsid w:val="00CF3E8D"/>
    <w:rsid w:val="00CF3F88"/>
    <w:rsid w:val="00CF47AE"/>
    <w:rsid w:val="00CF4917"/>
    <w:rsid w:val="00CF4B4B"/>
    <w:rsid w:val="00CF4D7D"/>
    <w:rsid w:val="00CF57F6"/>
    <w:rsid w:val="00CF5E17"/>
    <w:rsid w:val="00CF5F67"/>
    <w:rsid w:val="00CF62C3"/>
    <w:rsid w:val="00CF6818"/>
    <w:rsid w:val="00CF6E4D"/>
    <w:rsid w:val="00CF716F"/>
    <w:rsid w:val="00CF75B4"/>
    <w:rsid w:val="00CF76D1"/>
    <w:rsid w:val="00D005FD"/>
    <w:rsid w:val="00D00840"/>
    <w:rsid w:val="00D012A0"/>
    <w:rsid w:val="00D01655"/>
    <w:rsid w:val="00D01D64"/>
    <w:rsid w:val="00D02024"/>
    <w:rsid w:val="00D0213F"/>
    <w:rsid w:val="00D02488"/>
    <w:rsid w:val="00D025C5"/>
    <w:rsid w:val="00D02693"/>
    <w:rsid w:val="00D039A5"/>
    <w:rsid w:val="00D04A20"/>
    <w:rsid w:val="00D04AA7"/>
    <w:rsid w:val="00D04C79"/>
    <w:rsid w:val="00D04F4A"/>
    <w:rsid w:val="00D0550D"/>
    <w:rsid w:val="00D0569A"/>
    <w:rsid w:val="00D05AB7"/>
    <w:rsid w:val="00D05BFF"/>
    <w:rsid w:val="00D05E7C"/>
    <w:rsid w:val="00D063C6"/>
    <w:rsid w:val="00D06424"/>
    <w:rsid w:val="00D06993"/>
    <w:rsid w:val="00D06A50"/>
    <w:rsid w:val="00D06F62"/>
    <w:rsid w:val="00D0754E"/>
    <w:rsid w:val="00D0777F"/>
    <w:rsid w:val="00D078B7"/>
    <w:rsid w:val="00D07B6A"/>
    <w:rsid w:val="00D07C79"/>
    <w:rsid w:val="00D103D9"/>
    <w:rsid w:val="00D11094"/>
    <w:rsid w:val="00D112A1"/>
    <w:rsid w:val="00D118D8"/>
    <w:rsid w:val="00D119A8"/>
    <w:rsid w:val="00D11BCC"/>
    <w:rsid w:val="00D11FB6"/>
    <w:rsid w:val="00D122EE"/>
    <w:rsid w:val="00D124FD"/>
    <w:rsid w:val="00D133B9"/>
    <w:rsid w:val="00D134C8"/>
    <w:rsid w:val="00D136DA"/>
    <w:rsid w:val="00D138AC"/>
    <w:rsid w:val="00D141AC"/>
    <w:rsid w:val="00D143AD"/>
    <w:rsid w:val="00D14BCB"/>
    <w:rsid w:val="00D14EAD"/>
    <w:rsid w:val="00D152C9"/>
    <w:rsid w:val="00D1547D"/>
    <w:rsid w:val="00D1552E"/>
    <w:rsid w:val="00D15607"/>
    <w:rsid w:val="00D156E0"/>
    <w:rsid w:val="00D166A8"/>
    <w:rsid w:val="00D16E89"/>
    <w:rsid w:val="00D17B64"/>
    <w:rsid w:val="00D17D5B"/>
    <w:rsid w:val="00D20173"/>
    <w:rsid w:val="00D204F0"/>
    <w:rsid w:val="00D205A9"/>
    <w:rsid w:val="00D207E8"/>
    <w:rsid w:val="00D21071"/>
    <w:rsid w:val="00D214DE"/>
    <w:rsid w:val="00D215F7"/>
    <w:rsid w:val="00D21602"/>
    <w:rsid w:val="00D219E1"/>
    <w:rsid w:val="00D21AC4"/>
    <w:rsid w:val="00D21D82"/>
    <w:rsid w:val="00D229CE"/>
    <w:rsid w:val="00D22BEA"/>
    <w:rsid w:val="00D22C70"/>
    <w:rsid w:val="00D2359C"/>
    <w:rsid w:val="00D239EC"/>
    <w:rsid w:val="00D23A2B"/>
    <w:rsid w:val="00D23DBD"/>
    <w:rsid w:val="00D24724"/>
    <w:rsid w:val="00D2481A"/>
    <w:rsid w:val="00D24E99"/>
    <w:rsid w:val="00D2593F"/>
    <w:rsid w:val="00D25D9A"/>
    <w:rsid w:val="00D26D2E"/>
    <w:rsid w:val="00D2778E"/>
    <w:rsid w:val="00D27E11"/>
    <w:rsid w:val="00D27FCC"/>
    <w:rsid w:val="00D302EC"/>
    <w:rsid w:val="00D303F4"/>
    <w:rsid w:val="00D30517"/>
    <w:rsid w:val="00D3081B"/>
    <w:rsid w:val="00D30AD7"/>
    <w:rsid w:val="00D30FBB"/>
    <w:rsid w:val="00D315AC"/>
    <w:rsid w:val="00D317DD"/>
    <w:rsid w:val="00D31C96"/>
    <w:rsid w:val="00D31FEB"/>
    <w:rsid w:val="00D323F1"/>
    <w:rsid w:val="00D3243D"/>
    <w:rsid w:val="00D325F4"/>
    <w:rsid w:val="00D327BD"/>
    <w:rsid w:val="00D327EA"/>
    <w:rsid w:val="00D32AE5"/>
    <w:rsid w:val="00D32EC2"/>
    <w:rsid w:val="00D33487"/>
    <w:rsid w:val="00D33A59"/>
    <w:rsid w:val="00D33FC7"/>
    <w:rsid w:val="00D3415A"/>
    <w:rsid w:val="00D34729"/>
    <w:rsid w:val="00D34CE2"/>
    <w:rsid w:val="00D34D11"/>
    <w:rsid w:val="00D35469"/>
    <w:rsid w:val="00D35500"/>
    <w:rsid w:val="00D35C8E"/>
    <w:rsid w:val="00D35D2E"/>
    <w:rsid w:val="00D3619C"/>
    <w:rsid w:val="00D36494"/>
    <w:rsid w:val="00D3661D"/>
    <w:rsid w:val="00D369F7"/>
    <w:rsid w:val="00D36AF7"/>
    <w:rsid w:val="00D37169"/>
    <w:rsid w:val="00D371D4"/>
    <w:rsid w:val="00D37201"/>
    <w:rsid w:val="00D37292"/>
    <w:rsid w:val="00D3752D"/>
    <w:rsid w:val="00D4005D"/>
    <w:rsid w:val="00D40147"/>
    <w:rsid w:val="00D40621"/>
    <w:rsid w:val="00D412EB"/>
    <w:rsid w:val="00D412F6"/>
    <w:rsid w:val="00D41550"/>
    <w:rsid w:val="00D41BC5"/>
    <w:rsid w:val="00D422BD"/>
    <w:rsid w:val="00D42305"/>
    <w:rsid w:val="00D42BBA"/>
    <w:rsid w:val="00D43012"/>
    <w:rsid w:val="00D43063"/>
    <w:rsid w:val="00D4363D"/>
    <w:rsid w:val="00D442CC"/>
    <w:rsid w:val="00D448B8"/>
    <w:rsid w:val="00D44AFE"/>
    <w:rsid w:val="00D44CC5"/>
    <w:rsid w:val="00D4506F"/>
    <w:rsid w:val="00D4517E"/>
    <w:rsid w:val="00D45952"/>
    <w:rsid w:val="00D45A67"/>
    <w:rsid w:val="00D45BAF"/>
    <w:rsid w:val="00D4600F"/>
    <w:rsid w:val="00D4656D"/>
    <w:rsid w:val="00D4720A"/>
    <w:rsid w:val="00D47405"/>
    <w:rsid w:val="00D475A9"/>
    <w:rsid w:val="00D47759"/>
    <w:rsid w:val="00D47C1A"/>
    <w:rsid w:val="00D47C94"/>
    <w:rsid w:val="00D50F2C"/>
    <w:rsid w:val="00D515AA"/>
    <w:rsid w:val="00D5189B"/>
    <w:rsid w:val="00D518D7"/>
    <w:rsid w:val="00D518FA"/>
    <w:rsid w:val="00D51A1B"/>
    <w:rsid w:val="00D51ECA"/>
    <w:rsid w:val="00D52900"/>
    <w:rsid w:val="00D5349F"/>
    <w:rsid w:val="00D534D2"/>
    <w:rsid w:val="00D53758"/>
    <w:rsid w:val="00D53770"/>
    <w:rsid w:val="00D53AB7"/>
    <w:rsid w:val="00D53D00"/>
    <w:rsid w:val="00D543AE"/>
    <w:rsid w:val="00D54E24"/>
    <w:rsid w:val="00D54FAE"/>
    <w:rsid w:val="00D5502A"/>
    <w:rsid w:val="00D55199"/>
    <w:rsid w:val="00D55429"/>
    <w:rsid w:val="00D556E7"/>
    <w:rsid w:val="00D558A7"/>
    <w:rsid w:val="00D560F8"/>
    <w:rsid w:val="00D569A5"/>
    <w:rsid w:val="00D56A51"/>
    <w:rsid w:val="00D56F8C"/>
    <w:rsid w:val="00D5779F"/>
    <w:rsid w:val="00D577DD"/>
    <w:rsid w:val="00D579FD"/>
    <w:rsid w:val="00D57A65"/>
    <w:rsid w:val="00D57BE0"/>
    <w:rsid w:val="00D57EC8"/>
    <w:rsid w:val="00D57EDD"/>
    <w:rsid w:val="00D57F48"/>
    <w:rsid w:val="00D6069A"/>
    <w:rsid w:val="00D607A0"/>
    <w:rsid w:val="00D60C2D"/>
    <w:rsid w:val="00D612D7"/>
    <w:rsid w:val="00D617D6"/>
    <w:rsid w:val="00D61A09"/>
    <w:rsid w:val="00D61AC4"/>
    <w:rsid w:val="00D61C1F"/>
    <w:rsid w:val="00D61FFB"/>
    <w:rsid w:val="00D62FC3"/>
    <w:rsid w:val="00D6340B"/>
    <w:rsid w:val="00D636B2"/>
    <w:rsid w:val="00D6377C"/>
    <w:rsid w:val="00D6391D"/>
    <w:rsid w:val="00D63AE3"/>
    <w:rsid w:val="00D63AFB"/>
    <w:rsid w:val="00D64205"/>
    <w:rsid w:val="00D644EF"/>
    <w:rsid w:val="00D648C4"/>
    <w:rsid w:val="00D64A5E"/>
    <w:rsid w:val="00D64A9D"/>
    <w:rsid w:val="00D65317"/>
    <w:rsid w:val="00D656BC"/>
    <w:rsid w:val="00D658BA"/>
    <w:rsid w:val="00D65C66"/>
    <w:rsid w:val="00D65F4C"/>
    <w:rsid w:val="00D66822"/>
    <w:rsid w:val="00D66914"/>
    <w:rsid w:val="00D669D2"/>
    <w:rsid w:val="00D669F8"/>
    <w:rsid w:val="00D66B25"/>
    <w:rsid w:val="00D66C25"/>
    <w:rsid w:val="00D6707D"/>
    <w:rsid w:val="00D6717D"/>
    <w:rsid w:val="00D67584"/>
    <w:rsid w:val="00D676EA"/>
    <w:rsid w:val="00D67A22"/>
    <w:rsid w:val="00D67B37"/>
    <w:rsid w:val="00D701F0"/>
    <w:rsid w:val="00D702C7"/>
    <w:rsid w:val="00D7044E"/>
    <w:rsid w:val="00D70E5B"/>
    <w:rsid w:val="00D710A1"/>
    <w:rsid w:val="00D714B8"/>
    <w:rsid w:val="00D71586"/>
    <w:rsid w:val="00D717DE"/>
    <w:rsid w:val="00D71866"/>
    <w:rsid w:val="00D71B40"/>
    <w:rsid w:val="00D71C3D"/>
    <w:rsid w:val="00D720D4"/>
    <w:rsid w:val="00D72579"/>
    <w:rsid w:val="00D726EC"/>
    <w:rsid w:val="00D72910"/>
    <w:rsid w:val="00D73397"/>
    <w:rsid w:val="00D735CC"/>
    <w:rsid w:val="00D735D0"/>
    <w:rsid w:val="00D739E3"/>
    <w:rsid w:val="00D73A1C"/>
    <w:rsid w:val="00D748C3"/>
    <w:rsid w:val="00D74C7B"/>
    <w:rsid w:val="00D74F78"/>
    <w:rsid w:val="00D751C6"/>
    <w:rsid w:val="00D753EE"/>
    <w:rsid w:val="00D758A8"/>
    <w:rsid w:val="00D75AD5"/>
    <w:rsid w:val="00D75B0A"/>
    <w:rsid w:val="00D760F9"/>
    <w:rsid w:val="00D765E5"/>
    <w:rsid w:val="00D7696A"/>
    <w:rsid w:val="00D7703A"/>
    <w:rsid w:val="00D77331"/>
    <w:rsid w:val="00D77516"/>
    <w:rsid w:val="00D7788B"/>
    <w:rsid w:val="00D77AB8"/>
    <w:rsid w:val="00D80331"/>
    <w:rsid w:val="00D80D65"/>
    <w:rsid w:val="00D811F2"/>
    <w:rsid w:val="00D8130B"/>
    <w:rsid w:val="00D8133E"/>
    <w:rsid w:val="00D813AE"/>
    <w:rsid w:val="00D813C0"/>
    <w:rsid w:val="00D81E49"/>
    <w:rsid w:val="00D82317"/>
    <w:rsid w:val="00D825D8"/>
    <w:rsid w:val="00D827CA"/>
    <w:rsid w:val="00D82B18"/>
    <w:rsid w:val="00D82D14"/>
    <w:rsid w:val="00D83831"/>
    <w:rsid w:val="00D84335"/>
    <w:rsid w:val="00D845B7"/>
    <w:rsid w:val="00D84831"/>
    <w:rsid w:val="00D84968"/>
    <w:rsid w:val="00D84D29"/>
    <w:rsid w:val="00D84D32"/>
    <w:rsid w:val="00D8565A"/>
    <w:rsid w:val="00D85761"/>
    <w:rsid w:val="00D85B11"/>
    <w:rsid w:val="00D86262"/>
    <w:rsid w:val="00D86F2D"/>
    <w:rsid w:val="00D87232"/>
    <w:rsid w:val="00D872FB"/>
    <w:rsid w:val="00D873A2"/>
    <w:rsid w:val="00D87679"/>
    <w:rsid w:val="00D87748"/>
    <w:rsid w:val="00D87B88"/>
    <w:rsid w:val="00D901AF"/>
    <w:rsid w:val="00D905C9"/>
    <w:rsid w:val="00D906B9"/>
    <w:rsid w:val="00D907FC"/>
    <w:rsid w:val="00D9095D"/>
    <w:rsid w:val="00D90C13"/>
    <w:rsid w:val="00D90C2C"/>
    <w:rsid w:val="00D90C4D"/>
    <w:rsid w:val="00D91514"/>
    <w:rsid w:val="00D91584"/>
    <w:rsid w:val="00D91C31"/>
    <w:rsid w:val="00D91DB8"/>
    <w:rsid w:val="00D92B18"/>
    <w:rsid w:val="00D92DF4"/>
    <w:rsid w:val="00D92FFC"/>
    <w:rsid w:val="00D935DD"/>
    <w:rsid w:val="00D93645"/>
    <w:rsid w:val="00D93691"/>
    <w:rsid w:val="00D936B6"/>
    <w:rsid w:val="00D93A6C"/>
    <w:rsid w:val="00D93D00"/>
    <w:rsid w:val="00D93E64"/>
    <w:rsid w:val="00D940F1"/>
    <w:rsid w:val="00D94272"/>
    <w:rsid w:val="00D95A79"/>
    <w:rsid w:val="00D9623C"/>
    <w:rsid w:val="00D966AF"/>
    <w:rsid w:val="00D96983"/>
    <w:rsid w:val="00D96A61"/>
    <w:rsid w:val="00D96B26"/>
    <w:rsid w:val="00D96D30"/>
    <w:rsid w:val="00D96EDD"/>
    <w:rsid w:val="00D96EF4"/>
    <w:rsid w:val="00D974AD"/>
    <w:rsid w:val="00D976AB"/>
    <w:rsid w:val="00D9783D"/>
    <w:rsid w:val="00D97AEC"/>
    <w:rsid w:val="00D97D25"/>
    <w:rsid w:val="00D97E4F"/>
    <w:rsid w:val="00DA0348"/>
    <w:rsid w:val="00DA0B65"/>
    <w:rsid w:val="00DA1179"/>
    <w:rsid w:val="00DA1617"/>
    <w:rsid w:val="00DA16C4"/>
    <w:rsid w:val="00DA1C9A"/>
    <w:rsid w:val="00DA1E28"/>
    <w:rsid w:val="00DA2065"/>
    <w:rsid w:val="00DA2108"/>
    <w:rsid w:val="00DA25AE"/>
    <w:rsid w:val="00DA2926"/>
    <w:rsid w:val="00DA2B2C"/>
    <w:rsid w:val="00DA2C56"/>
    <w:rsid w:val="00DA2EA4"/>
    <w:rsid w:val="00DA322E"/>
    <w:rsid w:val="00DA35B4"/>
    <w:rsid w:val="00DA3786"/>
    <w:rsid w:val="00DA3817"/>
    <w:rsid w:val="00DA3A89"/>
    <w:rsid w:val="00DA3D48"/>
    <w:rsid w:val="00DA3EB5"/>
    <w:rsid w:val="00DA3FF5"/>
    <w:rsid w:val="00DA42D9"/>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87B"/>
    <w:rsid w:val="00DB12EE"/>
    <w:rsid w:val="00DB1491"/>
    <w:rsid w:val="00DB14ED"/>
    <w:rsid w:val="00DB1915"/>
    <w:rsid w:val="00DB1E02"/>
    <w:rsid w:val="00DB293E"/>
    <w:rsid w:val="00DB299A"/>
    <w:rsid w:val="00DB34CC"/>
    <w:rsid w:val="00DB34FC"/>
    <w:rsid w:val="00DB3614"/>
    <w:rsid w:val="00DB3E1F"/>
    <w:rsid w:val="00DB46B1"/>
    <w:rsid w:val="00DB4790"/>
    <w:rsid w:val="00DB4C98"/>
    <w:rsid w:val="00DB4D53"/>
    <w:rsid w:val="00DB4DA0"/>
    <w:rsid w:val="00DB518F"/>
    <w:rsid w:val="00DB530F"/>
    <w:rsid w:val="00DB6317"/>
    <w:rsid w:val="00DB6681"/>
    <w:rsid w:val="00DB6A1E"/>
    <w:rsid w:val="00DB74F7"/>
    <w:rsid w:val="00DB765C"/>
    <w:rsid w:val="00DB793A"/>
    <w:rsid w:val="00DB7D9D"/>
    <w:rsid w:val="00DC082F"/>
    <w:rsid w:val="00DC0927"/>
    <w:rsid w:val="00DC09F7"/>
    <w:rsid w:val="00DC0B11"/>
    <w:rsid w:val="00DC0C6B"/>
    <w:rsid w:val="00DC0E69"/>
    <w:rsid w:val="00DC18F3"/>
    <w:rsid w:val="00DC2A41"/>
    <w:rsid w:val="00DC2DEE"/>
    <w:rsid w:val="00DC374F"/>
    <w:rsid w:val="00DC3D05"/>
    <w:rsid w:val="00DC3E0A"/>
    <w:rsid w:val="00DC4333"/>
    <w:rsid w:val="00DC4533"/>
    <w:rsid w:val="00DC49B4"/>
    <w:rsid w:val="00DC4C8C"/>
    <w:rsid w:val="00DC555A"/>
    <w:rsid w:val="00DC56BB"/>
    <w:rsid w:val="00DC5AC1"/>
    <w:rsid w:val="00DC5B38"/>
    <w:rsid w:val="00DC6215"/>
    <w:rsid w:val="00DC6D7C"/>
    <w:rsid w:val="00DC7578"/>
    <w:rsid w:val="00DC7C77"/>
    <w:rsid w:val="00DD01BE"/>
    <w:rsid w:val="00DD0530"/>
    <w:rsid w:val="00DD0E07"/>
    <w:rsid w:val="00DD14D9"/>
    <w:rsid w:val="00DD15D9"/>
    <w:rsid w:val="00DD1964"/>
    <w:rsid w:val="00DD1DD5"/>
    <w:rsid w:val="00DD1E37"/>
    <w:rsid w:val="00DD2052"/>
    <w:rsid w:val="00DD20B4"/>
    <w:rsid w:val="00DD2183"/>
    <w:rsid w:val="00DD236A"/>
    <w:rsid w:val="00DD2629"/>
    <w:rsid w:val="00DD2D85"/>
    <w:rsid w:val="00DD317B"/>
    <w:rsid w:val="00DD339D"/>
    <w:rsid w:val="00DD409F"/>
    <w:rsid w:val="00DD43D5"/>
    <w:rsid w:val="00DD479A"/>
    <w:rsid w:val="00DD4FD3"/>
    <w:rsid w:val="00DD55C7"/>
    <w:rsid w:val="00DD5B18"/>
    <w:rsid w:val="00DD5BAF"/>
    <w:rsid w:val="00DD5C47"/>
    <w:rsid w:val="00DD642D"/>
    <w:rsid w:val="00DD69CA"/>
    <w:rsid w:val="00DD72BF"/>
    <w:rsid w:val="00DD73A9"/>
    <w:rsid w:val="00DE0EF1"/>
    <w:rsid w:val="00DE1305"/>
    <w:rsid w:val="00DE18DD"/>
    <w:rsid w:val="00DE1B7B"/>
    <w:rsid w:val="00DE1CFD"/>
    <w:rsid w:val="00DE1CFE"/>
    <w:rsid w:val="00DE214D"/>
    <w:rsid w:val="00DE2E22"/>
    <w:rsid w:val="00DE2EC5"/>
    <w:rsid w:val="00DE33EC"/>
    <w:rsid w:val="00DE36D8"/>
    <w:rsid w:val="00DE387D"/>
    <w:rsid w:val="00DE399F"/>
    <w:rsid w:val="00DE3D2D"/>
    <w:rsid w:val="00DE462A"/>
    <w:rsid w:val="00DE47EE"/>
    <w:rsid w:val="00DE55B9"/>
    <w:rsid w:val="00DE5B4B"/>
    <w:rsid w:val="00DE5C5C"/>
    <w:rsid w:val="00DE62BA"/>
    <w:rsid w:val="00DE6AA5"/>
    <w:rsid w:val="00DE71D2"/>
    <w:rsid w:val="00DE7450"/>
    <w:rsid w:val="00DE74B9"/>
    <w:rsid w:val="00DE7B7A"/>
    <w:rsid w:val="00DE7C95"/>
    <w:rsid w:val="00DF02BA"/>
    <w:rsid w:val="00DF088D"/>
    <w:rsid w:val="00DF0B6B"/>
    <w:rsid w:val="00DF1147"/>
    <w:rsid w:val="00DF16E0"/>
    <w:rsid w:val="00DF1928"/>
    <w:rsid w:val="00DF1B2A"/>
    <w:rsid w:val="00DF1D67"/>
    <w:rsid w:val="00DF2034"/>
    <w:rsid w:val="00DF21E9"/>
    <w:rsid w:val="00DF2561"/>
    <w:rsid w:val="00DF31C9"/>
    <w:rsid w:val="00DF339B"/>
    <w:rsid w:val="00DF33D0"/>
    <w:rsid w:val="00DF4859"/>
    <w:rsid w:val="00DF4BC9"/>
    <w:rsid w:val="00DF5241"/>
    <w:rsid w:val="00DF5C9F"/>
    <w:rsid w:val="00DF606B"/>
    <w:rsid w:val="00DF6166"/>
    <w:rsid w:val="00DF696B"/>
    <w:rsid w:val="00DF6FE3"/>
    <w:rsid w:val="00DF738C"/>
    <w:rsid w:val="00DF7C20"/>
    <w:rsid w:val="00DF7CEC"/>
    <w:rsid w:val="00E0043E"/>
    <w:rsid w:val="00E009E3"/>
    <w:rsid w:val="00E00B58"/>
    <w:rsid w:val="00E015AE"/>
    <w:rsid w:val="00E0172E"/>
    <w:rsid w:val="00E01732"/>
    <w:rsid w:val="00E0183C"/>
    <w:rsid w:val="00E01A81"/>
    <w:rsid w:val="00E0338D"/>
    <w:rsid w:val="00E03A04"/>
    <w:rsid w:val="00E03AAC"/>
    <w:rsid w:val="00E03CED"/>
    <w:rsid w:val="00E03DE1"/>
    <w:rsid w:val="00E041A3"/>
    <w:rsid w:val="00E047FD"/>
    <w:rsid w:val="00E04BDB"/>
    <w:rsid w:val="00E059FF"/>
    <w:rsid w:val="00E05E2B"/>
    <w:rsid w:val="00E0710B"/>
    <w:rsid w:val="00E10A79"/>
    <w:rsid w:val="00E10CEE"/>
    <w:rsid w:val="00E10E0B"/>
    <w:rsid w:val="00E1210D"/>
    <w:rsid w:val="00E12269"/>
    <w:rsid w:val="00E124E6"/>
    <w:rsid w:val="00E12746"/>
    <w:rsid w:val="00E12754"/>
    <w:rsid w:val="00E12C05"/>
    <w:rsid w:val="00E12C50"/>
    <w:rsid w:val="00E12EBC"/>
    <w:rsid w:val="00E13132"/>
    <w:rsid w:val="00E131E8"/>
    <w:rsid w:val="00E1345D"/>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940"/>
    <w:rsid w:val="00E16A01"/>
    <w:rsid w:val="00E178BA"/>
    <w:rsid w:val="00E17BF5"/>
    <w:rsid w:val="00E2006D"/>
    <w:rsid w:val="00E20307"/>
    <w:rsid w:val="00E20529"/>
    <w:rsid w:val="00E20813"/>
    <w:rsid w:val="00E20B10"/>
    <w:rsid w:val="00E21207"/>
    <w:rsid w:val="00E21621"/>
    <w:rsid w:val="00E21B9A"/>
    <w:rsid w:val="00E221FD"/>
    <w:rsid w:val="00E22648"/>
    <w:rsid w:val="00E22779"/>
    <w:rsid w:val="00E22809"/>
    <w:rsid w:val="00E22B25"/>
    <w:rsid w:val="00E22C7E"/>
    <w:rsid w:val="00E22DC4"/>
    <w:rsid w:val="00E23625"/>
    <w:rsid w:val="00E23CCD"/>
    <w:rsid w:val="00E2519A"/>
    <w:rsid w:val="00E25EA5"/>
    <w:rsid w:val="00E2623A"/>
    <w:rsid w:val="00E26CE6"/>
    <w:rsid w:val="00E26E97"/>
    <w:rsid w:val="00E27BE9"/>
    <w:rsid w:val="00E30857"/>
    <w:rsid w:val="00E308DB"/>
    <w:rsid w:val="00E309DA"/>
    <w:rsid w:val="00E309F1"/>
    <w:rsid w:val="00E30B10"/>
    <w:rsid w:val="00E31871"/>
    <w:rsid w:val="00E329EF"/>
    <w:rsid w:val="00E32B5C"/>
    <w:rsid w:val="00E32E34"/>
    <w:rsid w:val="00E33CEB"/>
    <w:rsid w:val="00E33D67"/>
    <w:rsid w:val="00E3416B"/>
    <w:rsid w:val="00E34854"/>
    <w:rsid w:val="00E34B5D"/>
    <w:rsid w:val="00E34CBF"/>
    <w:rsid w:val="00E34D34"/>
    <w:rsid w:val="00E350E0"/>
    <w:rsid w:val="00E35BED"/>
    <w:rsid w:val="00E362E3"/>
    <w:rsid w:val="00E36E12"/>
    <w:rsid w:val="00E378AF"/>
    <w:rsid w:val="00E37B0A"/>
    <w:rsid w:val="00E37FFE"/>
    <w:rsid w:val="00E400EB"/>
    <w:rsid w:val="00E4017F"/>
    <w:rsid w:val="00E40943"/>
    <w:rsid w:val="00E41098"/>
    <w:rsid w:val="00E412AE"/>
    <w:rsid w:val="00E41568"/>
    <w:rsid w:val="00E418C4"/>
    <w:rsid w:val="00E424C7"/>
    <w:rsid w:val="00E43108"/>
    <w:rsid w:val="00E4317E"/>
    <w:rsid w:val="00E43353"/>
    <w:rsid w:val="00E43839"/>
    <w:rsid w:val="00E43A25"/>
    <w:rsid w:val="00E44029"/>
    <w:rsid w:val="00E443D1"/>
    <w:rsid w:val="00E44587"/>
    <w:rsid w:val="00E4466B"/>
    <w:rsid w:val="00E447FA"/>
    <w:rsid w:val="00E449E9"/>
    <w:rsid w:val="00E44C4B"/>
    <w:rsid w:val="00E44DB4"/>
    <w:rsid w:val="00E44E72"/>
    <w:rsid w:val="00E44EDF"/>
    <w:rsid w:val="00E45F08"/>
    <w:rsid w:val="00E46062"/>
    <w:rsid w:val="00E46B10"/>
    <w:rsid w:val="00E4742F"/>
    <w:rsid w:val="00E47613"/>
    <w:rsid w:val="00E478E6"/>
    <w:rsid w:val="00E47C13"/>
    <w:rsid w:val="00E47E7B"/>
    <w:rsid w:val="00E508EA"/>
    <w:rsid w:val="00E50C18"/>
    <w:rsid w:val="00E50F8D"/>
    <w:rsid w:val="00E50FA3"/>
    <w:rsid w:val="00E515D0"/>
    <w:rsid w:val="00E5180F"/>
    <w:rsid w:val="00E51F27"/>
    <w:rsid w:val="00E52309"/>
    <w:rsid w:val="00E524C6"/>
    <w:rsid w:val="00E52B0C"/>
    <w:rsid w:val="00E530D9"/>
    <w:rsid w:val="00E5361C"/>
    <w:rsid w:val="00E5388E"/>
    <w:rsid w:val="00E538D0"/>
    <w:rsid w:val="00E538EB"/>
    <w:rsid w:val="00E53D08"/>
    <w:rsid w:val="00E53D68"/>
    <w:rsid w:val="00E5420F"/>
    <w:rsid w:val="00E54577"/>
    <w:rsid w:val="00E546EA"/>
    <w:rsid w:val="00E54784"/>
    <w:rsid w:val="00E5479B"/>
    <w:rsid w:val="00E54ADA"/>
    <w:rsid w:val="00E54DCE"/>
    <w:rsid w:val="00E55BB2"/>
    <w:rsid w:val="00E55E6E"/>
    <w:rsid w:val="00E56108"/>
    <w:rsid w:val="00E562F0"/>
    <w:rsid w:val="00E564D3"/>
    <w:rsid w:val="00E56BF5"/>
    <w:rsid w:val="00E57E20"/>
    <w:rsid w:val="00E57EA7"/>
    <w:rsid w:val="00E603B5"/>
    <w:rsid w:val="00E60E0D"/>
    <w:rsid w:val="00E61F30"/>
    <w:rsid w:val="00E6207F"/>
    <w:rsid w:val="00E621C2"/>
    <w:rsid w:val="00E62E4C"/>
    <w:rsid w:val="00E62ECB"/>
    <w:rsid w:val="00E62FBC"/>
    <w:rsid w:val="00E635B2"/>
    <w:rsid w:val="00E63A32"/>
    <w:rsid w:val="00E63B17"/>
    <w:rsid w:val="00E64CE6"/>
    <w:rsid w:val="00E65222"/>
    <w:rsid w:val="00E652E9"/>
    <w:rsid w:val="00E65483"/>
    <w:rsid w:val="00E65742"/>
    <w:rsid w:val="00E65765"/>
    <w:rsid w:val="00E657A9"/>
    <w:rsid w:val="00E6583A"/>
    <w:rsid w:val="00E659B5"/>
    <w:rsid w:val="00E65B31"/>
    <w:rsid w:val="00E65D94"/>
    <w:rsid w:val="00E65EFD"/>
    <w:rsid w:val="00E66174"/>
    <w:rsid w:val="00E66961"/>
    <w:rsid w:val="00E6729F"/>
    <w:rsid w:val="00E675F8"/>
    <w:rsid w:val="00E67D85"/>
    <w:rsid w:val="00E67E3F"/>
    <w:rsid w:val="00E70ADB"/>
    <w:rsid w:val="00E70CC3"/>
    <w:rsid w:val="00E716BC"/>
    <w:rsid w:val="00E71D55"/>
    <w:rsid w:val="00E71E88"/>
    <w:rsid w:val="00E72C48"/>
    <w:rsid w:val="00E72C7C"/>
    <w:rsid w:val="00E72E42"/>
    <w:rsid w:val="00E72E4E"/>
    <w:rsid w:val="00E73397"/>
    <w:rsid w:val="00E73547"/>
    <w:rsid w:val="00E73995"/>
    <w:rsid w:val="00E73DFC"/>
    <w:rsid w:val="00E73F75"/>
    <w:rsid w:val="00E7453F"/>
    <w:rsid w:val="00E7464C"/>
    <w:rsid w:val="00E74C2F"/>
    <w:rsid w:val="00E7504F"/>
    <w:rsid w:val="00E752A8"/>
    <w:rsid w:val="00E754F1"/>
    <w:rsid w:val="00E76749"/>
    <w:rsid w:val="00E769ED"/>
    <w:rsid w:val="00E76C64"/>
    <w:rsid w:val="00E77040"/>
    <w:rsid w:val="00E77348"/>
    <w:rsid w:val="00E77D47"/>
    <w:rsid w:val="00E80266"/>
    <w:rsid w:val="00E80393"/>
    <w:rsid w:val="00E805E1"/>
    <w:rsid w:val="00E80A11"/>
    <w:rsid w:val="00E81139"/>
    <w:rsid w:val="00E81746"/>
    <w:rsid w:val="00E81759"/>
    <w:rsid w:val="00E81792"/>
    <w:rsid w:val="00E817EF"/>
    <w:rsid w:val="00E81D62"/>
    <w:rsid w:val="00E81D92"/>
    <w:rsid w:val="00E827A7"/>
    <w:rsid w:val="00E830A6"/>
    <w:rsid w:val="00E83EF6"/>
    <w:rsid w:val="00E83F06"/>
    <w:rsid w:val="00E841C5"/>
    <w:rsid w:val="00E84428"/>
    <w:rsid w:val="00E84640"/>
    <w:rsid w:val="00E847D8"/>
    <w:rsid w:val="00E84C31"/>
    <w:rsid w:val="00E85047"/>
    <w:rsid w:val="00E8562E"/>
    <w:rsid w:val="00E857A0"/>
    <w:rsid w:val="00E8585F"/>
    <w:rsid w:val="00E86047"/>
    <w:rsid w:val="00E8713B"/>
    <w:rsid w:val="00E901B7"/>
    <w:rsid w:val="00E902CD"/>
    <w:rsid w:val="00E903CD"/>
    <w:rsid w:val="00E90808"/>
    <w:rsid w:val="00E90842"/>
    <w:rsid w:val="00E90D96"/>
    <w:rsid w:val="00E90E27"/>
    <w:rsid w:val="00E912CF"/>
    <w:rsid w:val="00E9139C"/>
    <w:rsid w:val="00E913A1"/>
    <w:rsid w:val="00E924F2"/>
    <w:rsid w:val="00E925ED"/>
    <w:rsid w:val="00E92B0A"/>
    <w:rsid w:val="00E936AC"/>
    <w:rsid w:val="00E93800"/>
    <w:rsid w:val="00E93C76"/>
    <w:rsid w:val="00E940D8"/>
    <w:rsid w:val="00E941D2"/>
    <w:rsid w:val="00E942D5"/>
    <w:rsid w:val="00E9478C"/>
    <w:rsid w:val="00E947BB"/>
    <w:rsid w:val="00E94C53"/>
    <w:rsid w:val="00E9529A"/>
    <w:rsid w:val="00E9551F"/>
    <w:rsid w:val="00E96072"/>
    <w:rsid w:val="00E96106"/>
    <w:rsid w:val="00E96435"/>
    <w:rsid w:val="00E96632"/>
    <w:rsid w:val="00E968B8"/>
    <w:rsid w:val="00E97457"/>
    <w:rsid w:val="00E9770A"/>
    <w:rsid w:val="00E97E0A"/>
    <w:rsid w:val="00EA048A"/>
    <w:rsid w:val="00EA052A"/>
    <w:rsid w:val="00EA053F"/>
    <w:rsid w:val="00EA06B1"/>
    <w:rsid w:val="00EA08BF"/>
    <w:rsid w:val="00EA0F40"/>
    <w:rsid w:val="00EA148B"/>
    <w:rsid w:val="00EA2434"/>
    <w:rsid w:val="00EA24A0"/>
    <w:rsid w:val="00EA286F"/>
    <w:rsid w:val="00EA3BCC"/>
    <w:rsid w:val="00EA3E0C"/>
    <w:rsid w:val="00EA3E84"/>
    <w:rsid w:val="00EA4878"/>
    <w:rsid w:val="00EA4D76"/>
    <w:rsid w:val="00EA56AB"/>
    <w:rsid w:val="00EA601B"/>
    <w:rsid w:val="00EA60A1"/>
    <w:rsid w:val="00EA660C"/>
    <w:rsid w:val="00EA68FE"/>
    <w:rsid w:val="00EA6B76"/>
    <w:rsid w:val="00EA7804"/>
    <w:rsid w:val="00EA7B18"/>
    <w:rsid w:val="00EA7F0C"/>
    <w:rsid w:val="00EB02A2"/>
    <w:rsid w:val="00EB03F7"/>
    <w:rsid w:val="00EB083B"/>
    <w:rsid w:val="00EB0C40"/>
    <w:rsid w:val="00EB1177"/>
    <w:rsid w:val="00EB12F4"/>
    <w:rsid w:val="00EB1E4D"/>
    <w:rsid w:val="00EB2475"/>
    <w:rsid w:val="00EB2515"/>
    <w:rsid w:val="00EB2558"/>
    <w:rsid w:val="00EB25C5"/>
    <w:rsid w:val="00EB2931"/>
    <w:rsid w:val="00EB29CD"/>
    <w:rsid w:val="00EB347C"/>
    <w:rsid w:val="00EB3648"/>
    <w:rsid w:val="00EB3811"/>
    <w:rsid w:val="00EB3856"/>
    <w:rsid w:val="00EB3B2D"/>
    <w:rsid w:val="00EB3D9E"/>
    <w:rsid w:val="00EB4088"/>
    <w:rsid w:val="00EB416F"/>
    <w:rsid w:val="00EB4468"/>
    <w:rsid w:val="00EB4484"/>
    <w:rsid w:val="00EB464C"/>
    <w:rsid w:val="00EB4768"/>
    <w:rsid w:val="00EB4801"/>
    <w:rsid w:val="00EB495B"/>
    <w:rsid w:val="00EB4FC7"/>
    <w:rsid w:val="00EB521F"/>
    <w:rsid w:val="00EB5327"/>
    <w:rsid w:val="00EB5CCB"/>
    <w:rsid w:val="00EB5D01"/>
    <w:rsid w:val="00EB65C2"/>
    <w:rsid w:val="00EB6685"/>
    <w:rsid w:val="00EB6852"/>
    <w:rsid w:val="00EB69D0"/>
    <w:rsid w:val="00EB6E04"/>
    <w:rsid w:val="00EB730C"/>
    <w:rsid w:val="00EB7E59"/>
    <w:rsid w:val="00EB7EE2"/>
    <w:rsid w:val="00EB7F97"/>
    <w:rsid w:val="00EC0337"/>
    <w:rsid w:val="00EC053B"/>
    <w:rsid w:val="00EC07F2"/>
    <w:rsid w:val="00EC08CD"/>
    <w:rsid w:val="00EC108A"/>
    <w:rsid w:val="00EC1257"/>
    <w:rsid w:val="00EC1362"/>
    <w:rsid w:val="00EC1471"/>
    <w:rsid w:val="00EC156A"/>
    <w:rsid w:val="00EC17B8"/>
    <w:rsid w:val="00EC18A3"/>
    <w:rsid w:val="00EC1C69"/>
    <w:rsid w:val="00EC1DA7"/>
    <w:rsid w:val="00EC2801"/>
    <w:rsid w:val="00EC2BC8"/>
    <w:rsid w:val="00EC30B6"/>
    <w:rsid w:val="00EC3720"/>
    <w:rsid w:val="00EC38E2"/>
    <w:rsid w:val="00EC3BE5"/>
    <w:rsid w:val="00EC4318"/>
    <w:rsid w:val="00EC4A7B"/>
    <w:rsid w:val="00EC4CAD"/>
    <w:rsid w:val="00EC5164"/>
    <w:rsid w:val="00EC5170"/>
    <w:rsid w:val="00EC55BD"/>
    <w:rsid w:val="00EC5BDC"/>
    <w:rsid w:val="00EC6381"/>
    <w:rsid w:val="00EC65EA"/>
    <w:rsid w:val="00EC69C9"/>
    <w:rsid w:val="00EC6FAF"/>
    <w:rsid w:val="00EC718C"/>
    <w:rsid w:val="00EC7BDA"/>
    <w:rsid w:val="00EC7CA0"/>
    <w:rsid w:val="00EC7FCE"/>
    <w:rsid w:val="00ED025F"/>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C54"/>
    <w:rsid w:val="00ED3D0C"/>
    <w:rsid w:val="00ED3FD8"/>
    <w:rsid w:val="00ED40BD"/>
    <w:rsid w:val="00ED4325"/>
    <w:rsid w:val="00ED44B4"/>
    <w:rsid w:val="00ED484B"/>
    <w:rsid w:val="00ED49B0"/>
    <w:rsid w:val="00ED4AFC"/>
    <w:rsid w:val="00ED54A0"/>
    <w:rsid w:val="00ED5954"/>
    <w:rsid w:val="00ED5E24"/>
    <w:rsid w:val="00ED5E3D"/>
    <w:rsid w:val="00ED5E76"/>
    <w:rsid w:val="00ED638A"/>
    <w:rsid w:val="00ED674B"/>
    <w:rsid w:val="00ED695C"/>
    <w:rsid w:val="00ED7040"/>
    <w:rsid w:val="00ED7DDB"/>
    <w:rsid w:val="00EE020F"/>
    <w:rsid w:val="00EE0725"/>
    <w:rsid w:val="00EE0848"/>
    <w:rsid w:val="00EE0B96"/>
    <w:rsid w:val="00EE0BF7"/>
    <w:rsid w:val="00EE19F6"/>
    <w:rsid w:val="00EE1CBB"/>
    <w:rsid w:val="00EE22B7"/>
    <w:rsid w:val="00EE2F4F"/>
    <w:rsid w:val="00EE31AF"/>
    <w:rsid w:val="00EE3AF7"/>
    <w:rsid w:val="00EE3CC4"/>
    <w:rsid w:val="00EE3EE0"/>
    <w:rsid w:val="00EE5652"/>
    <w:rsid w:val="00EE607B"/>
    <w:rsid w:val="00EE6144"/>
    <w:rsid w:val="00EE61D4"/>
    <w:rsid w:val="00EE63DE"/>
    <w:rsid w:val="00EE6593"/>
    <w:rsid w:val="00EE67FF"/>
    <w:rsid w:val="00EE6BF2"/>
    <w:rsid w:val="00EE706F"/>
    <w:rsid w:val="00EE757E"/>
    <w:rsid w:val="00EE786F"/>
    <w:rsid w:val="00EF0051"/>
    <w:rsid w:val="00EF0470"/>
    <w:rsid w:val="00EF0B86"/>
    <w:rsid w:val="00EF0B91"/>
    <w:rsid w:val="00EF0C88"/>
    <w:rsid w:val="00EF11D2"/>
    <w:rsid w:val="00EF1558"/>
    <w:rsid w:val="00EF1639"/>
    <w:rsid w:val="00EF16CC"/>
    <w:rsid w:val="00EF19BA"/>
    <w:rsid w:val="00EF1BB9"/>
    <w:rsid w:val="00EF1C10"/>
    <w:rsid w:val="00EF1C6B"/>
    <w:rsid w:val="00EF22CC"/>
    <w:rsid w:val="00EF243B"/>
    <w:rsid w:val="00EF2685"/>
    <w:rsid w:val="00EF26BB"/>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7EE"/>
    <w:rsid w:val="00EF692C"/>
    <w:rsid w:val="00EF7756"/>
    <w:rsid w:val="00EF7AEC"/>
    <w:rsid w:val="00F00361"/>
    <w:rsid w:val="00F005C0"/>
    <w:rsid w:val="00F006DC"/>
    <w:rsid w:val="00F00832"/>
    <w:rsid w:val="00F008EB"/>
    <w:rsid w:val="00F0117D"/>
    <w:rsid w:val="00F01496"/>
    <w:rsid w:val="00F014F3"/>
    <w:rsid w:val="00F01609"/>
    <w:rsid w:val="00F01FF3"/>
    <w:rsid w:val="00F0209A"/>
    <w:rsid w:val="00F020D4"/>
    <w:rsid w:val="00F02ABD"/>
    <w:rsid w:val="00F02E3F"/>
    <w:rsid w:val="00F03275"/>
    <w:rsid w:val="00F03622"/>
    <w:rsid w:val="00F03752"/>
    <w:rsid w:val="00F03808"/>
    <w:rsid w:val="00F03D0D"/>
    <w:rsid w:val="00F03E8B"/>
    <w:rsid w:val="00F03EA7"/>
    <w:rsid w:val="00F0432C"/>
    <w:rsid w:val="00F04987"/>
    <w:rsid w:val="00F04E05"/>
    <w:rsid w:val="00F04E74"/>
    <w:rsid w:val="00F05130"/>
    <w:rsid w:val="00F0519B"/>
    <w:rsid w:val="00F054D1"/>
    <w:rsid w:val="00F05C83"/>
    <w:rsid w:val="00F06372"/>
    <w:rsid w:val="00F064BF"/>
    <w:rsid w:val="00F0748B"/>
    <w:rsid w:val="00F07F5B"/>
    <w:rsid w:val="00F102C7"/>
    <w:rsid w:val="00F1035A"/>
    <w:rsid w:val="00F106D1"/>
    <w:rsid w:val="00F10736"/>
    <w:rsid w:val="00F107EC"/>
    <w:rsid w:val="00F10CAA"/>
    <w:rsid w:val="00F11A6D"/>
    <w:rsid w:val="00F1205C"/>
    <w:rsid w:val="00F122DE"/>
    <w:rsid w:val="00F12618"/>
    <w:rsid w:val="00F1298F"/>
    <w:rsid w:val="00F12A14"/>
    <w:rsid w:val="00F12D7A"/>
    <w:rsid w:val="00F1316C"/>
    <w:rsid w:val="00F1392E"/>
    <w:rsid w:val="00F14035"/>
    <w:rsid w:val="00F15092"/>
    <w:rsid w:val="00F1509B"/>
    <w:rsid w:val="00F15572"/>
    <w:rsid w:val="00F156CC"/>
    <w:rsid w:val="00F16CA5"/>
    <w:rsid w:val="00F16E49"/>
    <w:rsid w:val="00F17EB3"/>
    <w:rsid w:val="00F20892"/>
    <w:rsid w:val="00F219EE"/>
    <w:rsid w:val="00F21D2D"/>
    <w:rsid w:val="00F22671"/>
    <w:rsid w:val="00F2294D"/>
    <w:rsid w:val="00F24199"/>
    <w:rsid w:val="00F24202"/>
    <w:rsid w:val="00F25525"/>
    <w:rsid w:val="00F2580A"/>
    <w:rsid w:val="00F25888"/>
    <w:rsid w:val="00F258CE"/>
    <w:rsid w:val="00F25D2E"/>
    <w:rsid w:val="00F2637D"/>
    <w:rsid w:val="00F26B97"/>
    <w:rsid w:val="00F26F4D"/>
    <w:rsid w:val="00F27F3D"/>
    <w:rsid w:val="00F301D5"/>
    <w:rsid w:val="00F3074D"/>
    <w:rsid w:val="00F308B1"/>
    <w:rsid w:val="00F30BD1"/>
    <w:rsid w:val="00F31922"/>
    <w:rsid w:val="00F31AE9"/>
    <w:rsid w:val="00F31ED5"/>
    <w:rsid w:val="00F31F3F"/>
    <w:rsid w:val="00F3230F"/>
    <w:rsid w:val="00F32318"/>
    <w:rsid w:val="00F32422"/>
    <w:rsid w:val="00F3317D"/>
    <w:rsid w:val="00F33485"/>
    <w:rsid w:val="00F33593"/>
    <w:rsid w:val="00F336D5"/>
    <w:rsid w:val="00F33737"/>
    <w:rsid w:val="00F3377D"/>
    <w:rsid w:val="00F33A3F"/>
    <w:rsid w:val="00F33ABA"/>
    <w:rsid w:val="00F33D48"/>
    <w:rsid w:val="00F34318"/>
    <w:rsid w:val="00F3438C"/>
    <w:rsid w:val="00F34611"/>
    <w:rsid w:val="00F35313"/>
    <w:rsid w:val="00F36123"/>
    <w:rsid w:val="00F36D8F"/>
    <w:rsid w:val="00F36EC2"/>
    <w:rsid w:val="00F37196"/>
    <w:rsid w:val="00F37531"/>
    <w:rsid w:val="00F377F8"/>
    <w:rsid w:val="00F37B69"/>
    <w:rsid w:val="00F37C50"/>
    <w:rsid w:val="00F4004D"/>
    <w:rsid w:val="00F40260"/>
    <w:rsid w:val="00F403D9"/>
    <w:rsid w:val="00F4051B"/>
    <w:rsid w:val="00F407FD"/>
    <w:rsid w:val="00F41188"/>
    <w:rsid w:val="00F41232"/>
    <w:rsid w:val="00F413B7"/>
    <w:rsid w:val="00F41718"/>
    <w:rsid w:val="00F42550"/>
    <w:rsid w:val="00F429AC"/>
    <w:rsid w:val="00F42CDD"/>
    <w:rsid w:val="00F42FF7"/>
    <w:rsid w:val="00F43F64"/>
    <w:rsid w:val="00F447A4"/>
    <w:rsid w:val="00F447B6"/>
    <w:rsid w:val="00F44C20"/>
    <w:rsid w:val="00F44DBD"/>
    <w:rsid w:val="00F44F4B"/>
    <w:rsid w:val="00F44FEE"/>
    <w:rsid w:val="00F4503F"/>
    <w:rsid w:val="00F4511D"/>
    <w:rsid w:val="00F45380"/>
    <w:rsid w:val="00F456FD"/>
    <w:rsid w:val="00F45735"/>
    <w:rsid w:val="00F45C2C"/>
    <w:rsid w:val="00F460F9"/>
    <w:rsid w:val="00F466D5"/>
    <w:rsid w:val="00F46A6E"/>
    <w:rsid w:val="00F46CEA"/>
    <w:rsid w:val="00F46D91"/>
    <w:rsid w:val="00F479C6"/>
    <w:rsid w:val="00F47CAA"/>
    <w:rsid w:val="00F47E1B"/>
    <w:rsid w:val="00F47E3D"/>
    <w:rsid w:val="00F5093F"/>
    <w:rsid w:val="00F50DD5"/>
    <w:rsid w:val="00F51079"/>
    <w:rsid w:val="00F51799"/>
    <w:rsid w:val="00F519DD"/>
    <w:rsid w:val="00F52075"/>
    <w:rsid w:val="00F52ADB"/>
    <w:rsid w:val="00F53227"/>
    <w:rsid w:val="00F53373"/>
    <w:rsid w:val="00F539D0"/>
    <w:rsid w:val="00F54260"/>
    <w:rsid w:val="00F54270"/>
    <w:rsid w:val="00F54653"/>
    <w:rsid w:val="00F54D82"/>
    <w:rsid w:val="00F54DB6"/>
    <w:rsid w:val="00F55140"/>
    <w:rsid w:val="00F55459"/>
    <w:rsid w:val="00F5582D"/>
    <w:rsid w:val="00F55F37"/>
    <w:rsid w:val="00F564A0"/>
    <w:rsid w:val="00F56AA7"/>
    <w:rsid w:val="00F56DA8"/>
    <w:rsid w:val="00F5734E"/>
    <w:rsid w:val="00F57431"/>
    <w:rsid w:val="00F5758B"/>
    <w:rsid w:val="00F576E9"/>
    <w:rsid w:val="00F57777"/>
    <w:rsid w:val="00F579F4"/>
    <w:rsid w:val="00F57B0D"/>
    <w:rsid w:val="00F60431"/>
    <w:rsid w:val="00F60647"/>
    <w:rsid w:val="00F607C6"/>
    <w:rsid w:val="00F60FD3"/>
    <w:rsid w:val="00F61DE5"/>
    <w:rsid w:val="00F62460"/>
    <w:rsid w:val="00F62466"/>
    <w:rsid w:val="00F626F2"/>
    <w:rsid w:val="00F62B34"/>
    <w:rsid w:val="00F62C43"/>
    <w:rsid w:val="00F62DB2"/>
    <w:rsid w:val="00F62E76"/>
    <w:rsid w:val="00F6335C"/>
    <w:rsid w:val="00F63D03"/>
    <w:rsid w:val="00F6408D"/>
    <w:rsid w:val="00F643F8"/>
    <w:rsid w:val="00F644B5"/>
    <w:rsid w:val="00F64652"/>
    <w:rsid w:val="00F64D29"/>
    <w:rsid w:val="00F64E2F"/>
    <w:rsid w:val="00F651BE"/>
    <w:rsid w:val="00F6554D"/>
    <w:rsid w:val="00F659D7"/>
    <w:rsid w:val="00F65B22"/>
    <w:rsid w:val="00F6665C"/>
    <w:rsid w:val="00F66815"/>
    <w:rsid w:val="00F668F7"/>
    <w:rsid w:val="00F66F89"/>
    <w:rsid w:val="00F671D0"/>
    <w:rsid w:val="00F675CA"/>
    <w:rsid w:val="00F67979"/>
    <w:rsid w:val="00F67A5C"/>
    <w:rsid w:val="00F67EBA"/>
    <w:rsid w:val="00F7013D"/>
    <w:rsid w:val="00F708C9"/>
    <w:rsid w:val="00F7124E"/>
    <w:rsid w:val="00F71952"/>
    <w:rsid w:val="00F72254"/>
    <w:rsid w:val="00F726DC"/>
    <w:rsid w:val="00F72960"/>
    <w:rsid w:val="00F72BCF"/>
    <w:rsid w:val="00F734E5"/>
    <w:rsid w:val="00F737E9"/>
    <w:rsid w:val="00F73F64"/>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E"/>
    <w:rsid w:val="00F769D4"/>
    <w:rsid w:val="00F76B6A"/>
    <w:rsid w:val="00F76BD0"/>
    <w:rsid w:val="00F76CAC"/>
    <w:rsid w:val="00F77A04"/>
    <w:rsid w:val="00F77B9E"/>
    <w:rsid w:val="00F800AB"/>
    <w:rsid w:val="00F801A8"/>
    <w:rsid w:val="00F802D1"/>
    <w:rsid w:val="00F809E4"/>
    <w:rsid w:val="00F809F5"/>
    <w:rsid w:val="00F80B69"/>
    <w:rsid w:val="00F812E6"/>
    <w:rsid w:val="00F813F4"/>
    <w:rsid w:val="00F81B21"/>
    <w:rsid w:val="00F81C0B"/>
    <w:rsid w:val="00F827E6"/>
    <w:rsid w:val="00F82929"/>
    <w:rsid w:val="00F82DF3"/>
    <w:rsid w:val="00F83020"/>
    <w:rsid w:val="00F838DD"/>
    <w:rsid w:val="00F83A50"/>
    <w:rsid w:val="00F83C52"/>
    <w:rsid w:val="00F842D6"/>
    <w:rsid w:val="00F8449E"/>
    <w:rsid w:val="00F84668"/>
    <w:rsid w:val="00F84D4D"/>
    <w:rsid w:val="00F84DB5"/>
    <w:rsid w:val="00F85622"/>
    <w:rsid w:val="00F8578A"/>
    <w:rsid w:val="00F85ADB"/>
    <w:rsid w:val="00F85B62"/>
    <w:rsid w:val="00F863FE"/>
    <w:rsid w:val="00F86BD8"/>
    <w:rsid w:val="00F86FEE"/>
    <w:rsid w:val="00F87B8A"/>
    <w:rsid w:val="00F87FBA"/>
    <w:rsid w:val="00F90EDD"/>
    <w:rsid w:val="00F9101F"/>
    <w:rsid w:val="00F92488"/>
    <w:rsid w:val="00F9307A"/>
    <w:rsid w:val="00F939EC"/>
    <w:rsid w:val="00F94053"/>
    <w:rsid w:val="00F94268"/>
    <w:rsid w:val="00F943D2"/>
    <w:rsid w:val="00F9477E"/>
    <w:rsid w:val="00F947E8"/>
    <w:rsid w:val="00F959BE"/>
    <w:rsid w:val="00F95CF0"/>
    <w:rsid w:val="00F96105"/>
    <w:rsid w:val="00F96192"/>
    <w:rsid w:val="00F961F6"/>
    <w:rsid w:val="00F963EB"/>
    <w:rsid w:val="00F966A4"/>
    <w:rsid w:val="00F96B56"/>
    <w:rsid w:val="00F96F93"/>
    <w:rsid w:val="00F97645"/>
    <w:rsid w:val="00F97A81"/>
    <w:rsid w:val="00F97BD5"/>
    <w:rsid w:val="00F97EDC"/>
    <w:rsid w:val="00FA003C"/>
    <w:rsid w:val="00FA01A6"/>
    <w:rsid w:val="00FA0992"/>
    <w:rsid w:val="00FA1256"/>
    <w:rsid w:val="00FA1A42"/>
    <w:rsid w:val="00FA29D9"/>
    <w:rsid w:val="00FA2CAC"/>
    <w:rsid w:val="00FA34B1"/>
    <w:rsid w:val="00FA36B9"/>
    <w:rsid w:val="00FA3FBC"/>
    <w:rsid w:val="00FA45DC"/>
    <w:rsid w:val="00FA481C"/>
    <w:rsid w:val="00FA4968"/>
    <w:rsid w:val="00FA4977"/>
    <w:rsid w:val="00FA4D96"/>
    <w:rsid w:val="00FA4F2A"/>
    <w:rsid w:val="00FA51BF"/>
    <w:rsid w:val="00FA53C0"/>
    <w:rsid w:val="00FA5772"/>
    <w:rsid w:val="00FA5828"/>
    <w:rsid w:val="00FA5F96"/>
    <w:rsid w:val="00FA63E1"/>
    <w:rsid w:val="00FA670F"/>
    <w:rsid w:val="00FA6A51"/>
    <w:rsid w:val="00FA711B"/>
    <w:rsid w:val="00FA73E9"/>
    <w:rsid w:val="00FA7573"/>
    <w:rsid w:val="00FA7768"/>
    <w:rsid w:val="00FA7770"/>
    <w:rsid w:val="00FA7874"/>
    <w:rsid w:val="00FA7CA6"/>
    <w:rsid w:val="00FA7E9B"/>
    <w:rsid w:val="00FB01ED"/>
    <w:rsid w:val="00FB0685"/>
    <w:rsid w:val="00FB090B"/>
    <w:rsid w:val="00FB0F11"/>
    <w:rsid w:val="00FB1141"/>
    <w:rsid w:val="00FB1ADF"/>
    <w:rsid w:val="00FB1EDF"/>
    <w:rsid w:val="00FB2D18"/>
    <w:rsid w:val="00FB2F44"/>
    <w:rsid w:val="00FB331E"/>
    <w:rsid w:val="00FB358D"/>
    <w:rsid w:val="00FB410C"/>
    <w:rsid w:val="00FB4197"/>
    <w:rsid w:val="00FB4EC4"/>
    <w:rsid w:val="00FB4F35"/>
    <w:rsid w:val="00FB4F95"/>
    <w:rsid w:val="00FB5897"/>
    <w:rsid w:val="00FB5998"/>
    <w:rsid w:val="00FB5C47"/>
    <w:rsid w:val="00FB60DF"/>
    <w:rsid w:val="00FB62D8"/>
    <w:rsid w:val="00FB668B"/>
    <w:rsid w:val="00FB695B"/>
    <w:rsid w:val="00FB6986"/>
    <w:rsid w:val="00FB6CD4"/>
    <w:rsid w:val="00FB77D7"/>
    <w:rsid w:val="00FB7E2E"/>
    <w:rsid w:val="00FB7EE0"/>
    <w:rsid w:val="00FC0270"/>
    <w:rsid w:val="00FC0643"/>
    <w:rsid w:val="00FC08D1"/>
    <w:rsid w:val="00FC125E"/>
    <w:rsid w:val="00FC12E3"/>
    <w:rsid w:val="00FC1604"/>
    <w:rsid w:val="00FC1906"/>
    <w:rsid w:val="00FC26FC"/>
    <w:rsid w:val="00FC2DFC"/>
    <w:rsid w:val="00FC2FAE"/>
    <w:rsid w:val="00FC3016"/>
    <w:rsid w:val="00FC31C5"/>
    <w:rsid w:val="00FC3231"/>
    <w:rsid w:val="00FC357C"/>
    <w:rsid w:val="00FC3BB0"/>
    <w:rsid w:val="00FC3E8A"/>
    <w:rsid w:val="00FC496A"/>
    <w:rsid w:val="00FC4DF9"/>
    <w:rsid w:val="00FC4F0E"/>
    <w:rsid w:val="00FC52B7"/>
    <w:rsid w:val="00FC552D"/>
    <w:rsid w:val="00FC5839"/>
    <w:rsid w:val="00FC59DA"/>
    <w:rsid w:val="00FC5F96"/>
    <w:rsid w:val="00FC6584"/>
    <w:rsid w:val="00FC6C39"/>
    <w:rsid w:val="00FC7335"/>
    <w:rsid w:val="00FC74EC"/>
    <w:rsid w:val="00FC7504"/>
    <w:rsid w:val="00FC7578"/>
    <w:rsid w:val="00FC75AD"/>
    <w:rsid w:val="00FC7B2B"/>
    <w:rsid w:val="00FC7D3D"/>
    <w:rsid w:val="00FC7F6C"/>
    <w:rsid w:val="00FD02D2"/>
    <w:rsid w:val="00FD0D11"/>
    <w:rsid w:val="00FD0D17"/>
    <w:rsid w:val="00FD0F7A"/>
    <w:rsid w:val="00FD25FB"/>
    <w:rsid w:val="00FD26C9"/>
    <w:rsid w:val="00FD2701"/>
    <w:rsid w:val="00FD2923"/>
    <w:rsid w:val="00FD360C"/>
    <w:rsid w:val="00FD3D12"/>
    <w:rsid w:val="00FD43ED"/>
    <w:rsid w:val="00FD4491"/>
    <w:rsid w:val="00FD486D"/>
    <w:rsid w:val="00FD4A7B"/>
    <w:rsid w:val="00FD4B61"/>
    <w:rsid w:val="00FD5954"/>
    <w:rsid w:val="00FD5F78"/>
    <w:rsid w:val="00FD6679"/>
    <w:rsid w:val="00FD66CB"/>
    <w:rsid w:val="00FD6E0D"/>
    <w:rsid w:val="00FD6E85"/>
    <w:rsid w:val="00FD6EC3"/>
    <w:rsid w:val="00FD6FD3"/>
    <w:rsid w:val="00FD7EB1"/>
    <w:rsid w:val="00FE004A"/>
    <w:rsid w:val="00FE0537"/>
    <w:rsid w:val="00FE0804"/>
    <w:rsid w:val="00FE099B"/>
    <w:rsid w:val="00FE09E3"/>
    <w:rsid w:val="00FE113E"/>
    <w:rsid w:val="00FE18F9"/>
    <w:rsid w:val="00FE1B12"/>
    <w:rsid w:val="00FE1EDD"/>
    <w:rsid w:val="00FE2190"/>
    <w:rsid w:val="00FE2EFB"/>
    <w:rsid w:val="00FE30B2"/>
    <w:rsid w:val="00FE389D"/>
    <w:rsid w:val="00FE3C95"/>
    <w:rsid w:val="00FE3EA5"/>
    <w:rsid w:val="00FE409D"/>
    <w:rsid w:val="00FE41B4"/>
    <w:rsid w:val="00FE4306"/>
    <w:rsid w:val="00FE4D5C"/>
    <w:rsid w:val="00FE542A"/>
    <w:rsid w:val="00FE5C62"/>
    <w:rsid w:val="00FE6D63"/>
    <w:rsid w:val="00FE7521"/>
    <w:rsid w:val="00FE7C83"/>
    <w:rsid w:val="00FF04C9"/>
    <w:rsid w:val="00FF04FC"/>
    <w:rsid w:val="00FF05CD"/>
    <w:rsid w:val="00FF08D9"/>
    <w:rsid w:val="00FF0AED"/>
    <w:rsid w:val="00FF0D9A"/>
    <w:rsid w:val="00FF1019"/>
    <w:rsid w:val="00FF1339"/>
    <w:rsid w:val="00FF2337"/>
    <w:rsid w:val="00FF2EA8"/>
    <w:rsid w:val="00FF30B0"/>
    <w:rsid w:val="00FF3D6B"/>
    <w:rsid w:val="00FF4125"/>
    <w:rsid w:val="00FF4192"/>
    <w:rsid w:val="00FF4796"/>
    <w:rsid w:val="00FF4994"/>
    <w:rsid w:val="00FF4E2B"/>
    <w:rsid w:val="00FF4EA9"/>
    <w:rsid w:val="00FF5181"/>
    <w:rsid w:val="00FF5949"/>
    <w:rsid w:val="00FF5ED2"/>
    <w:rsid w:val="00FF5EE6"/>
    <w:rsid w:val="00FF61C2"/>
    <w:rsid w:val="00FF620E"/>
    <w:rsid w:val="00FF6EBE"/>
    <w:rsid w:val="00FF6F03"/>
    <w:rsid w:val="00FF713E"/>
    <w:rsid w:val="00FF728D"/>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footer" Target="footer17.xml"/><Relationship Id="rId47" Type="http://schemas.openxmlformats.org/officeDocument/2006/relationships/image" Target="media/image7.png"/><Relationship Id="rId63" Type="http://schemas.openxmlformats.org/officeDocument/2006/relationships/footer" Target="footer19.xml"/><Relationship Id="rId68" Type="http://schemas.openxmlformats.org/officeDocument/2006/relationships/footer" Target="footer21.xml"/><Relationship Id="rId84" Type="http://schemas.openxmlformats.org/officeDocument/2006/relationships/theme" Target="theme/theme1.xml"/><Relationship Id="rId16" Type="http://schemas.openxmlformats.org/officeDocument/2006/relationships/footer" Target="footer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header" Target="header13.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header" Target="header23.xml"/><Relationship Id="rId79" Type="http://schemas.openxmlformats.org/officeDocument/2006/relationships/footer" Target="footer27.xml"/><Relationship Id="rId5" Type="http://schemas.openxmlformats.org/officeDocument/2006/relationships/webSettings" Target="webSettings.xml"/><Relationship Id="rId61" Type="http://schemas.openxmlformats.org/officeDocument/2006/relationships/header" Target="header17.xml"/><Relationship Id="rId82" Type="http://schemas.openxmlformats.org/officeDocument/2006/relationships/footer" Target="footer29.xml"/><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header" Target="header6.xml"/><Relationship Id="rId27" Type="http://schemas.openxmlformats.org/officeDocument/2006/relationships/footer" Target="footer11.xml"/><Relationship Id="rId30" Type="http://schemas.openxmlformats.org/officeDocument/2006/relationships/header" Target="header10.xml"/><Relationship Id="rId35" Type="http://schemas.openxmlformats.org/officeDocument/2006/relationships/image" Target="media/image2.png"/><Relationship Id="rId43" Type="http://schemas.openxmlformats.org/officeDocument/2006/relationships/image" Target="media/image3.png"/><Relationship Id="rId48" Type="http://schemas.openxmlformats.org/officeDocument/2006/relationships/image" Target="media/image8.png"/><Relationship Id="rId56" Type="http://schemas.openxmlformats.org/officeDocument/2006/relationships/image" Target="media/image16.png"/><Relationship Id="rId64" Type="http://schemas.openxmlformats.org/officeDocument/2006/relationships/header" Target="header18.xml"/><Relationship Id="rId69" Type="http://schemas.openxmlformats.org/officeDocument/2006/relationships/footer" Target="footer22.xml"/><Relationship Id="rId77" Type="http://schemas.openxmlformats.org/officeDocument/2006/relationships/footer" Target="footer26.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footer" Target="footer23.xml"/><Relationship Id="rId80" Type="http://schemas.openxmlformats.org/officeDocument/2006/relationships/footer" Target="footer2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10.xml"/><Relationship Id="rId33" Type="http://schemas.openxmlformats.org/officeDocument/2006/relationships/header" Target="header12.xml"/><Relationship Id="rId38" Type="http://schemas.openxmlformats.org/officeDocument/2006/relationships/header" Target="header14.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header" Target="header20.xml"/><Relationship Id="rId20" Type="http://schemas.openxmlformats.org/officeDocument/2006/relationships/footer" Target="footer7.xml"/><Relationship Id="rId41" Type="http://schemas.openxmlformats.org/officeDocument/2006/relationships/header" Target="header15.xml"/><Relationship Id="rId54" Type="http://schemas.openxmlformats.org/officeDocument/2006/relationships/image" Target="media/image14.png"/><Relationship Id="rId62" Type="http://schemas.openxmlformats.org/officeDocument/2006/relationships/footer" Target="footer18.xml"/><Relationship Id="rId70" Type="http://schemas.openxmlformats.org/officeDocument/2006/relationships/header" Target="header21.xml"/><Relationship Id="rId75" Type="http://schemas.openxmlformats.org/officeDocument/2006/relationships/footer" Target="footer25.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chart" Target="charts/chart1.xm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header" Target="header16.xml"/><Relationship Id="rId65" Type="http://schemas.openxmlformats.org/officeDocument/2006/relationships/footer" Target="footer20.xml"/><Relationship Id="rId73" Type="http://schemas.openxmlformats.org/officeDocument/2006/relationships/footer" Target="footer24.xml"/><Relationship Id="rId78" Type="http://schemas.openxmlformats.org/officeDocument/2006/relationships/header" Target="header25.xml"/><Relationship Id="rId81" Type="http://schemas.openxmlformats.org/officeDocument/2006/relationships/header" Target="header2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footer" Target="footer15.xml"/><Relationship Id="rId34" Type="http://schemas.openxmlformats.org/officeDocument/2006/relationships/footer" Target="footer14.xm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header" Target="header24.xml"/><Relationship Id="rId7" Type="http://schemas.openxmlformats.org/officeDocument/2006/relationships/endnotes" Target="endnotes.xml"/><Relationship Id="rId71" Type="http://schemas.openxmlformats.org/officeDocument/2006/relationships/header" Target="header22.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footer" Target="footer16.xml"/><Relationship Id="rId45" Type="http://schemas.openxmlformats.org/officeDocument/2006/relationships/image" Target="media/image5.png"/><Relationship Id="rId66" Type="http://schemas.openxmlformats.org/officeDocument/2006/relationships/header" Target="header19.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6</TotalTime>
  <Pages>85</Pages>
  <Words>47028</Words>
  <Characters>268065</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65</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4048</cp:revision>
  <cp:lastPrinted>2024-03-09T09:45:00Z</cp:lastPrinted>
  <dcterms:created xsi:type="dcterms:W3CDTF">2020-09-22T02:37:00Z</dcterms:created>
  <dcterms:modified xsi:type="dcterms:W3CDTF">2024-03-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